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00C67BD6" w:rsidP="003F55F5" w:rsidRDefault="00C67BD6" w14:paraId="0F290946" w14:textId="502A9BF7" w14:noSpellErr="1">
      <w:pPr>
        <w:pStyle w:val="ThesisHeading"/>
      </w:pPr>
      <w:bookmarkStart w:name="_Toc362637930" w:id="0"/>
      <w:commentRangeStart w:id="678945836"/>
      <w:r w:rsidR="40696336">
        <w:rPr/>
        <w:t>Species</w:t>
      </w:r>
      <w:commentRangeEnd w:id="678945836"/>
      <w:r>
        <w:rPr>
          <w:rStyle w:val="CommentReference"/>
        </w:rPr>
        <w:commentReference w:id="678945836"/>
      </w:r>
      <w:r w:rsidR="40696336">
        <w:rPr/>
        <w:t>-specific responses to herbivore exclusion: implications for post-fire succession in Alaskan boreal forests</w:t>
      </w:r>
    </w:p>
    <w:p w:rsidR="00EA0735" w:rsidP="003F55F5" w:rsidRDefault="00EA0735" w14:paraId="1FDBBB5F" w14:textId="77777777">
      <w:pPr>
        <w:pStyle w:val="ThesisHeading"/>
      </w:pPr>
    </w:p>
    <w:p w:rsidR="00E25636" w:rsidP="003F55F5" w:rsidRDefault="00E25636" w14:paraId="6B93A9FF" w14:textId="77777777">
      <w:pPr>
        <w:pStyle w:val="ThesisHeading"/>
      </w:pPr>
    </w:p>
    <w:p w:rsidRPr="00C67BD6" w:rsidR="001C4DAA" w:rsidP="003F55F5" w:rsidRDefault="001C4DAA" w14:paraId="1A305703" w14:textId="74E03800">
      <w:pPr>
        <w:pStyle w:val="ThesisHeading"/>
      </w:pPr>
      <w:r w:rsidRPr="00C67BD6">
        <w:t>Alexandra J Conway</w:t>
      </w:r>
      <w:r w:rsidRPr="00C67BD6">
        <w:rPr>
          <w:vertAlign w:val="superscript"/>
        </w:rPr>
        <w:t>1</w:t>
      </w:r>
      <w:r w:rsidRPr="00C67BD6" w:rsidR="00BE5A6F">
        <w:t xml:space="preserve">, </w:t>
      </w:r>
      <w:r w:rsidR="00A814F0">
        <w:t>Katherine Hayes</w:t>
      </w:r>
      <w:r w:rsidR="00AD3936">
        <w:rPr>
          <w:vertAlign w:val="superscript"/>
        </w:rPr>
        <w:t>2</w:t>
      </w:r>
      <w:r w:rsidR="00A814F0">
        <w:t xml:space="preserve">, </w:t>
      </w:r>
      <w:r w:rsidRPr="00C67BD6">
        <w:t>Mélanie Jean</w:t>
      </w:r>
      <w:r w:rsidR="006434FC">
        <w:rPr>
          <w:vertAlign w:val="superscript"/>
        </w:rPr>
        <w:t>3</w:t>
      </w:r>
      <w:r w:rsidRPr="00C67BD6" w:rsidR="00BE5A6F">
        <w:t xml:space="preserve">, </w:t>
      </w:r>
      <w:r w:rsidRPr="00C67BD6">
        <w:t xml:space="preserve">Roger W </w:t>
      </w:r>
      <w:r w:rsidRPr="00C67BD6" w:rsidR="00AD3936">
        <w:t>Ruess</w:t>
      </w:r>
      <w:r w:rsidR="006434FC">
        <w:rPr>
          <w:vertAlign w:val="superscript"/>
        </w:rPr>
        <w:t>4</w:t>
      </w:r>
      <w:r w:rsidRPr="00C67BD6" w:rsidR="00BE5A6F">
        <w:t xml:space="preserve">, </w:t>
      </w:r>
      <w:r w:rsidRPr="00C67BD6">
        <w:t xml:space="preserve">Jill F </w:t>
      </w:r>
      <w:r w:rsidRPr="00C67BD6" w:rsidR="00AD3936">
        <w:t>Johnstone</w:t>
      </w:r>
      <w:r w:rsidR="006434FC">
        <w:rPr>
          <w:vertAlign w:val="superscript"/>
        </w:rPr>
        <w:t>4</w:t>
      </w:r>
    </w:p>
    <w:p w:rsidRPr="001F56E5" w:rsidR="001C4DAA" w:rsidP="003F55F5" w:rsidRDefault="001C4DAA" w14:paraId="486F9CA0" w14:textId="77777777">
      <w:pPr>
        <w:pStyle w:val="ThesisHeading"/>
        <w:rPr>
          <w:b w:val="0"/>
          <w:bCs w:val="0"/>
        </w:rPr>
      </w:pPr>
    </w:p>
    <w:p w:rsidRPr="001F56E5" w:rsidR="001C4DAA" w:rsidP="003F55F5" w:rsidRDefault="001C4DAA" w14:paraId="6F2CAE86" w14:textId="6DDFCAD3">
      <w:pPr>
        <w:pStyle w:val="ThesisHeading"/>
        <w:rPr>
          <w:b w:val="0"/>
          <w:bCs w:val="0"/>
        </w:rPr>
      </w:pPr>
      <w:r w:rsidRPr="001F56E5">
        <w:rPr>
          <w:b w:val="0"/>
          <w:bCs w:val="0"/>
          <w:vertAlign w:val="superscript"/>
        </w:rPr>
        <w:t>1</w:t>
      </w:r>
      <w:r w:rsidRPr="001F56E5">
        <w:rPr>
          <w:b w:val="0"/>
          <w:bCs w:val="0"/>
        </w:rPr>
        <w:t xml:space="preserve"> Department of Biology, University of Saskatchewan, Saskatoon, Saskatchewan, Canada, S7N 5E2</w:t>
      </w:r>
    </w:p>
    <w:p w:rsidRPr="001F56E5" w:rsidR="00AD3936" w:rsidP="003F55F5" w:rsidRDefault="00AD3936" w14:paraId="5A0324A6" w14:textId="0C79C840">
      <w:pPr>
        <w:pStyle w:val="ThesisHeading"/>
        <w:rPr>
          <w:b w:val="0"/>
          <w:bCs w:val="0"/>
        </w:rPr>
      </w:pPr>
      <w:r w:rsidRPr="001F56E5">
        <w:rPr>
          <w:b w:val="0"/>
          <w:bCs w:val="0"/>
          <w:vertAlign w:val="superscript"/>
        </w:rPr>
        <w:t>2</w:t>
      </w:r>
      <w:r w:rsidRPr="001F56E5">
        <w:rPr>
          <w:b w:val="0"/>
          <w:bCs w:val="0"/>
        </w:rPr>
        <w:t xml:space="preserve"> Cary Institute of Ecosystem Studies, Millbrook</w:t>
      </w:r>
      <w:r w:rsidRPr="001F56E5" w:rsidR="006434FC">
        <w:rPr>
          <w:b w:val="0"/>
          <w:bCs w:val="0"/>
        </w:rPr>
        <w:t>,</w:t>
      </w:r>
      <w:r w:rsidRPr="001F56E5">
        <w:rPr>
          <w:b w:val="0"/>
          <w:bCs w:val="0"/>
        </w:rPr>
        <w:t xml:space="preserve"> New York</w:t>
      </w:r>
      <w:r w:rsidRPr="001F56E5" w:rsidR="006434FC">
        <w:rPr>
          <w:b w:val="0"/>
          <w:bCs w:val="0"/>
        </w:rPr>
        <w:t>, USA,</w:t>
      </w:r>
      <w:r w:rsidRPr="001F56E5">
        <w:rPr>
          <w:b w:val="0"/>
          <w:bCs w:val="0"/>
        </w:rPr>
        <w:t xml:space="preserve"> 12545</w:t>
      </w:r>
    </w:p>
    <w:p w:rsidRPr="001F56E5" w:rsidR="006434FC" w:rsidP="003F55F5" w:rsidRDefault="006434FC" w14:paraId="3D3C7951" w14:textId="38DE8AF2">
      <w:pPr>
        <w:pStyle w:val="ThesisHeading"/>
        <w:rPr>
          <w:b w:val="0"/>
          <w:bCs w:val="0"/>
        </w:rPr>
      </w:pPr>
      <w:r w:rsidRPr="001F56E5">
        <w:rPr>
          <w:b w:val="0"/>
          <w:bCs w:val="0"/>
          <w:vertAlign w:val="superscript"/>
        </w:rPr>
        <w:t xml:space="preserve">3 </w:t>
      </w:r>
      <w:r w:rsidRPr="001F56E5">
        <w:rPr>
          <w:b w:val="0"/>
          <w:bCs w:val="0"/>
        </w:rPr>
        <w:t>Department of Biology, Université de Moncton, Moncton, New Brunswick, Canada, E1A 3E9</w:t>
      </w:r>
    </w:p>
    <w:p w:rsidRPr="001F56E5" w:rsidR="001C4DAA" w:rsidP="003F55F5" w:rsidRDefault="006434FC" w14:paraId="3F3FCC2F" w14:textId="5DDB51A7">
      <w:pPr>
        <w:pStyle w:val="ThesisHeading"/>
        <w:rPr>
          <w:b w:val="0"/>
          <w:bCs w:val="0"/>
        </w:rPr>
      </w:pPr>
      <w:r w:rsidRPr="001F56E5">
        <w:rPr>
          <w:b w:val="0"/>
          <w:bCs w:val="0"/>
          <w:vertAlign w:val="superscript"/>
        </w:rPr>
        <w:t>4</w:t>
      </w:r>
      <w:r w:rsidRPr="001F56E5" w:rsidR="00AD3936">
        <w:rPr>
          <w:b w:val="0"/>
          <w:bCs w:val="0"/>
        </w:rPr>
        <w:t xml:space="preserve"> </w:t>
      </w:r>
      <w:r w:rsidRPr="001F56E5" w:rsidR="001C4DAA">
        <w:rPr>
          <w:b w:val="0"/>
          <w:bCs w:val="0"/>
        </w:rPr>
        <w:t>Institute of Arctic Biology, University of Alaska Fairbanks, Fairbanks, Alaska, USA, 99775-7000</w:t>
      </w:r>
    </w:p>
    <w:p w:rsidRPr="00C67BD6" w:rsidR="001C4DAA" w:rsidP="003F55F5" w:rsidRDefault="001C4DAA" w14:paraId="05D807E1" w14:textId="77777777">
      <w:pPr>
        <w:pStyle w:val="ThesisHeading"/>
      </w:pPr>
    </w:p>
    <w:p w:rsidRPr="001F56E5" w:rsidR="003C67DD" w:rsidP="003F55F5" w:rsidRDefault="003C67DD" w14:paraId="3C6B9DB6" w14:textId="32DB846E">
      <w:pPr>
        <w:pStyle w:val="ThesisHeading"/>
        <w:rPr>
          <w:b w:val="0"/>
          <w:bCs w:val="0"/>
        </w:rPr>
      </w:pPr>
      <w:r w:rsidRPr="001F56E5">
        <w:rPr>
          <w:b w:val="0"/>
          <w:bCs w:val="0"/>
        </w:rPr>
        <w:t>Correspond</w:t>
      </w:r>
      <w:r w:rsidR="001F56E5">
        <w:rPr>
          <w:b w:val="0"/>
          <w:bCs w:val="0"/>
        </w:rPr>
        <w:t>ing Author</w:t>
      </w:r>
    </w:p>
    <w:p w:rsidRPr="001F56E5" w:rsidR="003C67DD" w:rsidP="003F55F5" w:rsidRDefault="003C67DD" w14:paraId="288D71F1" w14:textId="29637D13">
      <w:pPr>
        <w:pStyle w:val="ThesisHeading"/>
        <w:rPr>
          <w:b w:val="0"/>
          <w:bCs w:val="0"/>
        </w:rPr>
      </w:pPr>
      <w:r w:rsidRPr="001F56E5">
        <w:rPr>
          <w:b w:val="0"/>
          <w:bCs w:val="0"/>
        </w:rPr>
        <w:t>Alexandra J Conway</w:t>
      </w:r>
    </w:p>
    <w:p w:rsidRPr="001F56E5" w:rsidR="007D0C7C" w:rsidP="003F55F5" w:rsidRDefault="003C67DD" w14:paraId="117CDF20" w14:textId="77777777">
      <w:pPr>
        <w:pStyle w:val="ThesisHeading"/>
        <w:rPr>
          <w:b w:val="0"/>
          <w:bCs w:val="0"/>
        </w:rPr>
      </w:pPr>
      <w:r w:rsidRPr="001F56E5">
        <w:rPr>
          <w:b w:val="0"/>
          <w:bCs w:val="0"/>
        </w:rPr>
        <w:t xml:space="preserve">Email: </w:t>
      </w:r>
      <w:hyperlink w:history="1" r:id="rId8">
        <w:r w:rsidRPr="001F56E5">
          <w:rPr>
            <w:rStyle w:val="Hyperlink"/>
            <w:b w:val="0"/>
            <w:bCs w:val="0"/>
          </w:rPr>
          <w:t>alix.conway@usask.ca</w:t>
        </w:r>
      </w:hyperlink>
      <w:r w:rsidRPr="001F56E5">
        <w:rPr>
          <w:b w:val="0"/>
          <w:bCs w:val="0"/>
        </w:rPr>
        <w:t xml:space="preserve"> </w:t>
      </w:r>
    </w:p>
    <w:p w:rsidRPr="001F56E5" w:rsidR="007D0C7C" w:rsidP="003F55F5" w:rsidRDefault="007D0C7C" w14:paraId="58F08EB7" w14:textId="77777777">
      <w:pPr>
        <w:pStyle w:val="ThesisHeading"/>
        <w:rPr>
          <w:b w:val="0"/>
          <w:bCs w:val="0"/>
        </w:rPr>
      </w:pPr>
    </w:p>
    <w:p w:rsidRPr="001F56E5" w:rsidR="007D0C7C" w:rsidP="003F55F5" w:rsidRDefault="007D0C7C" w14:paraId="55356C0B" w14:textId="77777777">
      <w:pPr>
        <w:pStyle w:val="ThesisHeading"/>
      </w:pPr>
      <w:r w:rsidRPr="001F56E5">
        <w:t>Funding information</w:t>
      </w:r>
    </w:p>
    <w:p w:rsidRPr="001F56E5" w:rsidR="00795F85" w:rsidP="003F55F5" w:rsidRDefault="008C75AD" w14:paraId="25C67C7E" w14:textId="4B4E0B44">
      <w:pPr>
        <w:pStyle w:val="ThesisHeading"/>
        <w:rPr>
          <w:b w:val="0"/>
          <w:bCs w:val="0"/>
        </w:rPr>
      </w:pPr>
      <w:r w:rsidRPr="001F56E5">
        <w:rPr>
          <w:b w:val="0"/>
          <w:bCs w:val="0"/>
        </w:rPr>
        <w:t>National Science Foundation</w:t>
      </w:r>
      <w:r w:rsidR="001F56E5">
        <w:rPr>
          <w:b w:val="0"/>
          <w:bCs w:val="0"/>
        </w:rPr>
        <w:t xml:space="preserve"> -</w:t>
      </w:r>
      <w:r w:rsidRPr="001F56E5">
        <w:rPr>
          <w:b w:val="0"/>
          <w:bCs w:val="0"/>
        </w:rPr>
        <w:t xml:space="preserve"> Bonanza Creek Long Term Ecological Research Site program</w:t>
      </w:r>
      <w:r w:rsidRPr="001F56E5" w:rsidR="00073173">
        <w:rPr>
          <w:b w:val="0"/>
          <w:bCs w:val="0"/>
        </w:rPr>
        <w:t xml:space="preserve"> (</w:t>
      </w:r>
      <w:r w:rsidRPr="001F56E5">
        <w:rPr>
          <w:b w:val="0"/>
          <w:bCs w:val="0"/>
        </w:rPr>
        <w:t>NSF DEB-1636476</w:t>
      </w:r>
      <w:r w:rsidRPr="001F56E5" w:rsidR="00073173">
        <w:rPr>
          <w:b w:val="0"/>
          <w:bCs w:val="0"/>
        </w:rPr>
        <w:t>); NSERC Discovery Grant (JJ); Northern Scientific Training Program (AC)</w:t>
      </w:r>
    </w:p>
    <w:p w:rsidRPr="00C67BD6" w:rsidR="001C4DAA" w:rsidP="003F55F5" w:rsidRDefault="001C4DAA" w14:paraId="4BB2FE3B" w14:textId="77777777">
      <w:pPr>
        <w:pStyle w:val="ThesisHeading"/>
      </w:pPr>
    </w:p>
    <w:p w:rsidRPr="00C67BD6" w:rsidR="001C4DAA" w:rsidP="003F55F5" w:rsidRDefault="001C4DAA" w14:paraId="2CCFFFD1" w14:textId="77777777">
      <w:pPr>
        <w:pStyle w:val="ThesisHeading"/>
      </w:pPr>
    </w:p>
    <w:p w:rsidR="001C4DAA" w:rsidP="003F55F5" w:rsidRDefault="001C4DAA" w14:paraId="05418860" w14:textId="77777777">
      <w:pPr>
        <w:pStyle w:val="ThesisHeading"/>
      </w:pPr>
    </w:p>
    <w:p w:rsidR="001C4DAA" w:rsidP="003F55F5" w:rsidRDefault="001C4DAA" w14:paraId="3E197715" w14:textId="77777777">
      <w:pPr>
        <w:pStyle w:val="ThesisHeading"/>
      </w:pPr>
    </w:p>
    <w:p w:rsidR="00EA0735" w:rsidP="003F55F5" w:rsidRDefault="00EA0735" w14:paraId="22774D10" w14:textId="77777777">
      <w:pPr>
        <w:pStyle w:val="ThesisHeading"/>
      </w:pPr>
    </w:p>
    <w:p w:rsidR="00EA0735" w:rsidP="003F55F5" w:rsidRDefault="00EA0735" w14:paraId="0B12B075" w14:textId="77777777">
      <w:pPr>
        <w:pStyle w:val="ThesisHeading"/>
      </w:pPr>
    </w:p>
    <w:p w:rsidR="00EA0735" w:rsidP="003F55F5" w:rsidRDefault="00EA0735" w14:paraId="488D3F6E" w14:textId="77777777">
      <w:pPr>
        <w:pStyle w:val="ThesisHeading"/>
      </w:pPr>
    </w:p>
    <w:p w:rsidRPr="008722AE" w:rsidR="008722AE" w:rsidP="005B23B8" w:rsidRDefault="008722AE" w14:paraId="7C4A8736" w14:textId="7E284220">
      <w:pPr>
        <w:pStyle w:val="Heading1"/>
      </w:pPr>
      <w:r w:rsidRPr="008722AE">
        <w:t>Abstract (</w:t>
      </w:r>
      <w:r w:rsidR="00A548B5">
        <w:t>200 words</w:t>
      </w:r>
      <w:r w:rsidRPr="008722AE">
        <w:t>)</w:t>
      </w:r>
    </w:p>
    <w:p w:rsidR="001C4DAA" w:rsidP="008722AE" w:rsidRDefault="001C4DAA" w14:paraId="260C0A01" w14:textId="4365099E"/>
    <w:p w:rsidRPr="00A548B5" w:rsidR="00D63A0F" w:rsidP="40696336" w:rsidRDefault="00D31BDD" w14:paraId="5F425065" w14:textId="35D8653F">
      <w:pPr>
        <w:rPr>
          <w:b w:val="1"/>
          <w:bCs w:val="1"/>
        </w:rPr>
      </w:pPr>
      <w:r w:rsidR="40696336">
        <w:rPr/>
        <w:t xml:space="preserve">Fire disturbance initiates secondary succession in northern boreal forests and variations in fire severity that affect community assembly can determine subsequent patterns of forest succession. However, the potential for biotic interactions to alter these patterns is less clear. Here, we </w:t>
      </w:r>
      <w:commentRangeStart w:id="373372392"/>
      <w:r w:rsidR="40696336">
        <w:rPr/>
        <w:t xml:space="preserve">investigated </w:t>
      </w:r>
      <w:commentRangeEnd w:id="373372392"/>
      <w:r>
        <w:rPr>
          <w:rStyle w:val="CommentReference"/>
        </w:rPr>
        <w:commentReference w:id="373372392"/>
      </w:r>
      <w:r w:rsidR="40696336">
        <w:rPr/>
        <w:t>how mammalian herbivory may influence emerging patterns of boreal tree dominance initiated by variations in fire severity.</w:t>
      </w:r>
      <w:r w:rsidRPr="40696336" w:rsidR="40696336">
        <w:rPr>
          <w:b w:val="1"/>
          <w:bCs w:val="1"/>
        </w:rPr>
        <w:t xml:space="preserve"> </w:t>
      </w:r>
      <w:r w:rsidR="40696336">
        <w:rPr/>
        <w:t xml:space="preserve">Paired </w:t>
      </w:r>
      <w:proofErr w:type="spellStart"/>
      <w:r w:rsidR="40696336">
        <w:rPr/>
        <w:t>exclosure</w:t>
      </w:r>
      <w:proofErr w:type="spellEnd"/>
      <w:r w:rsidR="40696336">
        <w:rPr/>
        <w:t xml:space="preserve"> and control plots tested effects of native moose (</w:t>
      </w:r>
      <w:r w:rsidRPr="40696336" w:rsidR="40696336">
        <w:rPr>
          <w:i w:val="1"/>
          <w:iCs w:val="1"/>
        </w:rPr>
        <w:t xml:space="preserve">Alces </w:t>
      </w:r>
      <w:proofErr w:type="spellStart"/>
      <w:r w:rsidRPr="40696336" w:rsidR="40696336">
        <w:rPr>
          <w:i w:val="1"/>
          <w:iCs w:val="1"/>
        </w:rPr>
        <w:t>alces</w:t>
      </w:r>
      <w:proofErr w:type="spellEnd"/>
      <w:r w:rsidRPr="40696336" w:rsidR="40696336">
        <w:rPr>
          <w:i w:val="1"/>
          <w:iCs w:val="1"/>
        </w:rPr>
        <w:t xml:space="preserve">) </w:t>
      </w:r>
      <w:r w:rsidR="40696336">
        <w:rPr/>
        <w:t>and hare (</w:t>
      </w:r>
      <w:r w:rsidRPr="40696336" w:rsidR="40696336">
        <w:rPr>
          <w:i w:val="1"/>
          <w:iCs w:val="1"/>
        </w:rPr>
        <w:t>Lepus americanus</w:t>
      </w:r>
      <w:r w:rsidR="40696336">
        <w:rPr/>
        <w:t>) on postfire tree growth at five sites in interior Alaska across a gradient of fire severity. Browsing and growth were monitored on tagged individuals of black spruce (</w:t>
      </w:r>
      <w:r w:rsidRPr="40696336" w:rsidR="40696336">
        <w:rPr>
          <w:i w:val="1"/>
          <w:iCs w:val="1"/>
        </w:rPr>
        <w:t xml:space="preserve">Picea </w:t>
      </w:r>
      <w:proofErr w:type="spellStart"/>
      <w:r w:rsidRPr="40696336" w:rsidR="40696336">
        <w:rPr>
          <w:i w:val="1"/>
          <w:iCs w:val="1"/>
        </w:rPr>
        <w:t>mariana</w:t>
      </w:r>
      <w:proofErr w:type="spellEnd"/>
      <w:r w:rsidRPr="40696336" w:rsidR="40696336">
        <w:rPr>
          <w:i w:val="1"/>
          <w:iCs w:val="1"/>
        </w:rPr>
        <w:t>)</w:t>
      </w:r>
      <w:r w:rsidR="40696336">
        <w:rPr/>
        <w:t>, trembling aspen (</w:t>
      </w:r>
      <w:r w:rsidRPr="40696336" w:rsidR="40696336">
        <w:rPr>
          <w:i w:val="1"/>
          <w:iCs w:val="1"/>
        </w:rPr>
        <w:t xml:space="preserve">Populus </w:t>
      </w:r>
      <w:proofErr w:type="spellStart"/>
      <w:r w:rsidRPr="40696336" w:rsidR="40696336">
        <w:rPr>
          <w:i w:val="1"/>
          <w:iCs w:val="1"/>
        </w:rPr>
        <w:t>tremuloides</w:t>
      </w:r>
      <w:proofErr w:type="spellEnd"/>
      <w:r w:rsidRPr="40696336" w:rsidR="40696336">
        <w:rPr>
          <w:i w:val="1"/>
          <w:iCs w:val="1"/>
        </w:rPr>
        <w:t>)</w:t>
      </w:r>
      <w:r w:rsidR="40696336">
        <w:rPr/>
        <w:t>, and Alaskan paper birch (</w:t>
      </w:r>
      <w:r w:rsidRPr="40696336" w:rsidR="40696336">
        <w:rPr>
          <w:i w:val="1"/>
          <w:iCs w:val="1"/>
        </w:rPr>
        <w:t xml:space="preserve">Betula </w:t>
      </w:r>
      <w:proofErr w:type="spellStart"/>
      <w:r w:rsidRPr="40696336" w:rsidR="40696336">
        <w:rPr>
          <w:i w:val="1"/>
          <w:iCs w:val="1"/>
        </w:rPr>
        <w:t>neoalaskana</w:t>
      </w:r>
      <w:proofErr w:type="spellEnd"/>
      <w:r w:rsidR="40696336">
        <w:rPr/>
        <w:t>) over a four-year period. Linear mixed effect models indicated distinct species-specific responses to herbivore exclusion. Birch and aspen grew taller inside exclosures, while spruce exhibited increased height and diameter growth outside exclosures. Relative height structure of tree species emerged as the best predictor of growth responses to herbivore exclusion.</w:t>
      </w:r>
      <w:r w:rsidRPr="40696336" w:rsidR="40696336">
        <w:rPr>
          <w:b w:val="1"/>
          <w:bCs w:val="1"/>
        </w:rPr>
        <w:t xml:space="preserve"> </w:t>
      </w:r>
      <w:r w:rsidR="40696336">
        <w:rPr/>
        <w:t xml:space="preserve">Despite species-specific responses, modest impacts of herbivore exclusion on tree growth suggest that mammals are unlikely to alter patterns of canopy succession after fire in the upland boreal forests of Interior Alaska. </w:t>
      </w:r>
    </w:p>
    <w:p w:rsidR="00952C88" w:rsidP="008722AE" w:rsidRDefault="00952C88" w14:paraId="69A04C07" w14:textId="77777777">
      <w:pPr>
        <w:rPr>
          <w:b/>
        </w:rPr>
      </w:pPr>
    </w:p>
    <w:p w:rsidRPr="008722AE" w:rsidR="008722AE" w:rsidP="008722AE" w:rsidRDefault="003C67DD" w14:paraId="6A1533BB" w14:textId="6892FDAC">
      <w:pPr>
        <w:rPr>
          <w:b/>
        </w:rPr>
      </w:pPr>
      <w:r w:rsidRPr="008722AE">
        <w:rPr>
          <w:b/>
          <w:bCs/>
        </w:rPr>
        <w:t>Key words</w:t>
      </w:r>
      <w:r w:rsidR="00F02880">
        <w:t xml:space="preserve">: </w:t>
      </w:r>
      <w:proofErr w:type="gramStart"/>
      <w:r w:rsidR="00F02880">
        <w:t>Boreal forest</w:t>
      </w:r>
      <w:proofErr w:type="gramEnd"/>
      <w:r w:rsidR="00F02880">
        <w:t>, moose browsing, tree growth, snowshoe hare, forest structure, forest community, disturbance</w:t>
      </w:r>
      <w:r w:rsidR="00C67BD6">
        <w:t>, herbivory experiment</w:t>
      </w:r>
      <w:r w:rsidR="008722AE">
        <w:br w:type="page"/>
      </w:r>
    </w:p>
    <w:p w:rsidRPr="001C4DAA" w:rsidR="008767C8" w:rsidP="005B23B8" w:rsidRDefault="0077784B" w14:paraId="5BB098AB" w14:textId="066EF763" w14:noSpellErr="1">
      <w:pPr>
        <w:pStyle w:val="Heading1"/>
      </w:pPr>
      <w:r w:rsidR="40696336">
        <w:rPr/>
        <w:t>1.</w:t>
      </w:r>
      <w:r w:rsidR="40696336">
        <w:rPr/>
        <w:t>0</w:t>
      </w:r>
      <w:r w:rsidR="40696336">
        <w:rPr/>
        <w:t xml:space="preserve"> </w:t>
      </w:r>
      <w:commentRangeStart w:id="1462409415"/>
      <w:r w:rsidR="40696336">
        <w:rPr/>
        <w:t>Introduction</w:t>
      </w:r>
      <w:bookmarkEnd w:id="0"/>
      <w:commentRangeEnd w:id="1462409415"/>
      <w:r>
        <w:rPr>
          <w:rStyle w:val="CommentReference"/>
        </w:rPr>
        <w:commentReference w:id="1462409415"/>
      </w:r>
    </w:p>
    <w:p w:rsidRPr="00310AC5" w:rsidR="008767C8" w:rsidP="40696336" w:rsidRDefault="008767C8" w14:paraId="20DDB7CF" w14:textId="6EA50B6F">
      <w:pPr>
        <w:pStyle w:val="Normal"/>
        <w:ind w:firstLine="720"/>
      </w:pPr>
      <w:r w:rsidR="40696336">
        <w:rPr/>
        <w:t xml:space="preserve">Predicting how forest ecosystems will respond to global change factors is of broad importance, as changes in forest composition significantly influence many of the services ecosystems provide that support human well-being (refs). In Alaska and other parts of the North American boreal forest, climate warming and associated changes to the fire regime associated are predicted to alter broad patterns of forest dominance </w:t>
      </w:r>
      <w:r>
        <w:fldChar w:fldCharType="begin" w:fldLock="true"/>
      </w:r>
      <w:r>
        <w:instrText xml:space="preserve">ADDIN CSL_CITATION {"citationItems":[{"id":"ITEM-1","itemData":{"author":[{"dropping-particle":"","family":"Mann","given":"Daniel H","non-dropping-particle":"","parse-names":false,"suffix":""},{"dropping-particle":"","family":"Rupp","given":"T Scott","non-dropping-particle":"","parse-names":false,"suffix":""},{"dropping-particle":"","family":"Olson","given":"Mark A","non-dropping-particle":"","parse-names":false,"suffix":""},{"dropping-particle":"","family":"Duffy","given":"Paul A","non-dropping-particle":"","parse-names":false,"suffix":""}],"container-title":"Arctic, Antarctic, and Alpine Research","id":"ITEM-1","issue":"3","issued":{"date-parts":[["2012"]]},"page":"319-331","title":"Is Alaska's boreal forest now crossing a major ecological threshold?","type":"article-journal","volume":"44"},"uris":["http://www.mendeley.com/documents/?uuid=4436abee-c765-4dca-8d0d-2922ff9a5e1b"]}],"mendeley":{"formattedCitation":"(Mann et al. 2012)","plainTextFormattedCitation":"(Mann et al. 2012)","previouslyFormattedCitation":"(Mann et al. 2012)"},"properties":{"noteIndex":0},"schema":"https://github.com/citation-style-language/schema/raw/master/csl-citation.json"}</w:instrText>
      </w:r>
      <w:r>
        <w:fldChar w:fldCharType="separate"/>
      </w:r>
      <w:r w:rsidRPr="40696336" w:rsidR="40696336">
        <w:rPr>
          <w:noProof/>
        </w:rPr>
        <w:t>(Mann et al. 2012, Foster et al. 2019)</w:t>
      </w:r>
      <w:r>
        <w:fldChar w:fldCharType="end"/>
      </w:r>
      <w:r w:rsidR="40696336">
        <w:rPr/>
        <w:t xml:space="preserve">. </w:t>
      </w:r>
      <w:r w:rsidR="40696336">
        <w:rPr/>
        <w:t xml:space="preserve"> Multiple field studies have documented recent shifts in post-fire recovery of burned upland forests towards greater proportions of deciduous broadleaf species over the historically dominant conifer, black spruce (</w:t>
      </w:r>
      <w:r w:rsidRPr="40696336" w:rsidR="40696336">
        <w:rPr>
          <w:i w:val="1"/>
          <w:iCs w:val="1"/>
        </w:rPr>
        <w:t xml:space="preserve">Picea </w:t>
      </w:r>
      <w:proofErr w:type="spellStart"/>
      <w:r w:rsidRPr="40696336" w:rsidR="40696336">
        <w:rPr>
          <w:i w:val="1"/>
          <w:iCs w:val="1"/>
        </w:rPr>
        <w:t>mariana</w:t>
      </w:r>
      <w:proofErr w:type="spellEnd"/>
      <w:r w:rsidRPr="40696336" w:rsidR="40696336">
        <w:rPr>
          <w:i w:val="1"/>
          <w:iCs w:val="1"/>
        </w:rPr>
        <w:t xml:space="preserve"> </w:t>
      </w:r>
      <w:r w:rsidR="40696336">
        <w:rPr/>
        <w:t xml:space="preserve">(Mill.) B.S.P.). As increasing fire activity combusts greater amounts of above and belowground organic material </w:t>
      </w:r>
      <w:r>
        <w:fldChar w:fldCharType="begin" w:fldLock="true"/>
      </w:r>
      <w:r>
        <w:instrText xml:space="preserve">ADDIN CSL_CITATION {"citationItems":[{"id":"ITEM-1","itemData":{"DOI":"10.1029/2006GL025677","ISBN":"0094-8276","ISSN":"00948276","abstract":"We used historic records from 1959 - 99 to explore fire regime characteristics at ecozone scales across the entire North American boreal region (NABR). Shifts in the NABR fire regime between the 1960s/70s and the 1980s/90s were characterized by a doubling of annual burned area and more than a doubling of the frequency of larger fire years because of more large fire events (&gt; 1,000 km(2)). The proportion of total burned area from human-ignited fires decreased over this same time period, while the proportion of burning during the early and late-growing-seasons increased. Trends in increased burned area were consistent across the NABR ecozones, though the western ecozones experienced greater increases in larger fire years compared to the eastern ecozones. Seasonal patterns of burning differed among ecozones. Along with the climate warming, changes in the fire regime characteristics may be an important driver of future ecosystem processes in the NABR.","author":[{"dropping-particle":"","family":"Kasischke","given":"Eric S.","non-dropping-particle":"","parse-names":false,"suffix":""},{"dropping-particle":"","family":"Turetsky","given":"Merritt R.","non-dropping-particle":"","parse-names":false,"suffix":""}],"container-title":"Geophysical Research Letters","id":"ITEM-1","issue":"9","issued":{"date-parts":[["2006"]]},"page":"1-5","title":"Recent changes in the fire regime across the North American boreal region: spatial and temporal patterns of burning across Canada and Alaska","type":"article-journal","volume":"33"},"uris":["http://www.mendeley.com/documents/?uuid=4c0f9d3a-283c-4621-a6eb-747fb1dea880"]},{"id":"ITEM-2","itemData":{"DOI":"10.1111/j.1365-2486.2008.01679.x","ISBN":"13541013\\n13652486","ISSN":"13541013","abstract":"Fire is a common disturbance in the North American boreal forest that influences ecosystem structure and function. The temporal and spatial dynamics of fire are likely to be altered as climate continues to change. In this study, we ask the question: how will area burned in boreal North America by wildfire respond to future changes in climate? To evaluate this question, we developed temporally and s</w:instrText>
      </w:r>
      <w:r>
        <w:instrText xml:space="preserve">patially explicit relationships between air temperature and fuel moisture codes derived from the Canadian Fire Weather Index System to estimate annual area burned at 2.51 (latitu- de</w:instrText>
      </w:r>
      <w:r w:rsidRPr="40696336">
        <w:rPr>
          <w:rFonts w:ascii="Adobe Garamond Pro" w:hAnsi="Adobe Garamond Pro" w:cs="Adobe Garamond Pro"/>
        </w:rPr>
        <w:instrText xml:space="preserve"></w:instrText>
      </w:r>
      <w:r>
        <w:instrText xml:space="preserve">longitude) resolution using a Multivariate Adaptive Regression Spline (M</w:instrText>
      </w:r>
      <w:r>
        <w:instrText xml:space="preserve">ARS) approach across Alaska and Canada. Burned area was substantially more predictable in the western portion of boreal North America than in eastern Canada. Burned area was also not very predictable in areas of substantial topographic relief and in areas along the transition between boreal forest and tundra. At the scale of Alaska and western Canada, the empirical fire models explain on the order of 82% of the variation in annual area burned for the period 1960–2002. July temperature was the most frequently occurring predictor across all models, but the fuel moisture codes for the months June through August (as a group) entered the models as the most important predictors of annual area burned. To predict changes in the temporal and spatial dynamics of fire under future climate, the empirical fire models used output from the Canadian Climate Center CGCM2 global climate model to predict annual area burned through the year 2100 across Alaska and western Canada. Relative to 1991–2000, the results suggest that average area burned per decade will double by 2041–2050 and will increase on the order of 3.5–5.5 times by the last decade of the 21st century. To improve the ability to better predict wildfire across Alaska and Canada, future research should focus on incor- porating additional effects of long-term and successional vegetation changes on area burned to account more fully for interactions among fire, climate, and vegetation dynamics.","author":[{"dropping-particle":"","family":"Balshi","given":"Michael S.","non-dropping-particle":"","parse-names":false,"suffix":""},{"dropping-particle":"","family":"McGuire","given":"A. David","non-dropping-particle":"","parse-names":false,"suffix":""},{"dropping-particle":"","family":"Duffy","given":"Paul","non-dropping-particle":"","parse-names":false,"suffix":""},{"dropping-particle":"","family":"Flannigan","given":"Mike","non-dropping-particle":"","parse-names":false,"suffix":""},{"dropping-particle":"","family":"Walsh","given":"John","non-dropping-particle":"","parse-names":false,"suffix":""},{"dropping-particle":"","family":"Melillo","given":"Jerry","non-dropping-particle":"","parse-names":false,"suffix":""}],"container-title":"Global Change Biology","id":"ITEM-2","issue":"3","issued":{"date-parts":[["2009"]]},"page":"578-600","title":"Assessing the response of area burned to changing climate in western boreal North America using a Multivariate Adaptive Regression Splines (MARS) approach","type":"article-journal","volume":"15"},"uris":["http://www.mendeley.com/documents/?uuid=779ec9dd-b006-4a9a-b7be-926e8226aebd","http://www.mendeley.com/documents/?uuid=4c95c780-def3-43cb-b3a2-bc225ddff6fb"]}],"mendeley":{"formattedCitation":"(Kasischke and Turetsky 2006, Balshi et al. 2009)","plainTextFormattedCitation":"(Kasischke and Turetsky 2006, Balshi et al. 2009)","previouslyFormattedCitation":"(Kasischke and Turetsky 2006, Balshi et al. 2009)"},"properties":{"noteIndex":0},"schema":"https://github.com/citation-style-language/schema/raw/master/csl-citation.json"}</w:instrText>
      </w:r>
      <w:r>
        <w:fldChar w:fldCharType="separate"/>
      </w:r>
      <w:r w:rsidRPr="40696336" w:rsidR="40696336">
        <w:rPr>
          <w:noProof/>
        </w:rPr>
        <w:t>(Walker et al. 2020, Buma et al. 2022)</w:t>
      </w:r>
      <w:r>
        <w:fldChar w:fldCharType="end"/>
      </w:r>
      <w:r w:rsidR="40696336">
        <w:rPr/>
        <w:t>, exposure of mineral soil and disruption of aerial seedbanks favors recruitment of broadleaf tree species such as trembling aspen (</w:t>
      </w:r>
      <w:r w:rsidRPr="40696336" w:rsidR="40696336">
        <w:rPr>
          <w:i w:val="1"/>
          <w:iCs w:val="1"/>
        </w:rPr>
        <w:t xml:space="preserve">Populus </w:t>
      </w:r>
      <w:proofErr w:type="spellStart"/>
      <w:r w:rsidRPr="40696336" w:rsidR="40696336">
        <w:rPr>
          <w:i w:val="1"/>
          <w:iCs w:val="1"/>
        </w:rPr>
        <w:t>tremuloides</w:t>
      </w:r>
      <w:proofErr w:type="spellEnd"/>
      <w:r w:rsidR="40696336">
        <w:rPr/>
        <w:t xml:space="preserve"> </w:t>
      </w:r>
      <w:proofErr w:type="spellStart"/>
      <w:r w:rsidR="40696336">
        <w:rPr/>
        <w:t>Michx</w:t>
      </w:r>
      <w:proofErr w:type="spellEnd"/>
      <w:r w:rsidR="40696336">
        <w:rPr/>
        <w:t>.) and Alaskan paper birch (</w:t>
      </w:r>
      <w:r w:rsidRPr="40696336" w:rsidR="40696336">
        <w:rPr>
          <w:i w:val="1"/>
          <w:iCs w:val="1"/>
        </w:rPr>
        <w:t xml:space="preserve">Betula </w:t>
      </w:r>
      <w:proofErr w:type="spellStart"/>
      <w:r w:rsidRPr="40696336" w:rsidR="40696336">
        <w:rPr>
          <w:i w:val="1"/>
          <w:iCs w:val="1"/>
        </w:rPr>
        <w:t>neoalaskana</w:t>
      </w:r>
      <w:proofErr w:type="spellEnd"/>
      <w:r w:rsidR="40696336">
        <w:rPr/>
        <w:t xml:space="preserve"> Sarg.) </w:t>
      </w:r>
      <w:r>
        <w:fldChar w:fldCharType="begin" w:fldLock="true"/>
      </w:r>
      <w:r>
        <w:instrText xml:space="preserve">ADDIN CSL_CITATION {"citationItems":[{"id":"ITEM-1","itemData":{"DOI":"10.1111/j.1365-2486.2009.02051.x","ISBN":"1354-1013","abstract":"Predicting plant community responses to changing environmental conditions is a key element of forecasting and mitigating the effects of global change. Disturbance can play an important role in these dynamics, by initiating cycles of secondary succession and generating opportunities for communities of long-lived organisms to reorganize in alternative configurations. This study used landscape-scale variations in environmental conditions, stand structure, and disturbance from an extreme fire year in Alaska to examine how these factors affected successional trajectories in boreal forests dominated by black spruce. Because fire intervals in interior Alaska are typically too short to allow relay succession, the initial cohorts of seedlings that recruit after fire largely determine future canopy composition. Consequently, in a dynamically stable landscape, postfire tree seedling composition should resemble that of the prefire forest stands, with little net change in tree composition after fire. Seedling recruitment data from 90 burned stands indicated that postfire establishment of black spruce was strongly linked to environmental conditions and was highest at sites that were moist and had high densities of prefire spruce. Although deciduous broadleaf trees were absent from most prefire stands, deciduous trees recruited from seed at many sites and were most abundant at sites where the fires burned severely, consuming much of the surface organic layer. Comparison of pre- and postfire tree composition in the burned stands indicated that the expected trajectory of black spruce self-replacement was typical only at moist sites that burned with low fire severity. At severely burned sites, deciduous trees dominated the postfire tree seedling community, suggesting these sites will follow alternative, deciduous-dominated trajectories of succession. Increases in the severity of boreal fires with climate warming may catalyze shifts to an increasingly deciduous-dominated landscape, substantially altering landscape dynamics and ecosystem services in this part of the boreal forest.","author":[{"dropping-particle":"","family":"Johnstone","given":"Jill F","non-dropping-particle":"","parse-names":false,"suffix":""},{"dropping-particle":"","family":"Hollingsworth","given":"T N","non-dropping-particle":"","parse-names":false,"suffix":""},{"dropping-particle":"","family":"Chapin","given":"F S","non-dropping-particle":"","parse-names":false,"suffix":""},{"dropping-particle":"","family":"Mack","given":"M C","non-dropping-particle":"","parse-names":false,"suffix":""}],"container-title":"Global Change Biology","id":"ITEM-1","issue":"4","issued":{"date-parts":[["2010"]]},"language":"English","note":"ISI Document Delivery No.: 559HG\nTimes Cited: 33\nCited Reference Count: 83\nJohnstone, Jill F. Hollingsworth, Teresa N. Chapin, F. Stuart, III Mack, Michelle C.\nUS Joint Fire Science Program[05-1-2-06]; Bonanza Creek Long Term Ecological Research site; US Forest Service PNW Research Station\nThis research was supported by funding from the US Joint Fire Science Program (project 05-1-2-06) and in-kind support from the Bonanza Creek Long Term Ecological Research site and US Forest Service PNW Research Station. We are grateful to several people who helped with this research. Assistance in the collection of field data was provided by Leslie Boby, Jamie Hollingsworth, and Andy Ruth. Tree ring analyses were performed in Scott Rupp's lab at the University of Alaska Fairbanks. Ted Schuur and Dave Verbyla contributed to the original study design, and Jamie Hollingsworth helped produce the site map. We also thank the three anonymous reviewers whose comments allowed us to substantially improve this paper before publication.\nWiley-blackwell publishing, inc\nMalden","page":"1281-1295","title":"Changes in fire regime break the legacy lock on successional trajectories in Alaskan boreal forest","type":"article-journal","volume":"16"},"uris":["http://www.mendeley.com/documents/?uuid=b566c582-e7cf-4e57-b93b-0fd14bae6701"]}],"mendeley":{"formattedCitation":"(Johnstone et al. 2010)","plainTextFormattedCitation":"(Johnstone et al. 2010)","previouslyFormattedCitation":"(Johnstone et al. 2010)"},"properties":{"noteIndex":0},"schema":"https://github.com/citation-style-language/schema/raw/master/csl-citation.json"}</w:instrText>
      </w:r>
      <w:r>
        <w:fldChar w:fldCharType="separate"/>
      </w:r>
      <w:commentRangeStart w:id="238150396"/>
      <w:r w:rsidRPr="40696336" w:rsidR="40696336">
        <w:rPr>
          <w:noProof/>
        </w:rPr>
        <w:t>(Johnstone et al. 2010, Walker et al. 2019)</w:t>
      </w:r>
      <w:r>
        <w:fldChar w:fldCharType="end"/>
      </w:r>
      <w:r w:rsidR="40696336">
        <w:rPr/>
        <w:t xml:space="preserve"> </w:t>
      </w:r>
      <w:r>
        <w:fldChar w:fldCharType="begin" w:fldLock="true"/>
      </w:r>
      <w:r>
        <w:instrText xml:space="preserve">ADDIN CSL_CITATION {"citationItems":[{"id":"ITEM-1","itemData":{"DOI":"10.1111/j.1365-2486.2009.02051.x","ISBN":"1354-1013","abstract":"Predicting plant community responses to changing environmental conditions is a key element of forecasting and mitigating the effects of global change. Disturbance can play an important role in these dynamics, by initiating cycles of secondary succession and generating opportunities for communities of long-lived organisms to reorganize in alternative configurations. This study used landscape-scale variations in environmental conditions, stand structure, and disturbance from an extreme fire year in Alaska to examine how these factors affected successional trajectories in boreal forests dominated by black spruce. Because fire intervals in interior Alaska are typically too short to allow relay succession, the initial cohorts of seedlings that recruit after fire largely determine future canopy composition. Consequently, in a dynamically stable landscape, postfire tree seedling composition should resemble that of the prefire forest stands, with little net change in tree composition after fire. Seedling recruitment data from 90 burned stands indicated that postfire establishment of black spruce was strongly linked to environmental conditions and was highest at sites that were moist and had high densities of prefire spruce. Although deciduous broadleaf trees were absent from most prefire stands, deciduous trees recruited from seed at many sites and were most abundant at sites where the fires burned severely, consuming much of the surface organic layer. Comparison of pre- and postfire tree composition in the burned stands indicated that the expected trajectory of black spruce self-replacement was typical only at moist sites that burned with low fire severity. At severely burned sites, deciduous trees dominated the postfire tree seedling community, suggesting these sites will follow alternative, deciduous-dominated trajectories of succession. Increases in the severity of boreal fires with climate warming may catalyze shifts to an increasingly deciduous-dominated landscape, substantially altering landscape dynamics and ecosystem services in this part of the boreal forest.","author":[{"dropping-particle":"","family":"Johnstone","given":"Jill F","non-dropping-particle":"","parse-names":false,"suffix":""},{"dropping-particle":"","family":"Hollingsworth","given":"T N","non-dropping-particle":"","parse-names":false,"suffix":""},{"dropping-particle":"","family":"Chapin","given":"F S","non-dropping-particle":"","parse-names":false,"suffix":""},{"dropping-particle":"","family":"Mack","given":"M C","non-dropping-particle":"","parse-names":false,"suffix":""}],"container-title":"Global Change Biology","id":"ITEM-1","issue":"4","issued":{"date-parts":[["2010"]]},"language":"English","note":"ISI Document Delivery No.: 559HG\nTimes Cited: 33\nCited Reference Count: 83\nJohnstone, Jill F. Hollingsworth, Teresa N. Chapin, F. Stuart, III Mack, Michelle C.\nUS Joint Fire Science Program[05-1-2-06]; Bonanza Creek Long Term Ecological Research site; US Forest Service PNW Research Station\nThis research was supported by funding from the US Joint Fire Science Program (project 05-1-2-06) and in-kind support from the Bonanza Creek Long Term Ecological Research site and US Forest Service PNW Research Station. We are grateful to several people who helped with this research. Assistance in the collection of field data was provided by Leslie Boby, Jamie Hollingsworth, and Andy Ruth. Tree ring analyses were performed in Scott Rupp's lab at the University of Alaska Fairbanks. Ted Schuur and Dave Verbyla contributed to the original study design, and Jamie Hollingsworth helped produce the site map. We also thank the three anonymous reviewers whose comments allowed us to substantially improve this paper before publication.\nWiley-blackwell publishing, inc\nMalden","page":"1281-1295","title":"Changes in fire regime break the legacy lock on successional trajectories in Alaskan boreal forest","type":"article-journal","volume":"16"},"uris":["http://www.mendeley.com/documents/?uuid=b566c582-e7cf-4e57-b93b-0fd14bae6701"]}],"mendeley":{"formattedCitation":"(Johnstone et al. 2010)","plainTextFormattedCitation":"(Johnstone et al. 2010)","previouslyFormattedCitation":"(Johnstone et al. 2010)"},"properties":{"noteIndex":0},"schema":"https://github.com/citation-style-language/schema/raw/master/csl-citation.json"}</w:instrText>
      </w:r>
      <w:r>
        <w:fldChar w:fldCharType="separate"/>
      </w:r>
      <w:r w:rsidRPr="40696336" w:rsidR="40696336">
        <w:rPr>
          <w:noProof/>
        </w:rPr>
        <w:t>(Johnstone et al. 2016, Hayes and Buma 2021)</w:t>
      </w:r>
      <w:r>
        <w:fldChar w:fldCharType="end"/>
      </w:r>
      <w:commentRangeEnd w:id="238150396"/>
      <w:r>
        <w:rPr>
          <w:rStyle w:val="CommentReference"/>
        </w:rPr>
        <w:commentReference w:id="238150396"/>
      </w:r>
      <w:r w:rsidR="40696336">
        <w:rPr/>
        <w:t xml:space="preserve">. However, we lack the long-term data to confirm that contemporary patterns in early succession will translate into long-term dominance. In particular, mammalian herbivores that prefer deciduous species could act as ecosystem engineers to counteract the effects of fire on forest dominance by altering patterns of deciduous tree survival and growth </w:t>
      </w:r>
      <w:r>
        <w:fldChar w:fldCharType="begin" w:fldLock="true"/>
      </w:r>
      <w:r>
        <w:instrText xml:space="preserve">ADDIN CSL_CITATION {"citationItems":[{"id":"ITEM-1","itemData":{"DOI":"10.2307/annurev.ecolsys.35.021103.30000006","ISBN":"1543592X","ISSN":"1543-592X","PMID":"226244100005","abstract":"Deer have expandedt heirr ange and increasedd ramaticallyin abundance worldwide in recent decades. They inflict major economic losses in forestry, agriculturea,n dt ransportatioann dc ontributeto the transmissiono f severala nimala nd humand iseases.T heiri mpacto n naturale cosystemsi s also dramaticb ut less quantified. By foraging selectively, deer affect the growth and survival of many herb, shrub, and tree species, modifyingp atternso f relativea bundancea nd vegetationd ynamics. Cascading effects on other species extend to insects, birds, and other mammals. In forests, sustainedo verbrowsingr educesp lantc over and diversity,a ltersn utrienta nd carbonc ycling, andr edirectss uccessiont o shift futureo verstoryc ompositionM. any of these simplifieda lternativest atesa ppeart o be stablea ndd ifficultt o reverse.G iven the influenceo f deero n othero rganismsa nd naturapl rocesses,e cologists shoulda ctively participatein effortst o understandm, onitor,a ndr educet he impacto f deer on ecosystems.","author":[{"dropping-particle":"","family":"Côté","given":"Steeve D","non-dropping-particle":"","parse-names":false,"suffix":""},{"dropping-particle":"","family":"Rooney","given":"Thomas P","non-dropping-particle":"","parse-names":false,"suffix":""},{"dropping-particle":"","family":"Tremblay","given":"Jean-pierre","non-dropping-particle":"","parse-names":false,"suffix":""},{"dropping-particle":"","family":"Dussault","given":"Christian","non-dropping-particle":"","parse-names":false,"suffix":""},{"dropping-particle":"","family":"Waller","given":"Donald M","non-dropping-particle":"","parse-names":false,"suffix":""}],"container-title":"Annual Review of Ecology, Evolution, and Systematics","id":"ITEM-1","issue":"2004","issued":{"date-parts":[["2004"]]},"page":"113-147","title":"Ecological impacts of deer overabundance","type":"article-journal","volume":"35"},"uris":["http://www.mendeley.com/documents/?uuid=9e06ee3a-d64e-474e-9631-950763fb886b","http://www.mendeley.com/documents/?uuid=5d23ca50-80ad-4c5c-b077-6d60b1c5dd23"]}],"mendeley":{"formattedCitation":"(Côté et al. 2004)","plainTextFormattedCitation":"(Côté et al. 2004)","previouslyFormattedCitation":"(Côté et al. 2004)"},"properties":{"noteIndex":0},"schema":"https://github.com/citation-style-language/schema/raw/master/csl-citation.json"}</w:instrText>
      </w:r>
      <w:r>
        <w:fldChar w:fldCharType="separate"/>
      </w:r>
      <w:r w:rsidRPr="40696336" w:rsidR="40696336">
        <w:rPr>
          <w:noProof/>
        </w:rPr>
        <w:t>(Côté et al. 2004, Maier et al. 2005, Seaton et al. 2011)</w:t>
      </w:r>
      <w:r>
        <w:fldChar w:fldCharType="end"/>
      </w:r>
      <w:r w:rsidR="40696336">
        <w:rPr/>
        <w:t>. Thus, understanding the impacts of mammalian herbivores on early successional forests is an important element in predicting the long-term consequences of changes in fire and climate for Alaskan boreal forests.</w:t>
      </w:r>
    </w:p>
    <w:p w:rsidR="008767C8" w:rsidP="009465F5" w:rsidRDefault="009E0530" w14:paraId="74E131F3" w14:textId="0B419C69">
      <w:pPr>
        <w:ind w:firstLine="720"/>
      </w:pPr>
      <w:r w:rsidR="40696336">
        <w:rPr/>
        <w:t xml:space="preserve">Herbivores are known in some situations to be a major driver of forest structure and composition during early and mid-succession following disturbance </w:t>
      </w:r>
      <w:r>
        <w:fldChar w:fldCharType="begin" w:fldLock="true"/>
      </w:r>
      <w:r>
        <w:instrText xml:space="preserve">ADDIN CSL_CITATION {"citationItems":[{"id":"ITEM-1","itemData":{"DOI":"10.1073/pnas.0802421105","ISBN":"0027-8424","abstract":"If controls over primary productivity and plant community composition are mainly environmental, as opposed to biological, then global change may result in large-scale alterations in ecosystem structure and function. This view appears to be favored among investigations of plant biomass and community responses to experimental and observed warming. in far northern and arctic ecosystems, such studies predict increasing dominance of woody shrubs with future warming and emphasize the carbon (C)-sequestration potential and consequent atmospheric feedback potential of such responses. In contrast to previous studies, we incorporated natural herbivory by muskoxen and caribou into a 5-year experimental investigation of arctic plant community response to warming. In accordance with other studies, warming increased total community biomass by promoting growth of deciduous shrubs (dwarf birch and gray willow). However, muskoxen and caribou reduced total community biomass response, and responses of birch and willow, to warming by 19%, 46%, and 11 %, respectively. Furthermore, under warming alone, the plant community shifted after 5 years away from graminoid-dominated toward dwarf birch-dominated. In contrast, where herbivores grazed, plant community composition on warmed plots did not differ from that on ambient plots after 5 years. These results highlight the potentially important and overlooked influences of vertebrate herbivores on plant community response to warming and emphasize that conservation and management of large herbivores may be an important component of mitigating ecosystem response to climate change.","author":[{"dropping-particle":"","family":"Post","given":"E","non-dropping-particle":"","parse-names":false,"suffix":""},{"dropping-particle":"","family":"Pedersen","given":"C","non-dropping-particle":"","parse-names":false,"suffix":""}],"container-title":"Proceedings of the National Academy of Sciences of the United States of America","id":"ITEM-1","issue":"34","issued":{"date-parts":[["2008"]]},"language":"English","note":"ISI Document Delivery No.: 344DJ\nTimes Cited: 60\nCited Reference Count: 59\nPost, Eric Pedersen, Christian\nNational Science Foundation; National Geographic Society; Penn State Institutes of Energy and the Environment\nWe gratefully acknowledge help in the field from Tom Adams, Pernille Boving, Toke T. Hoye, Syrena Johnson, Megan MacArthur, leva Perkons, Mason T. Post, Taylor Rees, Henning Thing, Chris Wilmers, Tyler Yenter, Kangerlussuaq International Science Support, and VECO Polar Resources. We thank Mads C. Forchhammer, Oswald J. Schmitz, and three anonymous referees for useful comments on drafts of this article. This research was funded in part by grants to EP from National Science Foundation, the National Geographic Society, and the Penn State Institutes of Energy and the Environment.\nNatl acad sciences\nWashington","page":"12353-12358","title":"Opposing plant community responses to warming with and without herbivores","type":"article-journal","volume":"105"},"uris":["http://www.mendeley.com/documents/?uuid=018a3484-385f-4142-b081-4102f80cc1bd","http://www.mendeley.com/documents/?uuid=2fb90a30-a5a2-46c7-bcce-52995527948e"]},{"id":"ITEM-2","itemData":{"DOI":"10.2307/annurev.ecolsys.35.021103.30000006","ISBN":"1543592X","ISSN":"1543-592X","PMID":"226244100005","abstract":"Deer have expandedt heirr ange and increasedd ramaticallyin abundance worldwide in recent decades. They inflict major economic losses in forestry, agriculturea,n dt ransportatioann dc ontributeto the transmissiono f severala nimala nd humand iseases.T heiri mpacto n naturale cosystemsi s also dramaticb ut less quantified. By foraging selectively, deer affect the growth and survival of many herb, shrub, and tree species, modifyingp atternso f relativea bundancea nd vegetationd ynamics. Cascading effects on other species extend to insects, birds, and other mammals. In forests, sustainedo verbrowsingr educesp lantc over and diversity,a ltersn utrienta nd carbonc ycling, andr edirectss uccessiont o shift futureo verstoryc ompositionM. any of these simplifieda lternativest atesa ppeart o be stablea ndd ifficultt o reverse.G iven the influenceo f deero n othero rganismsa nd naturapl rocesses,e cologists shoulda ctively participatein effortst o understandm, onitor,a ndr educet he impacto f deer on ecosystems.","author":[{"dropping-particle":"","family":"Côté","given":"Steeve D","non-dropping-particle":"","parse-names":false,"suffix":""},{"dropping-particle":"","family":"Rooney","given":"Thomas P","non-dropping-particle":"","parse-names":false,"suffix":""},{"dropping-particle":"","family":"Tremblay","given":"Jean-pierre","non-dropping-particle":"","parse-names":false,"suffix":""},{"dropping-particle":"","family":"Dussault","given":"Christian","non-dropping-particle":"","parse-names":false,"suffix":""},{"dropping-particle":"","family":"Waller","given":"Donald M","non-dropping-particle":"","parse-names":false,"suffix":""}],"container-title":"Annual Review of Ecology, Evolution, and Systematics","id":"ITEM-2","issue":"2004","issued":{"date-parts":[["2004"]]},"page":"113-147","title":"Ecological impacts of deer overabundance","type":"article-journal","volume":"35"},"uris":["http://www.mendeley.com/documents/?uuid=5d23ca50-80ad-4c5c-b077-6d60b1c5dd23","http://www.mendeley.com/documents/?uuid=9e06ee3a-d64e-474e-9631-950763fb886b"]}],"mendeley":{"formattedCitation":"(Côté et al. 2004, Post and Pedersen 2008)","plainTextFormattedCitation":"(Côté et al. 2004, Post and Pedersen 2008)","previouslyFormattedCitation":"(Côté et al. 2004, Post and Pedersen 2008)"},"properties":{"noteIndex":0},"schema":"https://github.com/citation-style-language/schema/raw/master/csl-citation.json"}</w:instrText>
      </w:r>
      <w:r>
        <w:fldChar w:fldCharType="separate"/>
      </w:r>
      <w:r w:rsidRPr="40696336" w:rsidR="40696336">
        <w:rPr>
          <w:noProof/>
        </w:rPr>
        <w:t>(Post and Pedersen 2008, Bernes et al. 2018)</w:t>
      </w:r>
      <w:r>
        <w:fldChar w:fldCharType="end"/>
      </w:r>
      <w:r w:rsidR="40696336">
        <w:rPr/>
        <w:t xml:space="preserve">. Mammalian browsing on leaves, stems, and twigs have direct negative effects on tree growth that can lead to plant mortality </w:t>
      </w:r>
      <w:r>
        <w:fldChar w:fldCharType="begin" w:fldLock="true"/>
      </w:r>
      <w:r>
        <w:instrText xml:space="preserve">ADDIN CSL_CITATION {"citationItems":[{"id":"ITEM-1","itemData":{"DOI":"10.2193/0091-7648(2006)34[283:UUHDEO]2.0.CO;2","ISSN":"0091-7648","abstract":"Herbivory by wild and domestic ungulates is a chronic disturbance that can have dramatic effects on vegetation dynamics. Herbivory effects, however, are not easily predicted under different combinations of episodic disturbance such as fire, timber harvest, drought, and insect defoliation. This lack of predictability poses a substantial obstacle to effective management of ungulate herbivory. Traditional models of vegetation transition in forested ecosystems have ignored the influences of ungulate herbivory, while research on effects of herbivory have typically excluded other disturbances. Of the 82 contemporary studies on ungulate herbivory we examined, only 15 (18%) considered the interactions of herbivory with episodic disturbances. Moreover, only 26 (32%) evaluated vegetation response to ungulate herbivory beyond the simplistic treatment levels of herbivory versus no herbivory. Only 31 (38%) used a repeated-measures design of sampling responses over 3 or more time periods. Finally, just 7 (9%) explicitly made inferences to large landscapes such as watersheds, which are often used formanagement planning. We contend that useful landscape research on herbivory must examine the interactions of ungulate grazing with other disturbance regimes at spatial extents of interest to forest and rangeland managers and under varying ungulate densities and species. We identify herbivory models that could accommodate such information for forested landscapes in western North America. Such models are essential for identifying knowledge gaps, designing future studies, and validating relations of ungulate herbivory on landscapes where episodic disturbances are common, such as those of western North America.","author":[{"dropping-particle":"","family":"Wisdom","given":"Michael J","non-dropping-particle":"","parse-names":false,"suffix":""},{"dropping-particle":"","family":"Vavra","given":"Martin","non-dropping-particle":"","parse-names":false,"suffix":""},{"dropping-particle":"","family":"Boyd","given":"Jennifer M","non-dropping-particle":"","parse-names":false,"suffix":""},{"dropping-particle":"","family":"Hemstrom","given":"Miles","non-dropping-particle":"","parse-names":false,"suffix":""},{"dropping-particle":"","family":"Ager","given":"Alan A","non-dropping-particle":"","parse-names":false,"suffix":""},{"dropping-particle":"","family":"Johnson","given":"Bruce K","non-dropping-particle":"","parse-names":false,"suffix":""}],"container-title":"Wildlife Society Bulletin","id":"ITEM-1","issue":"2","issued":{"date-parts":[["2006"]]},"page":"283-292","title":"Understanding ungulate herbivory–episodic disturbance effects on vegetation dynamics: knowledge gaps and management needs","type":"article-journal","volume":"34"},"uris":["http://www.mendeley.com/documents/?uuid=9eb904ab-86d9-47c5-9f7d-dd3dd73fa54d","http://www.mendeley.com/documents/?uuid=d9f7fa9f-4931-4a37-84cb-b96273e077dc"]},{"id":"ITEM-2","itemData":{"DOI":"10.2307/annurev.ecolsys.35.021103.30000006","ISBN":"1543592X","ISSN":"1543-592X","PMID":"226244100005","abstract":"Deer have expandedt heirr ange and increasedd ramaticallyin abundance worldwide in recent decades. They inflict major economic losses in forestry, agriculturea,n dt ransportatioann dc ontributeto the transmissiono f severala nimala nd humand iseases.T heiri mpacto n naturale cosystemsi s also dramaticb ut less quantified. By foraging selectively, deer affect the growth and survival of many herb, shrub, and tree species, modifyingp atternso f relativea bundancea nd vegetationd ynamics. Cascading effects on other species extend to insects, birds, and other mammals. In forests, sustainedo verbrowsingr educesp lantc over and diversity,a ltersn utrienta nd carbonc ycling, andr edirectss uccessiont o shift futureo verstoryc ompositionM. any of these simplifieda lternativest atesa ppeart o be stablea ndd ifficultt o reverse.G iven the influenceo f deero n othero rganismsa nd naturapl rocesses,e cologists shoulda ctively participatein effortst o understandm, onitor,a ndr educet he impacto f deer on ecosystems.","author":[{"dropping-particle":"","family":"Côté","given":"Steeve D","non-dropping-particle":"","parse-names":false,"suffix":""},{"dropping-particle":"","family":"Rooney","given":"Thomas P","non-dropping-particle":"","parse-names":false,"suffix":""},{"dropping-particle":"","family":"Tremblay","given":"Jean-pierre","non-dropping-particle":"","parse-names":false,"suffix":""},{"dropping-particle":"","family":"Dussault","given":"Christian","non-dropping-particle":"","parse-names":false,"suffix":""},{"dropping-particle":"","family":"Waller","given":"Donald M","non-dropping-particle":"","parse-names":false,"suffix":""}],"container-title":"Annual Review of Ecology, Evolution, and Systematics","id":"ITEM-2","issue":"2004","issued":{"date-parts":[["2004"]]},"page":"113-147","title":"Ecological impacts of deer overabundance","type":"article-journal","volume":"35"},"uris":["http://www.mendeley.com/documents/?uuid=5d23ca50-80ad-4c5c-b077-6d60b1c5dd23","http://www.mendeley.com/documents/?uuid=9e06ee3a-d64e-474e-9631-950763fb886b"]}],"mendeley":{"formattedCitation":"(Côté et al. 2004, Wisdom et al. 2006)","plainTextFormattedCitation":"(Côté et al. 2004, Wisdom et al. 2006)","previouslyFormattedCitation":"(Côté et al. 2004, Wisdom et al. 2006)"},"properties":{"noteIndex":0},"schema":"https://github.com/citation-style-language/schema/raw/master/csl-citation.json"}</w:instrText>
      </w:r>
      <w:r>
        <w:fldChar w:fldCharType="separate"/>
      </w:r>
      <w:r w:rsidRPr="40696336" w:rsidR="40696336">
        <w:rPr>
          <w:noProof/>
        </w:rPr>
        <w:t>(Côté et al. 2004, Wisdom et al. 2006)</w:t>
      </w:r>
      <w:r>
        <w:fldChar w:fldCharType="end"/>
      </w:r>
      <w:r w:rsidR="40696336">
        <w:rPr/>
        <w:t xml:space="preserve">. When browsing pressure is high, herbivores can reorganize stand structure </w:t>
      </w:r>
      <w:r>
        <w:fldChar w:fldCharType="begin" w:fldLock="true"/>
      </w:r>
      <w:r>
        <w:instrText xml:space="preserve">ADDIN CSL_CITATION {"citationItems":[{"id":"ITEM-1","itemData":{"DOI":"10.1111/j.1365-2664.2007.01290.x","ISBN":"0021-8901","ISSN":"00218901","abstract":"1. The density of large herbivores is a major driver of forest ecosystem structure and function in conjunction with episodic disturbances, especially in forests with a regeneration strategy based on shade-tolerant seedlings capable of re-establishing canopy dominance (advance regeneration). Yet, uncertainty about the relationships between forest regeneration, herbivore density and other disturbances makes it difficult to set population goals. Using an innovative controlled browsing experiment, we investigated the relationships between the regeneration dynamics of balsam fir Abies balsamea, the density of white-tailed deer Odocoileus virginianus and timber harvesting. 2. We hypothesize that advance tree regeneration either: (i) recovers approximately linearly as deer density is reduced; (ii) recovers exponentially; or (iii) does not recover because factors other than browsing control advance regeneration. We tested these alternatives through manipulation of deer densities (0, 7·5, 15 deer km −2 and in situ local densities) and forest cover (clearcut and uncut forest). 3. Balsam fir seedling mortality decreased exponentially with decreasing deer density in clearcut and approximately linearly in uncut forest. Independently of deer density, the recruitment of seedlings in clearcut dropped from 56 ± 5% to 7 ± 1% within 3 years. 4. Seedling growth increased exponentially with decreasing deer density in clearcut whereas no height growth was observed in uncut forest. 5. Overall, the abundance of fir saplings recovered exponentially in clearcut but remained low and independent of deer density in uncut forest. The abundance of spruce Picea spp. saplings was unrelated to deer density and increased with time. 6. Synthesis and applications. Forest disturbance from selective browsing at high deer densities over an extended period of time leads to recruitment failure following a canopy disturbance such as a clearcut. Indirect competitive advantage given to species resistant to browsing can shift forest composition. Nonlinear relationships between fir regeneration and deer densities imply that the level of culling required to reach herbivore densities compatible with natural regeneration of native forest is larger than expected if tree regeneration was proportional to deer density. In the boreal forest of Anticosti Island, local densities &lt; 15 deer km − 2 achieved within 3 years following clearcut are compatible with the maintenance of native forest.","author":[{"dropping-particle":"","family":"Tremblay","given":"Jean-Pierre","non-dropping-particle":"","parse-names":false,"suffix":""},{"dropping-particle":"","family":"Huot","given":"Jean","non-dropping-particle":"","parse-names":false,"suffix":""},{"dropping-particle":"","family":"Potvin","given":"Francois","non-dropping-particle":"","parse-names":false,"suffix":""}],"container-title":"Journal of Applied Ecology","id":"ITEM-1","issue":"3","issued":{"date-parts":[["2007"]]},"page":"552-562","title":"Density-related effects of deer browsing on the regeneration dynamics of boreal forests","type":"article-journal","volume":"44"},"uris":["http://www.mendeley.com/documents/?uuid=9533a67a-2274-4690-bdca-cc132025f2eb","http://www.mendeley.com/documents/?uuid=47dcfd0c-270f-4e19-b2dd-6b7c21fed46d"]},{"id":"ITEM-2","itemData":{"DOI":"10.3375/043.031.0403","ISBN":"0885-8608","ISSN":"0885-8608","abstract":"For land management agencies such as Parks Canada that are tasked with maintaining the ecological integrity of protected, natural landscapes, dealing with the impacts of non-indigenous species on forest succession is a serious management concern. In both Terra Nova and Gros Morne National Parks (island of Newfoundland, Canada), the cumulative impacts of non-native species are negatively affecting the capacity of a dominant conifer, balsam fir (Abies balsamea), to regenerate following canopy disturbance by forest insects. Early development of an understory fir layer is compromised by heavy predation on female cones by red squirrels (Tamiasciurus hudsonicus), and post-dispersal seed and seedling predation by non-native rodents and slugs. Taller saplings are then subjected to heavy browsing from non-native moose (Alces alces) so that recruitment to reproductive-aged trees is largely inhibited. An indirect effect of the long-term removal of understory fir is that seedbeds are shifting from optimal feathermoss types towards seedbeds dominated by competing grasses and non-native plants, thus reducing potential germination of balsam fir. We provide evidence that these changes to forest composition and structure are occurring at large spatial scales across both protected and non-protected landscapes. Finally, we offer management recommendations including sustained reductions of moose numbers and the supplemental planting of fir where understory densities are exceptionally low and seedbed degradation has occurred.","author":[{"dropping-particle":"","family":"Gosse","given":"J.","non-dropping-particle":"","parse-names":false,"suffix":""},{"dropping-particle":"","family":"Hermanutz","given":"L.","non-dropping-particle":"","parse-names":false,"suffix":""},{"dropping-particle":"","family":"McLaren","given":"B.","non-dropping-particle":"","parse-names":false,"suffix":""},{"dropping-particle":"","family":"Deering","given":"P.","non-dropping-particle":"","parse-names":false,"suffix":""},{"dropping-particle":"","family":"Knight","given":"T.","non-dropping-particle":"","parse-names":false,"suffix":""}],"container-title":"Natural Areas Journal","id":"ITEM-2","issue":"4","issued":{"date-parts":[["2011"]]},"page":"331-339","title":"Degradation of boreal forests by nonnative herbivores in Newfoundland's national parks: recommendations for ecosystem restoration","type":"article-journal","volume":"31"},"uris":["http://www.mendeley.com/documents/?uuid=52ee7537-fc41-40e2-ac1c-bfa35f1a50c6","http://www.mendeley.com/documents/?uuid=e2cf77d2-399f-43da-9b7e-2fa3b732289e"]}],"mendeley":{"formattedCitation":"(Tremblay et al. 2007, Gosse et al. 2011)","plainTextFormattedCitation":"(Tremblay et al. 2007, Gosse et al. 2011)","previouslyFormattedCitation":"(Tremblay et al. 2007, Gosse et al. 2011)"},"properties":{"noteIndex":0},"schema":"https://github.com/citation-style-language/schema/raw/master/csl-citation.json"}</w:instrText>
      </w:r>
      <w:r>
        <w:fldChar w:fldCharType="separate"/>
      </w:r>
      <w:r w:rsidRPr="40696336" w:rsidR="40696336">
        <w:rPr>
          <w:noProof/>
        </w:rPr>
        <w:t>(Tremblay et al. 2007, Gosse et al. 2011)</w:t>
      </w:r>
      <w:r>
        <w:fldChar w:fldCharType="end"/>
      </w:r>
      <w:r w:rsidR="40696336">
        <w:rPr/>
        <w:t xml:space="preserve"> through reducing tree biomass (McLaren 1996), eliminating canopy trees </w:t>
      </w:r>
      <w:r>
        <w:fldChar w:fldCharType="begin" w:fldLock="true"/>
      </w:r>
      <w:r>
        <w:instrText xml:space="preserve">ADDIN CSL_CITATION {"citationItems":[{"id":"ITEM-1","itemData":{"ISBN":"11956860 (ISSN)","ISSN":"11956860","abstract":"Le Cerf de Virginie (Odocoileus virginianus Zimmermann) fut introduit sur l’île d’Anticosti à la fin des années 1890. Aujourd’hui estimée à 120 000 individus (15 bêtes/km2), la population de cerfs compromet la croissance du Sapin baumier (Abies balsamea [L.] Mill.), une espèce préférée par le cerf au cours de l’hiver, ainsi que ses possibilités d’atteindre la strate arborée. Nous avons étudié la structure d’un peuplement issu d’une coupe puis d’un feu survenus en 1959, ainsi que les modalités de développement du sapin à l’aide de méthodes dendroécologiques. L’Épinette blanche (Picea glauca [Moench] Voss), une espèce qui n’est broutée que de façon très sporadique, a été utilisée comme espèce de référence pour évaluer l’influence du broutement sur le sapin et la distinguer de l’effet éventuel d’autres facteurs. Les résultats montrent que le broutement par le cerf a retardé la croissance radiale et verticale du sapin et modifié la structure du peuplement en faveur de l’Épinette blanche, créant un site semi-ouvert dont la strate arborée est dominée par l’Épinette blanche, la strate inférieure étant encore majoritairement composée de petits sapins (&lt; 3 m) d’âge comparable. Les modalités de développement des sapins varient beaucoup d’un individu à l’autre, comme le révèlent les analyses de tige. Les quelques sapins ayant réussi à échapper au broutement par le cerf ont connu un développement plus rapide que les autres, bien que ponctué de courtes périodes de faible croissance. Au-delà du niveau de broutement maximum moyen (ca. 110 cm), la croissance verticale moyenne de ces arbres est presque deux fois plus rapide (17 cm an-1) que la croissance dans la partie inférieure des tiges (9 cm an-1). La série dendrochronologique du sapin montre une chute marquée de la croissance radiale entre 1985 et 1989, associée à une période de broutement intense par le cerf et à l’activité de la Tordeuse des bourgeons de l’épinette. Une fréquence élevée de cernes incomplets est aussi observée après 1984. L’intensité du broutement sur le sapin pourrait augmenter au cours des prochaines années advenant une fréquentation accrue du site par le cerf, ce qui favoriserait l’Épinette blanche au détriment du Sapin baumier.","author":[{"dropping-particle":"","family":"Chouinard","given":"Anne","non-dropping-particle":"","parse-names":false,"suffix":""},{"dropping-particle":"","family":"Filion","given":"Louise","non-dropping-particle":"","parse-names":false,"suffix":""}],"container-title":"Écoscience","id":"ITEM-1","issue":"2","issued":{"date-parts":[["2001"]]},"page":"199-210","title":"Detrimental effects of white-tailed deer browsing on balsam fir growth and recruitment in a second-growth stand on Anticosti Island, Québec","type":"article-journal","volume":"8"},"uris":["http://www.mendeley.com/documents/?uuid=2fefba24-ed16-482c-9350-7e3ab2bcb26d","http://www.mendeley.com/documents/?uuid=309676a7-ef82-49d2-9129-92a076de5034"]}],"mendeley":{"formattedCitation":"(Chouinard and Filion 2001)","plainTextFormattedCitation":"(Chouinard and Filion 2001)","previouslyFormattedCitation":"(Chouinard and Filion 2001)"},"properties":{"noteIndex":0},"schema":"https://github.com/citation-style-language/schema/raw/master/csl-citation.json"}</w:instrText>
      </w:r>
      <w:r>
        <w:fldChar w:fldCharType="separate"/>
      </w:r>
      <w:r w:rsidRPr="40696336" w:rsidR="40696336">
        <w:rPr>
          <w:noProof/>
        </w:rPr>
        <w:t>(Chouinard and Filion 2001)</w:t>
      </w:r>
      <w:r>
        <w:fldChar w:fldCharType="end"/>
      </w:r>
      <w:r w:rsidR="40696336">
        <w:rPr/>
        <w:t xml:space="preserve">, or modifying competition (Begley-Mill et al. 2014). Mammalian herbivores are often selective browsers; several factors determine their diet choice, including palatability and nutritive value (Allman et al. 2019, Mathisen et al. 2017), as well as the density and frequency of occurrence of potential diet species </w:t>
      </w:r>
      <w:r>
        <w:fldChar w:fldCharType="begin" w:fldLock="true"/>
      </w:r>
      <w:r>
        <w:instrText xml:space="preserve">ADDIN CSL_CITATION {"citationItems":[{"id":"ITEM-1","itemData":{"author":[{"dropping-particle":"","family":"Bryant","given":"John P","non-dropping-particle":"","parse-names":false,"suffix":""},{"dropping-particle":"","family":"Kuropat","given":"Peggy J","non-dropping-particle":"","parse-names":false,"suffix":""}],"container-title":"Annual Review of Ecology and Systematics","id":"ITEM-1","issued":{"date-parts":[["1980"]]},"page":"261-285","title":"Selection of winter forage by subarctic browsing vertebrates: the role of plant chemistry","type":"article-journal","volume":"11"},"uris":["http://www.mendeley.com/documents/?uuid=7e8c71f8-caab-4797-b2e7-627b39359d2e","http://www.mendeley.com/documents/?uuid=680c2182-3159-47d5-8b91-4fc0006416c0"]},{"id":"ITEM-2","itemData":{"author":[{"dropping-particle":"","family":"Wolff","given":"Jerry O","non-dropping-particle":"","parse-names":false,"suffix":""}],"container-title":"The Journal of Wildlife Management","id":"ITEM-2","issue":"1","issued":{"date-parts":[["1978"]]},"page":"148-153","title":"Food habits of snowshoe hares in interior Alaska","type":"article-journal","volume":"42"},"uris":["http://www.mendeley.com/documents/?uuid=e76fe8fb-a571-4d9c-88d8-8a6acfc85a37","http://www.mendeley.com/documents/?uuid=930fd733-4313-418b-ae8b-5ac142ddadd3"]}],"mendeley":{"formattedCitation":"(Wolff 1978, Bryant and Kuropat 1980)","plainTextFormattedCitation":"(Wolff 1978, Bryant and Kuropat 1980)","previouslyFormattedCitation":"(Wolff 1978, Bryant and Kuropat 1980)"},"properties":{"noteIndex":0},"schema":"https://github.com/citation-style-language/schema/raw/master/csl-citation.json"}</w:instrText>
      </w:r>
      <w:r>
        <w:fldChar w:fldCharType="separate"/>
      </w:r>
      <w:r w:rsidRPr="40696336" w:rsidR="40696336">
        <w:rPr>
          <w:noProof/>
        </w:rPr>
        <w:t>(Wolff 1978, Bryant and Kuropat 1980)</w:t>
      </w:r>
      <w:r>
        <w:fldChar w:fldCharType="end"/>
      </w:r>
      <w:r w:rsidR="40696336">
        <w:rPr/>
        <w:t xml:space="preserve">. Species with higher relative growth rates and high palatability to herbivores often dominate early succession </w:t>
      </w:r>
      <w:r>
        <w:fldChar w:fldCharType="begin" w:fldLock="true"/>
      </w:r>
      <w:r>
        <w:instrText xml:space="preserve">ADDIN CSL_CITATION {"citationItems":[{"id":"ITEM-1","itemData":{"author":[{"dropping-particle":"","family":"Bryant","given":"John P","non-dropping-particle":"","parse-names":false,"suffix":""},{"dropping-particle":"","family":"Kuropat","given":"Peggy J","non-dropping-particle":"","parse-names":false,"suffix":""}],"container-title":"Annual Review of Ecology and Systematics","id":"ITEM-1","issued":{"date-parts":[["1980"]]},"page":"261-285","title":"Selection of winter forage by subarctic browsing vertebrates: the role of plant chemistry","type":"article-journal","volume":"11"},"uris":["http://www.mendeley.com/documents/?uuid=680c2182-3159-47d5-8b91-4fc0006416c0","http://www.mendeley.com/documents/?uuid=7e8c71f8-caab-4797-b2e7-627b39359d2e"]}],"mendeley":{"formattedCitation":"(Bryant and Kuropat 1980)","plainTextFormattedCitation":"(Bryant and Kuropat 1980)","previouslyFormattedCitation":"(Bryant and Kuropat 1980)"},"properties":{"noteIndex":0},"schema":"https://github.com/citation-style-language/schema/raw/master/csl-citation.json"}</w:instrText>
      </w:r>
      <w:r>
        <w:fldChar w:fldCharType="separate"/>
      </w:r>
      <w:r w:rsidRPr="40696336" w:rsidR="40696336">
        <w:rPr>
          <w:noProof/>
        </w:rPr>
        <w:t>(Bryant and Kuropat 1980)</w:t>
      </w:r>
      <w:r>
        <w:fldChar w:fldCharType="end"/>
      </w:r>
      <w:r w:rsidR="40696336">
        <w:rPr/>
        <w:t xml:space="preserve">, which increases the potential for mammal herbivory to shift forest composition towards slower-growing, less palatable species (i.e., black spruce). </w:t>
      </w:r>
    </w:p>
    <w:p w:rsidR="00E25636" w:rsidP="008722AE" w:rsidRDefault="008767C8" w14:paraId="1A51F3CE" w14:textId="39336B49">
      <w:r>
        <w:tab/>
      </w:r>
      <w:r>
        <w:rPr/>
        <w:t>Moose (</w:t>
      </w:r>
      <w:r w:rsidRPr="40696336">
        <w:rPr>
          <w:i w:val="1"/>
          <w:iCs w:val="1"/>
        </w:rPr>
        <w:t xml:space="preserve">Alces </w:t>
      </w:r>
      <w:proofErr w:type="spellStart"/>
      <w:r w:rsidRPr="40696336">
        <w:rPr>
          <w:i w:val="1"/>
          <w:iCs w:val="1"/>
        </w:rPr>
        <w:t>alces</w:t>
      </w:r>
      <w:proofErr w:type="spellEnd"/>
      <w:r>
        <w:rPr/>
        <w:t>) and snowshoe hare (</w:t>
      </w:r>
      <w:r w:rsidRPr="40696336">
        <w:rPr>
          <w:i w:val="1"/>
          <w:iCs w:val="1"/>
        </w:rPr>
        <w:t>Lepus americanus</w:t>
      </w:r>
      <w:r>
        <w:rPr/>
        <w:t xml:space="preserve">) are dominant </w:t>
      </w:r>
      <w:r w:rsidR="004316B3">
        <w:rPr/>
        <w:t>mam</w:t>
      </w:r>
      <w:r w:rsidR="003F55F5">
        <w:rPr/>
        <w:t>m</w:t>
      </w:r>
      <w:r w:rsidR="004316B3">
        <w:rPr/>
        <w:t xml:space="preserve">alian </w:t>
      </w:r>
      <w:r>
        <w:rPr/>
        <w:t xml:space="preserve">herbivores in boreal forests </w:t>
      </w:r>
      <w:r>
        <w:fldChar w:fldCharType="begin" w:fldLock="1"/>
      </w:r>
      <w:r w:rsidR="00DF63DE">
        <w:instrText>ADDIN CSL_CITATION {"citationItems":[{"id":"ITEM-1","itemData":{"DOI":"10.1016/j.foreco.2017.02.018","abstract":"a b s t r a c t Mammalian herbivory on palatable trees affects tree growth, forest composition, and forest succession. Antecedent effects of herbivores can be identified through remnants of dead stems and altered tree mor-phology as well as changes in tree ring patterns and growth. Increases in fire severity, particularly surface fuel combustion, in the boreal forest of western North America can cause a shift in the successional tra-jectory from coniferous to deciduous dominated forests, which may alter plant–animal interactions. We measured height and tree ring growth of the two dominant canopy tree species, trembling aspen (Populus tremuloides Michx.) and black spruce (Picea mariana (Mill.) BSP), in sites that experienced stand-replacing fire with deep versus shallow surface fuel combustion 20 years ago. We also classified individual trees into a category of browsing damage based on external features and morphology. We hypothesized the effects of browsing to be contingent on fire severity. Using linear mixed effect models, we investigated the main and interactive effects of fire severity and browsing intensity on aspen growth. We also devel-oped tree ring chronologies to test for growth releases in aspen and black spruce. Effects of moose browsing on aspen growth depended on fire severity (surface fuel combustion), with negative effects in high severity sites and no effects in low severity sites. Spruce growth showed no direct or indirect browsing effects, indicating moose have not altered the potential for spruce to reach the forest canopy. Aspen in severely burned sites showed abrupt growth releases in tree rings corresponding to changes in herbivore pressure and density. Height-growth projections indicated that moose slowed the rate of aspen growth and canopy dominance in severely burned areas by ten years, through repeated stunting of apical growth in aspen, without affecting the initial trajectory to an aspen-dominated canopy. Lightly burned areas, with their larger proportion of spruce biomass, slower aspen growth, and reduced browsing pressure during the first 20 years after fire, will likely provide accessible aspen forage until &gt;50 years post-fire as sites return to spruce dominance. Heterogeneously burned forests could thus sus-tain high rates of available moose forage for a much longer period than previously reported. Our study highlights the importance of including fire severity when considering the impacts of large herbivores on tree grow…","author":[{"dropping-particle":"","family":"Conway","given":"Alexandra J","non-dropping-particle":"","parse-names":false,"suffix":""},{"dropping-particle":"","family":"Johnstone","given":"Jill F","non-dropping-particle":"","parse-names":false,"suffix":""}],"container-title":"Forest Ecology and Management","id":"ITEM-1","issued":{"date-parts":[["2017"]]},"page":"154-163","title":"Moose alter the rate but not the trajectory of forest canopy succession after low and high severity fire in Alaska","type":"article-journal","volume":"391"},"uris":["http://www.mendeley.com/documents/?uuid=613b421f-2642-3a15-bf29-e26045839cab","http://www.mendeley.com/documents/?uuid=9b4182e2-f9d6-4219-89f1-1172913dc182"]},{"id":"ITEM-2","itemData":{"DOI":"10.1016/0378-1127(92)90263-9","ISBN":"0378-1127","ISSN":"03781127","abstract":"Two 225 m2 exclosures established in 1976 to eliminate browsing by moose (Alces alces Gray), were examined for tree growth and density, and species composition in 1987. Density of balsam fir (Abies balsamea L.), pin cherry (Prunus pensylvanica L. fil), and high-bush cranberry (Viburnum trilobum Marsh.) were higher inside the exclosures than outside. In the case of balsam fir, there was a significantly greater number of short (&lt; m) dead and moribund stems outside both exclosures which had suffered browsing for 15 years. Balsam fir inside the exclosures that had been browsed were recovered. Heights of balsam fir inside were significantly higher than outside exclosures (1.01 m vs 0.60 m) and mean annual growth rate was more than three times greater inside. White birch (Betula papyrifera Marsh.) were significantly taller inside both exclosures compared with outside although densities were similar. Most black spruce (Picea mariana Mill.) had attained a mean height of more than 3 m, with a density of about 1800 stems/ha. Browsing has resulted in an open stand dominated by tall black spruce with small (&lt; 1 m) balsam fir as an understorey. The expected regeneration pattern for this site is predominantly to balsam fir. We conclude that moose are altering forest successional patterns on black spruce sites in central Newfoundland. ?? 1992.","author":[{"dropping-particle":"","family":"Thompson","given":"I. D.","non-dropping-particle":"","parse-names":false,"suffix":""},{"dropping-particle":"","family":"Curran","given":"W. J.","non-dropping-particle":"","parse-names":false,"suffix":""},{"dropping-particle":"","family":"Hancock","given":"J. A.","non-dropping-particle":"","parse-names":false,"suffix":""},{"dropping-particle":"","family":"Butler","given":"C. E.","non-dropping-particle":"","parse-names":false,"suffix":""}],"container-title":"Forest Ecology and Management","id":"ITEM-2","issue":"1-4","issued":{"date-parts":[["1992"]]},"page":"29-37","title":"Influence of moose browsing on successional forest growth on black spruce sites in Newfoundland","type":"article-journal","volume":"47"},"uris":["http://www.mendeley.com/documents/?uuid=4f57f1bf-c0dd-4f18-80f0-99858b8d7f99","http://www.mendeley.com/documents/?uuid=deb47de3-52de-4940-aa70-d4fcf7004267"]},{"id":"ITEM-3","itemData":{"author":[{"dropping-particle":"","family":"Olnes","given":"Justin","non-dropping-particle":"","parse-names":false,"suffix":""},{"dropping-particle":"","family":"Kielland","given":"Knut","non-dropping-particle":"","parse-names":false,"suffix":""}],"container-title":"Ecosphere","id":"ITEM-3","issue":"October","issued":{"date-parts":[["2016"]]},"page":"1-8","title":"Stage-dependent effects of browsing by snowshoe hares on successional dynamics in a boreal forest ecosystem","type":"article-journal","volume":"7"},"uris":["http://www.mendeley.com/documents/?uuid=677b25ec-0345-4da3-88b3-350a9289e224","http://www.mendeley.com/documents/?uuid=06944d43-e560-48b1-97f4-b912baca4b1d"]}],"mendeley":{"formattedCitation":"(Thompson et al. 1992, Olnes and Kielland 2016, Conway and Johnstone 2017)","plainTextFormattedCitation":"(Thompson et al. 1992, Olnes and Kielland 2016, Conway and Johnstone 2017)","previouslyFormattedCitation":"(Thompson et al. 1992, Olnes and Kielland 2016, Conway and Johnstone 2017)"},"properties":{"noteIndex":0},"schema":"https://github.com/citation-style-language/schema/raw/master/csl-citation.json"}</w:instrText>
      </w:r>
      <w:r>
        <w:fldChar w:fldCharType="separate"/>
      </w:r>
      <w:r w:rsidRPr="0050765A" w:rsidR="0050765A">
        <w:rPr>
          <w:noProof/>
        </w:rPr>
        <w:t>(Thompson et al. 1992, Olnes and Kielland 2016, Conway and Johnstone 2017)</w:t>
      </w:r>
      <w:r>
        <w:fldChar w:fldCharType="end"/>
      </w:r>
      <w:r>
        <w:rPr/>
        <w:t>.</w:t>
      </w:r>
      <w:r w:rsidRPr="000C5061" w:rsidR="000C5061">
        <w:rPr/>
        <w:t xml:space="preserve"> </w:t>
      </w:r>
      <w:r w:rsidR="000C5061">
        <w:rPr/>
        <w:t xml:space="preserve">Moose and hare have overlapping diets </w:t>
      </w:r>
      <w:r w:rsidR="009E0530">
        <w:rPr/>
        <w:t>– both mammals prefer</w:t>
      </w:r>
      <w:r w:rsidR="000C5061">
        <w:rPr/>
        <w:t xml:space="preserve"> broadleaf trees and willows (</w:t>
      </w:r>
      <w:r w:rsidRPr="40696336" w:rsidR="000C5061">
        <w:rPr>
          <w:i w:val="1"/>
          <w:iCs w:val="1"/>
        </w:rPr>
        <w:t>Salix</w:t>
      </w:r>
      <w:r w:rsidR="000C5061">
        <w:rPr/>
        <w:t xml:space="preserve"> spp.) </w:t>
      </w:r>
      <w:r w:rsidR="000C5061">
        <w:fldChar w:fldCharType="begin" w:fldLock="1"/>
      </w:r>
      <w:r w:rsidR="00DF63DE">
        <w:instrText>ADDIN CSL_CITATION {"citationItems":[{"id":"ITEM-1","itemData":{"author":[{"dropping-particle":"","family":"Bryant","given":"John P","non-dropping-particle":"","parse-names":false,"suffix":""},{"dropping-particle":"","family":"Kuropat","given":"Peggy J","non-dropping-particle":"","parse-names":false,"suffix":""}],"container-title":"Annual Review of Ecology and Systematics","id":"ITEM-1","issued":{"date-parts":[["1980"]]},"page":"261-285","title":"Selection of winter forage by subarctic browsing vertebrates: the role of plant chemistry","type":"article-journal","volume":"11"},"uris":["http://www.mendeley.com/documents/?uuid=680c2182-3159-47d5-8b91-4fc0006416c0","http://www.mendeley.com/documents/?uuid=7e8c71f8-caab-4797-b2e7-627b39359d2e"]}],"mendeley":{"formattedCitation":"(Bryant and Kuropat 1980)","plainTextFormattedCitation":"(Bryant and Kuropat 1980)","previouslyFormattedCitation":"(Bryant and Kuropat 1980)"},"properties":{"noteIndex":0},"schema":"https://github.com/citation-style-language/schema/raw/master/csl-citation.json"}</w:instrText>
      </w:r>
      <w:r w:rsidR="000C5061">
        <w:fldChar w:fldCharType="separate"/>
      </w:r>
      <w:r w:rsidRPr="0050765A" w:rsidR="000C5061">
        <w:rPr>
          <w:noProof/>
        </w:rPr>
        <w:t>(Bryant and Kuropat 1980</w:t>
      </w:r>
      <w:r w:rsidR="00C10535">
        <w:rPr>
          <w:noProof/>
        </w:rPr>
        <w:t>, Seaton et al. 2011</w:t>
      </w:r>
      <w:r w:rsidRPr="0050765A" w:rsidR="000C5061">
        <w:rPr>
          <w:noProof/>
        </w:rPr>
        <w:t>)</w:t>
      </w:r>
      <w:r w:rsidR="000C5061">
        <w:fldChar w:fldCharType="end"/>
      </w:r>
      <w:r w:rsidR="000C5061">
        <w:rPr/>
        <w:t xml:space="preserve">. </w:t>
      </w:r>
      <w:r w:rsidR="00C10535">
        <w:rPr/>
        <w:t>Hares</w:t>
      </w:r>
      <w:r w:rsidR="000C5061">
        <w:rPr/>
        <w:t xml:space="preserve"> also feed on spruce year-round</w:t>
      </w:r>
      <w:r w:rsidR="004316B3">
        <w:rPr/>
        <w:t>:</w:t>
      </w:r>
      <w:r w:rsidR="000C5061">
        <w:rPr/>
        <w:t xml:space="preserve"> almost 40% of their winter diet </w:t>
      </w:r>
      <w:r w:rsidR="004316B3">
        <w:rPr/>
        <w:t xml:space="preserve">consists </w:t>
      </w:r>
      <w:r w:rsidR="000C5061">
        <w:rPr/>
        <w:t xml:space="preserve">of spruce needles </w:t>
      </w:r>
      <w:r w:rsidR="000C5061">
        <w:fldChar w:fldCharType="begin" w:fldLock="1"/>
      </w:r>
      <w:r w:rsidR="00DF63DE">
        <w:instrText>ADDIN CSL_CITATION {"citationItems":[{"id":"ITEM-1","itemData":{"author":[{"dropping-particle":"","family":"Wolff","given":"Jerry O","non-dropping-particle":"","parse-names":false,"suffix":""}],"container-title":"The Journal of Wildlife Management","id":"ITEM-1","issue":"1","issued":{"date-parts":[["1978"]]},"page":"148-153","title":"Food habits of snowshoe hares in interior Alaska","type":"article-journal","volume":"42"},"uris":["http://www.mendeley.com/documents/?uuid=930fd733-4313-418b-ae8b-5ac142ddadd3","http://www.mendeley.com/documents/?uuid=e76fe8fb-a571-4d9c-88d8-8a6acfc85a37"]}],"mendeley":{"formattedCitation":"(Wolff 1978)","plainTextFormattedCitation":"(Wolff 1978)","previouslyFormattedCitation":"(Wolff 1978)"},"properties":{"noteIndex":0},"schema":"https://github.com/citation-style-language/schema/raw/master/csl-citation.json"}</w:instrText>
      </w:r>
      <w:r w:rsidR="000C5061">
        <w:fldChar w:fldCharType="separate"/>
      </w:r>
      <w:r w:rsidRPr="0050765A" w:rsidR="000C5061">
        <w:rPr>
          <w:noProof/>
        </w:rPr>
        <w:t>(Wolff 1978</w:t>
      </w:r>
      <w:r w:rsidR="00C10535">
        <w:rPr>
          <w:noProof/>
        </w:rPr>
        <w:t>, Olnes and Hielland 2017</w:t>
      </w:r>
      <w:r w:rsidRPr="0050765A" w:rsidR="000C5061">
        <w:rPr>
          <w:noProof/>
        </w:rPr>
        <w:t>)</w:t>
      </w:r>
      <w:r w:rsidR="000C5061">
        <w:fldChar w:fldCharType="end"/>
      </w:r>
      <w:r w:rsidR="000C5061">
        <w:rPr/>
        <w:t xml:space="preserve">. </w:t>
      </w:r>
      <w:r w:rsidR="009E0530">
        <w:rPr/>
        <w:t>In Interior Alaskan</w:t>
      </w:r>
      <w:r>
        <w:rPr/>
        <w:t xml:space="preserve"> floodplains</w:t>
      </w:r>
      <w:r w:rsidR="009E0530">
        <w:rPr/>
        <w:t>,</w:t>
      </w:r>
      <w:r>
        <w:rPr/>
        <w:t xml:space="preserve"> moose and hare have been found to </w:t>
      </w:r>
      <w:r w:rsidR="00874742">
        <w:rPr/>
        <w:t xml:space="preserve">significantly </w:t>
      </w:r>
      <w:r>
        <w:rPr/>
        <w:t>alter species-specific patterns of tree recruitment and growth</w:t>
      </w:r>
      <w:r w:rsidR="00C10535">
        <w:rPr/>
        <w:t xml:space="preserve"> </w:t>
      </w:r>
      <w:r>
        <w:fldChar w:fldCharType="begin" w:fldLock="1"/>
      </w:r>
      <w:r w:rsidR="00DF63DE">
        <w:instrText>ADDIN CSL_CITATION {"citationItems":[{"id":"ITEM-1","itemData":{"DOI":"10.2307/3546979","ISBN":"0030-1299","abstract":"Early successional processes in taiga forest ecosystems are believed to be primarily under abiotic controls, with biotic factors taking on greater importance later in the successional sequence. Here we report how moose (Alces alces L.), a dominant mammalian herbivore, exert major control over biogeochemical processes early in succession in the taiga of Alaska. Moose browsing affects soil chemistry and vegetation dynamics in ways that influence subsequent plant establishment and ultimately forest development. Browsing significantly changed soil organic matter pools, the composition of soil carbon fractions, and the stable isotope signature (delta(13)C and delta(15)N) of surface soils. These edaphic modifications were accompanied by changes in plant species composition that accelerate the successional trajectory. Thus, we contend that the rate of initial plant establishment and early forest succession in taiga is under significant control by mammalian herbivores.","author":[{"dropping-particle":"","family":"Kielland","given":"K","non-dropping-particle":"","parse-names":false,"suffix":""},{"dropping-particle":"","family":"Bryant","given":"John P","non-dropping-particle":"","parse-names":false,"suffix":""}],"container-title":"Oikos","id":"ITEM-1","issue":"2","issued":{"date-parts":[["1998"]]},"language":"English","note":"ISI Document Delivery No.: 101QB\nTimes Cited: 61\nCited Reference Count: 30\nKielland, K Bryant, JP\nMunksgaard int publ ltd\nCopenhagen","page":"377-383","title":"Moose herbivory in taiga: effects on biogeochemistry and vegetation dynamics in primary succession","type":"article-journal","volume":"82"},"uris":["http://www.mendeley.com/documents/?uuid=c85fb44a-f09b-4439-b151-2612308aade1","http://www.mendeley.com/documents/?uuid=fbf75383-209b-4557-9383-8da9bfb856f3"]},{"id":"ITEM-2","itemData":{"author":[{"dropping-particle":"","family":"Kielland","given":"K","non-dropping-particle":"","parse-names":false,"suffix":""},{"dropping-particle":"","family":"Bryant","given":"John P","non-dropping-particle":"","parse-names":false,"suffix":""},{"dropping-particle":"","family":"Ruess","given":"RW","non-dropping-particle":"","parse-names":false,"suffix":""}],"container-title":"Alaska's Changing Boreal Forest","editor":[{"dropping-particle":"","family":"Chapin","given":"F Stuart","non-dropping-particle":"","parse-names":false,"suffix":""},{"dropping-particle":"","family":"Oswood","given":"M W","non-dropping-particle":"","parse-names":false,"suffix":""},{"dropping-particle":"","family":"Cleve","given":"K","non-dropping-particle":"Van","parse-names":false,"suffix":""},{"dropping-particle":"","family":"Viereck","given":"L A","non-dropping-particle":"","parse-names":false,"suffix":""},{"dropping-particle":"","family":"Verbyla","given":"D L","non-dropping-particle":"","parse-names":false,"suffix":""}],"id":"ITEM-2","issued":{"date-parts":[["2006"]]},"page":"211-226","publisher":"Oxford University Press","publisher-place":"New York, NY","title":"Mammalian herbivory, ecosystem engineering, and ecological cascades in taiga forests","type":"chapter"},"uris":["http://www.mendeley.com/documents/?uuid=26e2e457-71c0-4383-b64b-f3e9e1dbf474","http://www.mendeley.com/documents/?uuid=99835410-2711-43ee-beb9-2ff4f39c8260"]},{"id":"ITEM-3","itemData":{"DOI":"10.1002/ecy.1529","ISSN":"00129658","abstract":"Long-term experiments provide a way to test presumed causes of successional or environmentally driven vegetation changes. Early-successional nitrogen (N)-fixing plants are widely thought to facilitate productivity and vegetation development on N-poor sites, thus ac-counting for observed vegetation patterns later in succession. We tested this facilitative impact on vegetation development in a 23-yr field experiment on an Interior Alaska (USA) floodplain. On three replicate early-successional silt bars, we planted late-successional white spruce (Picea glau-ca) seedlings in the presence and absence of planted seedlings of an early-successional N-fixing shrub, thinleaf alder (Alnus incana). Alder initially facilitated survivorship and growth of white spruce. Within six years, however, after canopy closure, alder negatively affected spruce survivor-ship and growth. Our three replicate sites followed different successional trajectories. One site was eliminated by erosion and supported no vegetation development during our study. The other two sites, which differed in site moisture, diverged in vegetation composition. Structural equation modeling (SEM) suggested that, in the drier of these two sites, alder inhibited spruce growth di-rectly (presumably by competition) and indirectly through effects mediated by competition with other woody species. However, at the wetter site, alder had both positive and negative effects on spruce growth, with negative effects predominating. Snowshoe hares (Lepus americanus) in alder thickets further reduced height growth of spruce in the wetter site. We conclude that net effects of alder on white spruce, the late-successional dominant, were primarily inhibitory and indirect, with the mechanisms depending on initial site moisture. Our results highlight the importance of long-term research showing that small differences among initial replicate sites can cause diver-gence in successional trajectories, consistent with individualistic distributions of species and com-munities along environmental gradients. This divergence was detectable only decades later.","author":[{"dropping-particle":"","family":"Chapin","given":"F S","non-dropping-particle":"","parse-names":false,"suffix":""},{"dropping-particle":"","family":"Conway","given":"Alexandra J","non-dropping-particle":"","parse-names":false,"suffix":""},{"dropping-particle":"","family":"Johnstone","given":"Jill F","non-dropping-particle":"","parse-names":false,"suffix":""},{"dropping-particle":"","family":"Hollingsworth","given":"Teresa N.","non-dropping-particle":"","parse-names":false,"suffix":""},{"dropping-particle":"","family":"Hollingsworth","given":"Jamie","non-dropping-particle":"","parse-names":false,"suffix":""}],"container-title":"Ecology","id":"ITEM-3","issued":{"date-parts":[["2016"]]},"page":"2986-2997","title":"Absence of net long-term successional facilitation by alder in a boreal Alaska floodplain","type":"article-journal","volume":"97"},"uris":["http://www.mendeley.com/documents/?uuid=0401e362-6950-3172-8cf8-1d8fbeafa6f3"]}],"mendeley":{"formattedCitation":"(Kielland and Bryant 1998, Kielland et al. 2006, Chapin et al. 2016)","plainTextFormattedCitation":"(Kielland and Bryant 1998, Kielland et al. 2006, Chapin et al. 2016)","previouslyFormattedCitation":"(Kielland and Bryant 1998, Kielland et al. 2006, Chapin et al. 2016)"},"properties":{"noteIndex":0},"schema":"https://github.com/citation-style-language/schema/raw/master/csl-citation.json"}</w:instrText>
      </w:r>
      <w:r>
        <w:fldChar w:fldCharType="separate"/>
      </w:r>
      <w:r w:rsidRPr="0050765A" w:rsidR="0050765A">
        <w:rPr>
          <w:noProof/>
        </w:rPr>
        <w:t>(Kielland and Bryant 1998, Kielland et al. 2006, Chapin et al. 2016)</w:t>
      </w:r>
      <w:r>
        <w:fldChar w:fldCharType="end"/>
      </w:r>
      <w:r>
        <w:rPr/>
        <w:t xml:space="preserve">. </w:t>
      </w:r>
      <w:r w:rsidR="00C10535">
        <w:rPr/>
        <w:t xml:space="preserve">However, </w:t>
      </w:r>
      <w:r w:rsidR="008606CB">
        <w:rPr/>
        <w:t>there are important differences in successional dynamics, available forage, disturbance</w:t>
      </w:r>
      <w:r w:rsidR="003F55F5">
        <w:rPr/>
        <w:t>,</w:t>
      </w:r>
      <w:r w:rsidR="008606CB">
        <w:rPr/>
        <w:t xml:space="preserve"> and habitat use in upland forests compared to floodplains. Thus, </w:t>
      </w:r>
      <w:r w:rsidR="00C10535">
        <w:rPr/>
        <w:t>t</w:t>
      </w:r>
      <w:r>
        <w:rPr/>
        <w:t xml:space="preserve">he influence of </w:t>
      </w:r>
      <w:r w:rsidR="00C10535">
        <w:rPr/>
        <w:t>mammalian</w:t>
      </w:r>
      <w:r>
        <w:rPr/>
        <w:t xml:space="preserve"> herbivores in upland forests </w:t>
      </w:r>
      <w:r w:rsidR="008606CB">
        <w:rPr/>
        <w:t xml:space="preserve">might </w:t>
      </w:r>
      <w:r w:rsidR="00546CA8">
        <w:rPr/>
        <w:t>differ from</w:t>
      </w:r>
      <w:r w:rsidR="008606CB">
        <w:rPr/>
        <w:t xml:space="preserve"> those in floodplains,</w:t>
      </w:r>
      <w:r w:rsidR="00122E33">
        <w:rPr/>
        <w:t xml:space="preserve"> particularly in the context of changing fire regimes.</w:t>
      </w:r>
    </w:p>
    <w:p w:rsidR="008701E6" w:rsidP="00874742" w:rsidRDefault="008767C8" w14:paraId="0D68413E" w14:textId="2D16E12C">
      <w:pPr>
        <w:ind w:firstLine="720"/>
      </w:pPr>
      <w:r w:rsidR="40696336">
        <w:rPr/>
        <w:t xml:space="preserve">Fire influences habitat use and selection by mammals by creating heterogeneity in forest composition and structure at both small and large spatial scales. By altering vegetation composition and growth rates within a burned area, variations in fire severity can increase the distribution and longevity of available moose habitat </w:t>
      </w:r>
      <w:r>
        <w:fldChar w:fldCharType="begin" w:fldLock="true"/>
      </w:r>
      <w:r>
        <w:instrText xml:space="preserve">ADDIN CSL_CITATION {"citationItems":[{"id":"ITEM-1","itemData":{"author":[{"dropping-particle":"","family":"Kielland","given":"Knut","non-dropping-particle":"","parse-names":false,"suffix":""},{"dropping-particle":"","family":"Brown","given":"Casey","non-dropping-particle":"","parse-names":false,"suffix":""}],"id":"ITEM-1","issued":{"date-parts":[["2015"]]},"number-of-pages":"1-18","publisher":"Joint Fire Science Program; Project Number: 14-3-01-44","title":"Understanding the effects of wildfire severity on moose habitat characteristics and use in interior, Alaska","type":"book"},"uris":["http://www.mendeley.com/documents/?uuid=a3d88f66-eebf-441d-bd40-cf7249152bc1","http://www.mendeley.com/documents/?uuid=4b75c2e6-0f11-49a3-bd9c-a8aa2e4d1a2c"]},{"id":"ITEM-2","itemData":{"DOI":"10.1016/j.foreco.2017.02.018","abstract":"a b s t r a c t Mammalian herbivory on palatable trees affects tree growth, forest composition, and forest succession. Antecedent effects of herbivores can be identified through remnants of dead stems and altered tree mor-phology as well as changes in tree ring patterns and growth. Increases in fire severity, particularly surface fuel combustion, in the boreal forest of western North America can cause a shift in the successional tra-jectory from coniferous to deciduous dominated forests, which may alter plant–animal interactions. We measured height and tree ring growth of the two dominant canopy tree species, trembling aspen (Populus tremuloides Michx.) and black spruce (Picea mariana (Mill.) BSP), in sites that experienced stand-replacing fire with deep versus shallow surface fuel combustion 20 years ago. We also classified individual trees into a category of browsing damage based on external features and morphology. We hypothesized the effects of browsing to be contingent on fire severity. Using linear mixed effect models, we investigated the main and interactive effects of fire severity and browsing intensity on aspen growth. We also devel-oped tree ring chronologies to test for growth releases in aspen and black spruce. Effects of moose browsing on aspen growth depended on fire severity (surface fuel combustion), with negative effects in high severity sites and no effects in low severity sites. Spruce growth showed no direct or indirect browsing effects, indicating moose have not altered the potential for spruce to reach the forest canopy. Aspen in severely burned sites showed abrupt growth releases in tree rings corresponding to changes in herbivore pressure and density. Height-growth projections indicated that moose slowed the rate of aspen growth and canopy dominance in severely burned areas by ten years, through repeated stunting of apical growth in aspen, without affecting the initial trajectory to an aspen-dominated canopy. Lightly burned areas, with their larger proportion of spruce biomass, slower aspen growth, and reduced browsing pressure during the first 20 years after fire, will likely provide accessible aspen forage until &gt;50 years post-fire as sites return to spruce dominance. Heterogeneously burned forests could thus sus-tain high rates of available moose forage for a much longer period than previously reported. Our study highlights the importance of including fire severity when considering the impacts of large herbivores on tree grow…","author":[{"dropping-particle":"","family":"Conway","given":"Alexandra J","non-dropping-particle":"","parse-names":false,"suffix":""},{"dropping-particle":"","family":"Johnstone","given":"Jill F","non-dropping-particle":"","parse-names":false,"suffix":""}],"container-title":"Forest Ecology and Management","id":"ITEM-2","issued":{"date-parts":[["2017"]]},"page":"154-163","title":"Moose alter the rate but not the trajectory of forest canopy succession after low and high severity fire in Alaska","type":"article-journal","volume":"391"},"uris":["http://www.mendeley.com/documents/?uuid=9b4182e2-f9d6-4219-89f1-1172913dc182","http://www.mendeley.com/documents/?uuid=613b421f-2642-3a15-bf29-e26045839cab"]}],"mendeley":{"formattedCitation":"(Kielland and Brown 2015, Conway and Johnstone 2017)","plainTextFormattedCitation":"(Kielland and Brown 2015, Conway and Johnstone 2017)","previouslyFormattedCitation":"(Kielland and Brown 2015, Conway and Johnstone 2017)"},"properties":{"noteIndex":0},"schema":"https://github.com/citation-style-language/schema/raw/master/csl-citation.json"}</w:instrText>
      </w:r>
      <w:r>
        <w:fldChar w:fldCharType="separate"/>
      </w:r>
      <w:r w:rsidRPr="40696336" w:rsidR="40696336">
        <w:rPr>
          <w:noProof/>
        </w:rPr>
        <w:t>(Kielland and Brown 2015, Conway and Johnstone 2017)</w:t>
      </w:r>
      <w:r>
        <w:fldChar w:fldCharType="end"/>
      </w:r>
      <w:r w:rsidR="40696336">
        <w:rPr/>
        <w:t xml:space="preserve">. In interior Alaska, recently burned (11-30 years postfire) stands are associated with high moose densities </w:t>
      </w:r>
      <w:r>
        <w:fldChar w:fldCharType="begin" w:fldLock="true"/>
      </w:r>
      <w:r>
        <w:instrText xml:space="preserve">ADDIN CSL_CITATION {"citationItems":[{"id":"ITEM-1","itemData":{"DOI":"10.1139/x05-123","ISBN":"0045-5067","ISSN":"0045-5067","abstract":"We analyzed the relation between early winter distribution and density of female moose (Alces alces L.) and habitat heterogeneity in interior Alaska. We tested for effects of vegetation type, topography, distance to rivers and towns, occurrence and timing of fire, and landscape metrics. A spatial linear model was used to analyze effects of in- dependent variables organized at multiple scales. Because densities of moose vary widely as a result of differences in management and other factors, a spatial response surface of the log of moose density was fit to remove large-scale ef- fects. The analysis revealed that the densest populations of moose occurred closer to towns, at moderate elevations, near rivers, and in areas where fire occurred between 11 and 30 years ago. Furthermore, moose tended to occur in ar- eas with large compact patches of varied habitat and avoided variable terrain and nonvegetated areas. Relationships of most variables with moose density occurred at or below 34 km2, suggesting that moose respond to environmental vari- ables within a few kilometres of their location. The spatial model of density of moose developed in this study repre- sents an important application for effective monitoring and management of moose in the boreal forest","author":[{"dropping-particle":"","family":"Maier","given":"Julie AK","non-dropping-particle":"","parse-names":false,"suffix":""},{"dropping-particle":"","family":"Hoef","given":"Jay M","non-dropping-particle":"Ver","parse-names":false,"suffix":""},{"dropping-particle":"","family":"McGuire","given":"A David","non-dropping-particle":"","parse-names":false,"suffix":""},{"dropping-particle":"","family":"Bowyer","given":"R Terry","non-dropping-particle":"","parse-names":false,"suffix":""},{"dropping-particle":"","family":"Saperstein","given":"Lisa","non-dropping-particle":"","parse-names":false,"suffix":""},{"dropping-particle":"","family":"Maier","given":"Hilmar A","non-dropping-particle":"","parse-names":false,"suffix":""}],"container-title":"Canadian Journal of Forest Research","id":"ITEM-1","issue":"9","issued":{"date-parts":[["2005"]]},"page":"2233-2243","title":"Distribution and density of moose in relation to landscape characteristics: effects of scale","type":"article-journal","volume":"35"},"uris":["http://www.mendeley.com/documents/?uuid=188eab47-c963-4068-99a3-44fadcbeb6aa","http://www.mendeley.com/documents/?uuid=5a47e795-2eff-4015-978c-7ffbd0fd11e4"]}],"mendeley":{"formattedCitation":"(Maier et al. 2005)","plainTextFormattedCitation":"(Maier et al. 2005)","previouslyFormattedCitation":"(Maier et al. 2005)"},"properties":{"noteIndex":0},"schema":"https://github.com/citation-style-language/schema/raw/master/csl-citation.json"}</w:instrText>
      </w:r>
      <w:r>
        <w:fldChar w:fldCharType="separate"/>
      </w:r>
      <w:r w:rsidRPr="40696336" w:rsidR="40696336">
        <w:rPr>
          <w:noProof/>
        </w:rPr>
        <w:t>(Maier et al. 2005)</w:t>
      </w:r>
      <w:r>
        <w:fldChar w:fldCharType="end"/>
      </w:r>
      <w:r w:rsidR="40696336">
        <w:rPr/>
        <w:t xml:space="preserve">, while dense black spruce forests are associated with high densities and survival of snowshoe hares </w:t>
      </w:r>
      <w:r>
        <w:fldChar w:fldCharType="begin" w:fldLock="true"/>
      </w:r>
      <w:r>
        <w:instrText xml:space="preserve">ADDIN CSL_CITATION {"citationItems":[{"id":"ITEM-1","itemData":{"DOI":"10.1371/journal.pone.0143543","ISSN":"19326203","PMID":"26717577","abstract":"Survival and predation of snowshoe hares (Lepus americanus) has been widely studied, yet there has been little quantification of the changes in vulnerability of hares to specific predators that may result from seasonal changes in vegetation and cover. We investigated survival and causes of mortalities of snowshoe hares during the late increase, peak, and decline of a population in interior Alaska. From June 2008 to May 2012, we radio-tagged 288 adult and older juvenile hares in early successional and black spruce (Picea mariana) forests and, using known-fate methods in program MARK, evaluated 85 survival models that included variables for sex, age, and body condition of hares, as well as trapping site, month, season, year, snowfall, snow depth, and air temperature. We compared the models using Akaike's information criterion with correction for small sample size. Model results indicated that month, capture site, and body condition were the most important variables in explaining survival rates. Survival was highest in July, and more generally during summer, when alternative prey was available to predators of hares. Low survival rates coincided with molting periods, breeding activity in the spring, and the introduction of juveniles to the sample population in the fall. We identified predation as the cause of mortality in 86% of hare deaths. When the source of predation could be determined, hares were killed more often by goshawks (Accipiter gentilis) than other predators in early successional forest (30%), and more often by lynx (Lynx canadensis) than other predators in black spruce forest (31%). Great horned owls (Bubo virginianus) and coyotes (Canis latrans) represented smaller proportions of hare predation, and non-predatory causes were a minor source (3%) of mortality. Because hares rely on vegetative cover for concealment from predators, we measured cover in predation sites and habitats that the hares occupied and concluded that habitat type had a greater influence on the sources of predation than the amount of cover in any given location within a habitat. Our observations illustrate the vulnerability of hares to predators in even the densest coniferous habitat available in the boreal forest, and indicate strong seasonal changes in the rates and sources of predation.","author":[{"dropping-particle":"","family":"Feierabend","given":"Dashiell","non-dropping-particle":"","parse-names":false,"suffix":""},{"dropping-particle":"","family":"Kielland","given":"Knut","non-dropping-particle":"","parse-names":false,"suffix":""}],"container-title":"PLoS ONE","id":"ITEM-1","issue":"12","issued":{"date-parts":[["2015"]]},"page":"1-21","title":"Seasonal effects of habitat on sources and rates of snowshoe hare predation in Alaskan boreal forests","type":"article-journal","volume":"10"},"uris":["http://www.mendeley.com/documents/?uuid=47947230-67fe-4369-91f8-bba93aeab863","http://www.mendeley.com/documents/?uuid=c4f83313-bba1-46c4-b823-6545314b3d01"]}],"mendeley":{"formattedCitation":"(Feierabend and Kielland 2015)","plainTextFormattedCitation":"(Feierabend and Kielland 2015)","previouslyFormattedCitation":"(Feierabend and Kielland 2015)"},"properties":{"noteIndex":0},"schema":"https://github.com/citation-style-language/schema/raw/master/csl-citation.json"}</w:instrText>
      </w:r>
      <w:r>
        <w:fldChar w:fldCharType="separate"/>
      </w:r>
      <w:r w:rsidRPr="40696336" w:rsidR="40696336">
        <w:rPr>
          <w:noProof/>
        </w:rPr>
        <w:t>(Feierabend and Kielland 2015)</w:t>
      </w:r>
      <w:r>
        <w:fldChar w:fldCharType="end"/>
      </w:r>
      <w:r w:rsidR="40696336">
        <w:rPr/>
        <w:t xml:space="preserve">. Adequate understory cover provides shelter from predators, a key element of habitat quality of snowshoe hares </w:t>
      </w:r>
      <w:r>
        <w:fldChar w:fldCharType="begin" w:fldLock="true"/>
      </w:r>
      <w:r>
        <w:instrText xml:space="preserve">ADDIN CSL_CITATION {"citationItems":[{"id":"ITEM-1","itemData":{"ISBN":"Biological Report FWS/-82/10.101","author":[{"dropping-particle":"","family":"Carreker","given":"Raymond G.","non-dropping-particle":"","parse-names":false,"suffix":""}],"id":"ITEM-1","issued":{"date-parts":[["1985"]]},"number-of-pages":"21","publisher-place":"U.S. Fish and Wildlife Services Biological Report 82 (10.101)","title":"Habitat suitability index models: snowshoe hare","type":"report"},"uris":["http://www.mendeley.com/documents/?uuid=00b0b7e6-0605-48a7-ba51-119cc667a889","http://www.mendeley.com/documents/?uuid=079f4efe-56ff-465b-baa7-aa29efbb99a8"]}],"mendeley":{"formattedCitation":"(Carreker 1985)","plainTextFormattedCitation":"(Carreker 1985)","previouslyFormattedCitation":"(Carreker 1985)"},"properties":{"noteIndex":0},"schema":"https://github.com/citation-style-language/schema/raw/master/csl-citation.json"}</w:instrText>
      </w:r>
      <w:r>
        <w:fldChar w:fldCharType="separate"/>
      </w:r>
      <w:r w:rsidRPr="40696336" w:rsidR="40696336">
        <w:rPr>
          <w:noProof/>
        </w:rPr>
        <w:t>(Carreker 1985)</w:t>
      </w:r>
      <w:r>
        <w:fldChar w:fldCharType="end"/>
      </w:r>
      <w:r w:rsidR="40696336">
        <w:rPr/>
        <w:t xml:space="preserve">. Differences in forest structure and community due to local contexts of fire severity, pre-fire cover, and topography in Alaskan upland forests influence habitat use by moose and hare and thus, their potential impacts on early succession. </w:t>
      </w:r>
    </w:p>
    <w:p w:rsidRPr="00402C2A" w:rsidR="005B23B8" w:rsidP="40696336" w:rsidRDefault="008767C8" w14:paraId="1A648F25" w14:textId="7D95F5EF">
      <w:pPr>
        <w:pStyle w:val="Normal"/>
        <w:suppressLineNumbers w:val="0"/>
        <w:bidi w:val="0"/>
        <w:spacing w:before="0" w:beforeAutospacing="off" w:after="0" w:afterAutospacing="off" w:line="360" w:lineRule="auto"/>
        <w:ind w:left="0" w:right="0"/>
        <w:jc w:val="left"/>
      </w:pPr>
      <w:r>
        <w:tab/>
      </w:r>
      <w:commentRangeStart w:id="467993428"/>
      <w:r w:rsidR="40696336">
        <w:rPr/>
        <w:t xml:space="preserve">There </w:t>
      </w:r>
      <w:commentRangeEnd w:id="467993428"/>
      <w:r>
        <w:rPr>
          <w:rStyle w:val="CommentReference"/>
        </w:rPr>
        <w:commentReference w:id="467993428"/>
      </w:r>
      <w:r w:rsidR="40696336">
        <w:rPr/>
        <w:t>remains substantial uncertainty about</w:t>
      </w:r>
      <w:r w:rsidR="00A013CF">
        <w:rPr/>
        <w:t xml:space="preserve"> the potential for mammalian herbivory to </w:t>
      </w:r>
      <w:r w:rsidR="40696336">
        <w:rPr/>
        <w:t>shape patterns of future canopy composition</w:t>
      </w:r>
      <w:r w:rsidR="00A013CF">
        <w:rPr/>
        <w:t xml:space="preserve"> via differential effects on the </w:t>
      </w:r>
      <w:r w:rsidDel="008A43FB" w:rsidR="00A013CF">
        <w:rPr/>
        <w:t xml:space="preserve">growth and survival of alternative tree species </w:t>
      </w:r>
      <w:r w:rsidR="00A013CF">
        <w:rPr/>
        <w:t>in early succession</w:t>
      </w:r>
      <w:r w:rsidR="008606CB">
        <w:rPr/>
        <w:t xml:space="preserve">.</w:t>
      </w:r>
      <w:r w:rsidR="008A43FB">
        <w:rPr/>
        <w:t xml:space="preserve"> We used a combination of field experiments and simulation modeling to assess how moose and hare affect post-fire growth and survival of black spruce, paper birch, and aspen </w:t>
      </w:r>
      <w:r w:rsidR="008606CB">
        <w:rPr/>
        <w:t xml:space="preserve">upland forests that varied in composition and </w:t>
      </w:r>
      <w:r w:rsidR="008A43FB">
        <w:rPr/>
        <w:t xml:space="preserve">density</w:t>
      </w:r>
      <w:r w:rsidR="008A43FB">
        <w:rPr/>
        <w:t xml:space="preserve"> in association with dif</w:t>
      </w:r>
      <w:r w:rsidR="008606CB">
        <w:rPr/>
        <w:t>ferences in fire severity (Johnstone et al. 2010)</w:t>
      </w:r>
      <w:r>
        <w:rPr/>
        <w:t xml:space="preserve">.</w:t>
      </w:r>
      <w:r w:rsidR="008A43FB">
        <w:rPr/>
        <w:t xml:space="preserve"> </w:t>
      </w:r>
      <w:r w:rsidR="00A013CF">
        <w:rPr/>
        <w:t xml:space="preserve">Experimental </w:t>
      </w:r>
      <w:proofErr w:type="spellStart"/>
      <w:r w:rsidR="00A013CF">
        <w:rPr/>
        <w:t xml:space="preserve">exclosures</w:t>
      </w:r>
      <w:proofErr w:type="spellEnd"/>
      <w:r w:rsidR="00A013CF">
        <w:rPr/>
        <w:t xml:space="preserve"> provided protection from </w:t>
      </w:r>
      <w:r>
        <w:rPr/>
        <w:t xml:space="preserve">moose and hare and </w:t>
      </w:r>
      <w:r w:rsidR="40696336">
        <w:rPr/>
        <w:t xml:space="preserve">growth responses of three dominant tree species were monitored </w:t>
      </w:r>
      <w:r>
        <w:rPr/>
        <w:t xml:space="preserve">in paired </w:t>
      </w:r>
      <w:proofErr w:type="spellStart"/>
      <w:r w:rsidR="00A013CF">
        <w:rPr/>
        <w:t xml:space="preserve">exclosure</w:t>
      </w:r>
      <w:proofErr w:type="spellEnd"/>
      <w:r>
        <w:rPr/>
        <w:t xml:space="preserve"> and control plots </w:t>
      </w:r>
      <w:r w:rsidR="40696336">
        <w:rPr/>
        <w:t>across four years</w:t>
      </w:r>
      <w:r w:rsidR="00F26808">
        <w:rPr/>
        <w:t xml:space="preserve">. Field data on tree growth were input into a model of forest dynamics to simulate the overall trajectory of growth during early succession and estimate longer term impacts of herbivores on tree dominance. </w:t>
      </w:r>
      <w:commentRangeStart w:id="1650173750"/>
      <w:r>
        <w:rPr/>
        <w:t xml:space="preserve">Based </w:t>
      </w:r>
      <w:commentRangeEnd w:id="1650173750"/>
      <w:r>
        <w:rPr>
          <w:rStyle w:val="CommentReference"/>
        </w:rPr>
        <w:commentReference w:id="1650173750"/>
      </w:r>
      <w:r>
        <w:rPr/>
        <w:t xml:space="preserve">on palatability, </w:t>
      </w:r>
      <w:r w:rsidR="0087479E">
        <w:rPr/>
        <w:t>we</w:t>
      </w:r>
      <w:r>
        <w:rPr/>
        <w:t xml:space="preserve"> expected </w:t>
      </w:r>
      <w:r w:rsidR="00A013CF">
        <w:rPr/>
        <w:t xml:space="preserve">deciduous</w:t>
      </w:r>
      <w:r>
        <w:rPr/>
        <w:t xml:space="preserve"> species (aspen and birch) to benefit from the exclusion of herbivores (</w:t>
      </w:r>
      <w:r w:rsidR="00A013CF">
        <w:rPr/>
        <w:t xml:space="preserve">particularly </w:t>
      </w:r>
      <w:r w:rsidR="0087479E">
        <w:rPr/>
        <w:t xml:space="preserve">moose) and </w:t>
      </w:r>
      <w:r w:rsidR="00A013CF">
        <w:rPr/>
        <w:t xml:space="preserve">undergo greater relative growth </w:t>
      </w:r>
      <w:r w:rsidR="0087479E">
        <w:rPr/>
        <w:t>in</w:t>
      </w:r>
      <w:r w:rsidR="00A013CF">
        <w:rPr/>
        <w:t xml:space="preserve">side </w:t>
      </w:r>
      <w:r>
        <w:rPr/>
        <w:t xml:space="preserve">the</w:t>
      </w:r>
      <w:r w:rsidR="005B23B8">
        <w:rPr/>
        <w:t xml:space="preserve"> </w:t>
      </w:r>
      <w:proofErr w:type="spellStart"/>
      <w:r w:rsidR="005B23B8">
        <w:rPr/>
        <w:t>exclosures</w:t>
      </w:r>
      <w:proofErr w:type="spellEnd"/>
      <w:r w:rsidR="00F26808">
        <w:rPr/>
        <w:t xml:space="preserve">. </w:t>
      </w:r>
      <w:r w:rsidR="005B23B8">
        <w:rPr/>
        <w:t xml:space="preserve">W</w:t>
      </w:r>
      <w:r>
        <w:rPr/>
        <w:t xml:space="preserve">e</w:t>
      </w:r>
      <w:r w:rsidR="00F26808">
        <w:rPr/>
        <w:t xml:space="preserve"> also</w:t>
      </w:r>
      <w:r>
        <w:rPr/>
        <w:t xml:space="preserve"> hypothesized </w:t>
      </w:r>
      <w:r w:rsidR="0087479E">
        <w:rPr/>
        <w:t xml:space="preserve">that </w:t>
      </w:r>
      <w:r>
        <w:rPr/>
        <w:t xml:space="preserve">black spruce growth</w:t>
      </w:r>
      <w:r w:rsidR="00011FA0">
        <w:rPr/>
        <w:t xml:space="preserve"> after several years</w:t>
      </w:r>
      <w:r>
        <w:rPr/>
        <w:t xml:space="preserve"> would be lower inside the exclosures compared to control plots</w:t>
      </w:r>
      <w:r w:rsidR="00437DAA">
        <w:rPr/>
        <w:t xml:space="preserve">,</w:t>
      </w:r>
      <w:r>
        <w:rPr/>
        <w:t xml:space="preserve"> due to increased competition with broadleaf species no longer subject to natural herbivory by moose or hare. This research</w:t>
      </w:r>
      <w:r w:rsidR="00B8250E">
        <w:rPr/>
        <w:t xml:space="preserve"> </w:t>
      </w:r>
      <w:r>
        <w:rPr/>
        <w:t xml:space="preserve">provid</w:t>
      </w:r>
      <w:r w:rsidR="0087479E">
        <w:rPr/>
        <w:t xml:space="preserve">es key </w:t>
      </w:r>
      <w:r>
        <w:rPr/>
        <w:t xml:space="preserve">information on the responses of </w:t>
      </w:r>
      <w:r w:rsidR="00437DAA">
        <w:rPr/>
        <w:t>deciduous</w:t>
      </w:r>
      <w:r>
        <w:rPr/>
        <w:t xml:space="preserve"> species when </w:t>
      </w:r>
      <w:r w:rsidR="00437DAA">
        <w:rPr/>
        <w:t>safe</w:t>
      </w:r>
      <w:r w:rsidR="00011FA0">
        <w:rPr/>
        <w:t xml:space="preserve"> from mammal</w:t>
      </w:r>
      <w:r w:rsidR="004316B3">
        <w:rPr/>
        <w:t xml:space="preserve">ian browsing</w:t>
      </w:r>
      <w:r w:rsidR="00011FA0">
        <w:rPr/>
        <w:t xml:space="preserve"> </w:t>
      </w:r>
      <w:r w:rsidR="0087479E">
        <w:rPr/>
        <w:t xml:space="preserve">and </w:t>
      </w:r>
      <w:r w:rsidR="00011FA0">
        <w:rPr/>
        <w:t xml:space="preserve">the indirect effects to conifer-</w:t>
      </w:r>
      <w:r w:rsidR="004316B3">
        <w:rPr/>
        <w:t>deciduous</w:t>
      </w:r>
      <w:r>
        <w:rPr/>
        <w:t xml:space="preserve"> species competition</w:t>
      </w:r>
      <w:r w:rsidR="00F82C65">
        <w:rPr/>
        <w:t>, which</w:t>
      </w:r>
      <w:r w:rsidR="00F82C65">
        <w:rPr/>
        <w:t xml:space="preserve"> contributes to our understanding of how </w:t>
      </w:r>
      <w:r w:rsidR="00F82C65">
        <w:rPr/>
        <w:t xml:space="preserve">ma</w:t>
      </w:r>
      <w:r>
        <w:rPr/>
        <w:t>mmalian</w:t>
      </w:r>
      <w:r w:rsidR="40696336">
        <w:rPr/>
        <w:t xml:space="preserve"> herbivores may drive successional patterns and change in Alaskan upland boreal forests.</w:t>
      </w:r>
    </w:p>
    <w:p w:rsidR="008767C8" w:rsidP="008722AE" w:rsidRDefault="008767C8" w14:paraId="01F00A37" w14:textId="072A30C8"/>
    <w:p w:rsidRPr="008722AE" w:rsidR="008767C8" w:rsidP="005B23B8" w:rsidRDefault="008767C8" w14:paraId="70C48F8F" w14:textId="61CA17DD">
      <w:pPr>
        <w:pStyle w:val="Heading1"/>
      </w:pPr>
      <w:bookmarkStart w:name="_Toc362637931" w:id="100"/>
      <w:r w:rsidRPr="008722AE">
        <w:t>2</w:t>
      </w:r>
      <w:r w:rsidRPr="008722AE" w:rsidR="0077784B">
        <w:t>.</w:t>
      </w:r>
      <w:r w:rsidRPr="008722AE" w:rsidR="00394D36">
        <w:t>0</w:t>
      </w:r>
      <w:r w:rsidRPr="008722AE">
        <w:t xml:space="preserve"> Methods</w:t>
      </w:r>
      <w:bookmarkEnd w:id="100"/>
    </w:p>
    <w:p w:rsidRPr="008722AE" w:rsidR="008767C8" w:rsidP="00D75B25" w:rsidRDefault="008767C8" w14:paraId="3FC447E7" w14:textId="6FBFE641">
      <w:pPr>
        <w:pStyle w:val="Heading2"/>
      </w:pPr>
      <w:bookmarkStart w:name="_Toc362637932" w:id="101"/>
      <w:r w:rsidR="40696336">
        <w:rPr/>
        <w:t>2.1 Study area</w:t>
      </w:r>
      <w:bookmarkEnd w:id="101"/>
    </w:p>
    <w:p w:rsidR="008767C8" w:rsidP="40696336" w:rsidRDefault="008767C8" w14:paraId="68074980" w14:textId="5E3EA74B">
      <w:pPr>
        <w:pStyle w:val="Normal"/>
        <w:suppressLineNumbers w:val="0"/>
        <w:bidi w:val="0"/>
        <w:spacing w:before="0" w:beforeAutospacing="off" w:after="0" w:afterAutospacing="off" w:line="360" w:lineRule="auto"/>
        <w:ind w:left="0" w:right="0" w:firstLine="720"/>
        <w:jc w:val="left"/>
      </w:pPr>
      <w:r w:rsidR="40696336">
        <w:rPr/>
        <w:t>The study area for this research lies within the Caribou-Poker Creek Research Watershed (</w:t>
      </w:r>
      <w:r w:rsidRPr="40696336" w:rsidR="40696336">
        <w:rPr>
          <w:color w:val="000000" w:themeColor="text1" w:themeTint="FF" w:themeShade="FF"/>
        </w:rPr>
        <w:t>CPCRW), located within Interior Alaska</w:t>
      </w:r>
      <w:r w:rsidR="40696336">
        <w:rPr/>
        <w:t xml:space="preserve"> approximately 50 km northeast of Fairbanks, Alaska</w:t>
      </w:r>
      <w:r w:rsidRPr="40696336" w:rsidR="40696336">
        <w:rPr>
          <w:color w:val="000000" w:themeColor="text1" w:themeTint="FF" w:themeShade="FF"/>
        </w:rPr>
        <w:t>.</w:t>
      </w:r>
      <w:r w:rsidR="40696336">
        <w:rPr/>
        <w:t xml:space="preserve"> Interior Alaska is characterized by a mosaic of boreal forest types, ranging from deciduous hardwood to conifer-dominated stands, that support populations of dominant herbivores such as moose and hare. The region is bounded by the Brooks Range to the north and the Alaska Range to the south. Mean temperatures at the Fairbanks International Airport, in the center of the region, average 59.6°F in summer (June - August) and -6.6°F in winter (October to May) (1949 - 2012). Precipitation is generally low and decreases from west to east </w:t>
      </w:r>
      <w:r>
        <w:fldChar w:fldCharType="begin" w:fldLock="true"/>
      </w:r>
      <w:r>
        <w:instrText xml:space="preserve">ADDIN CSL_CITATION {"citationItems":[{"id":"ITEM-1","itemData":{"author":[{"dropping-particle":"","family":"Hinzman","given":"Larry D.","non-dropping-particle":"","parse-names":false,"suffix":""},{"dropping-particle":"","family":"Viereck","given":"L.A.","non-dropping-particle":"","parse-names":false,"suffix":""},{"dropping-particle":"","family":"Adams","given":"P.C.","non-dropping-particle":"","parse-names":false,"suffix":""},{"dropping-particle":"","family":"Romanovsky","given":"Vladimir E.","non-dropping-particle":"","parse-names":false,"suffix":""},{"dropping-particle":"","family":"Yoshikawa","given":"Kenji","non-dropping-particle":"","parse-names":false,"suffix":""}],"container-title":"Alaska's Changing Boreal Forest","editor":[{"dropping-particle":"","family":"Chapin III","given":"F. S.","non-dropping-particle":"","parse-names":false,"suffix":""},{"dropping-particle":"","family":"Oswood","given":"M.W.","non-dropping-particle":"","parse-names":false,"suffix":""},{"dropping-particle":"","family":"Cleve","given":"K.","non-dropping-particle":"van","parse-names":false,"suffix":""},{"dropping-particle":"","family":"Viereck","given":"L.A.","non-dropping-particle":"","parse-names":false,"suffix":""},{"dropping-particle":"","family":"Verbyla","given":"David L.","non-dropping-particle":"","parse-names":false,"suffix":""}],"id":"ITEM-1","issued":{"date-parts":[["2006"]]},"page":"39-61","publisher":"Oxford University Press, New York, NY","title":"Climate and permafrost dynamics of the Alaskan boreal forest","type":"chapter"},"uris":["http://www.mendeley.com/documents/?uuid=cc836ed1-9b5c-41c4-be49-ee34fa6c1fa4","http://www.mendeley.com/documents/?uuid=57016877-cf02-460a-8ddc-081f1ddc1a5d"]}],"mendeley":{"formattedCitation":"(Hinzman et al. 2006)","plainTextFormattedCitation":"(Hinzman et al. 2006)","previouslyFormattedCitation":"(Hinzman et al. 2006)"},"properties":{"noteIndex":0},"schema":"https://github.com/citation-style-language/schema/raw/master/csl-citation.json"}</w:instrText>
      </w:r>
      <w:r>
        <w:fldChar w:fldCharType="separate"/>
      </w:r>
      <w:r w:rsidRPr="40696336" w:rsidR="40696336">
        <w:rPr>
          <w:noProof/>
        </w:rPr>
        <w:t>(annual average 16.9 in, 1929 to 2016, Western Regional Climate Center 2023)</w:t>
      </w:r>
      <w:r>
        <w:fldChar w:fldCharType="end"/>
      </w:r>
      <w:r w:rsidR="40696336">
        <w:rPr/>
        <w:t>. Common tree species in the upland forests of interior Alaska include black spruce, white spruce (</w:t>
      </w:r>
      <w:r w:rsidRPr="40696336" w:rsidR="40696336">
        <w:rPr>
          <w:i w:val="1"/>
          <w:iCs w:val="1"/>
        </w:rPr>
        <w:t>Picea glauca</w:t>
      </w:r>
      <w:r w:rsidR="40696336">
        <w:rPr/>
        <w:t xml:space="preserve"> (Moench) Voss), trembling aspen, and Alaskan paper birch. Black spruce forests have dominated interior Alaska for ~5000 years with an approximate fire cycle of ~100 years </w:t>
      </w:r>
      <w:commentRangeStart w:id="102"/>
      <w:r>
        <w:fldChar w:fldCharType="begin" w:fldLock="true"/>
      </w:r>
      <w:r>
        <w:instrText xml:space="preserve">ADDIN CSL_CITATION {"citationItems":[{"id":"ITEM-1","itemData":{"author":[{"dropping-particle":"","family":"Yarie","given":"John","non-dropping-particle":"","parse-names":false,"suffix":""}],"container-title":"Canadian Journal of Forest Research","id":"ITEM-1","issued":{"date-parts":[["1981"]]},"page":"554-562","title":"Forest fire cycles and life tables: a case study from interior Alaska","type":"article-journal","volume":"11"},"uris":["http://www.mendeley.com/documents/?uuid=9d23ee58-ccc7-483f-8f6d-c1cff51d9742"]},{"id":"ITEM-2","itemData":{"author":[{"dropping-particle":"","family":"Lloyd","given":"A.H.","non-dropping-particle":"","parse-names":false,"suffix":""},{"dropping-particle":"","family":"Edwards","given":"M.E.","non-dropping-particle":"","parse-names":false,"suffix":""},{"dropping-particle":"","family":"Finney","given":"B.P.","non-dropping-particle":"","parse-names":false,"suffix":""},{"dropping-particle":"","family":"Lynch","given":"J.A.","non-dropping-particle":"","parse-names":false,"suffix":""},{"dropping-particle":"","family":"Barber","given":"V.A.","non-dropping-particle":"","parse-names":false,"suffix":""},{"dropping-particle":"","family":"Bigelow","given":"N.H.","non-dropping-particle":"","parse-names":false,"suffix":""}],"container-title":"Alaska's Changing Boreal Forest","editor":[{"dropping-particle":"","family":"Chapin","given":"F. Stuart","non-dropping-particle":"","parse-names":false,"suffix":""},{"dropping-particle":"","family":"Oswood","given":"M W","non-dropping-particle":"","parse-names":false,"suffix":""},{"dropping-particle":"","family":"Cleve","given":"K","non-dropping-particle":"Van","parse-names":false,"suffix":""},{"dropping-particle":"","family":"Viereck","given":"L.A.","non-dropping-particle":"","parse-names":false,"suffix":""},{"dropping-particle":"","family":"Verbyla","given":"D.L.","non-dropping-particle":"","parse-names":false,"suffix":""}],"id":"ITEM-2","issued":{"date-parts":[["2006"]]},"page":"62-78","publisher":"Oxford University Press, UK","title":"Holocene development of the Alaskan boreal forest","type":"chapter"},"uris":["http://www.mendeley.com/documents/?uuid=3c3c2eb2-5c95-4c9a-b467-8f8c6c350a7b","http://www.mendeley.com/documents/?uuid=361f3946-dbe7-4b19-b3b1-ab6250ead34f"]}],"mendeley":{"formattedCitation":"(Yarie 1981, Lloyd et al. 2006)","plainTextFormattedCitation":"(Yarie 1981, Lloyd et al. 2006)","previouslyFormattedCitation":"(Yarie 1981, Lloyd et al. 2006)"},"properties":{"noteIndex":0},"schema":"https://github.com/citation-style-language/schema/raw/master/csl-citation.json"}</w:instrText>
      </w:r>
      <w:r>
        <w:fldChar w:fldCharType="separate"/>
      </w:r>
      <w:r w:rsidRPr="40696336" w:rsidR="40696336">
        <w:rPr>
          <w:noProof/>
        </w:rPr>
        <w:t>(Yarie 1981, Lloyd et al. 2006)</w:t>
      </w:r>
      <w:r>
        <w:fldChar w:fldCharType="end"/>
      </w:r>
      <w:commentRangeEnd w:id="102"/>
      <w:r>
        <w:rPr>
          <w:rStyle w:val="CommentReference"/>
        </w:rPr>
        <w:commentReference w:id="102"/>
      </w:r>
      <w:r w:rsidR="40696336">
        <w:rPr/>
        <w:t xml:space="preserve"> and are the dominant forest type within CPCRW (ref). Moose densities have increased in interior Alaska since the 1980s, concurrent with fires creating suitable habitat and reductions in wolf populations </w:t>
      </w:r>
      <w:r>
        <w:fldChar w:fldCharType="begin" w:fldLock="true"/>
      </w:r>
      <w:r>
        <w:instrText xml:space="preserve">ADDIN CSL_CITATION {"citationItems":[{"id":"ITEM-1","itemData":{"ISBN":"1800478364","author":[{"dropping-particle":"","family":"DuBois","given":"Stephen D","non-dropping-particle":"","parse-names":false,"suffix":""}],"container-title":"Moose management report of survey-inventory activities 1 July 2007-30 June 2009","editor":[{"dropping-particle":"","family":"Harper","given":"P","non-dropping-particle":"","parse-names":false,"suffix":""}],"id":"ITEM-1","issued":{"date-parts":[["2010"]]},"page":"380-409","publisher":"Alaska Department of Fish and Game. Project 1.0.","publisher-place":"Juneau, Alaska","title":"Unit 20D moose","type":"chapter"},"uris":["http://www.mendeley.com/documents/?uuid=a9726d92-8e79-4564-b42f-7b6ea44c1a0e","http://www.mendeley.com/documents/?uuid=1b4b6a95-db7f-46dd-9d54-1914cdc840de"]}],"mendeley":{"formattedCitation":"(DuBois 2010)","plainTextFormattedCitation":"(DuBois 2010)","previouslyFormattedCitation":"(DuBois 2010)"},"properties":{"noteIndex":0},"schema":"https://github.com/citation-style-language/schema/raw/master/csl-citation.json"}</w:instrText>
      </w:r>
      <w:r>
        <w:fldChar w:fldCharType="separate"/>
      </w:r>
      <w:r w:rsidRPr="40696336" w:rsidR="40696336">
        <w:rPr>
          <w:noProof/>
        </w:rPr>
        <w:t>(DuBois 2010)</w:t>
      </w:r>
      <w:r>
        <w:fldChar w:fldCharType="end"/>
      </w:r>
      <w:r w:rsidR="40696336">
        <w:rPr/>
        <w:t>. Local moose density in our study area (Game Management Unit 20A) were stable across the period of 2011 to 2015 at an average of 0.93 – 0.97 moose per km</w:t>
      </w:r>
      <w:r w:rsidRPr="40696336" w:rsidR="40696336">
        <w:rPr>
          <w:vertAlign w:val="superscript"/>
        </w:rPr>
        <w:t>2</w:t>
      </w:r>
      <w:r w:rsidR="40696336">
        <w:rPr/>
        <w:t xml:space="preserve"> </w:t>
      </w:r>
      <w:r>
        <w:fldChar w:fldCharType="begin" w:fldLock="true"/>
      </w:r>
      <w:r>
        <w:instrText xml:space="preserve">ADDIN CSL_CITATION {"citationItems":[{"id":"ITEM-1","itemData":{"author":[{"dropping-particle":"","family":"Alaska Department of Fish and Game","given":"","non-dropping-particle":"","parse-names":false,"suffix":""}],"container-title":"Moose management report of survey-inventory activities 1 July 2011-30 June 2013","id":"ITEM-1","issued":{"date-parts":[["2014"]]},"page":"1-23","title":"Chapter 23: moose management report","type":"chapter"},"uris":["http://www.mendeley.com/documents/?uuid=32ee4361-2b39-40d2-bc47-d50307f7adec","http://www.mendeley.com/documents/?uuid=e029dd10-f623-4a5d-84b9-da5f14b75b72"]}],"mendeley":{"formattedCitation":"(Alaska Department of Fish and Game 2014)","plainTextFormattedCitation":"(Alaska Department of Fish and Game 2014)","previouslyFormattedCitation":"(Alaska Department of Fish and Game 2014)"},"properties":{"noteIndex":0},"schema":"https://github.com/citation-style-language/schema/raw/master/csl-citation.json"}</w:instrText>
      </w:r>
      <w:r>
        <w:fldChar w:fldCharType="separate"/>
      </w:r>
      <w:r w:rsidRPr="40696336" w:rsidR="40696336">
        <w:rPr>
          <w:noProof/>
        </w:rPr>
        <w:t>(Alaska Department of Fish and Game 2017)</w:t>
      </w:r>
      <w:r>
        <w:fldChar w:fldCharType="end"/>
      </w:r>
      <w:r w:rsidR="40696336">
        <w:rPr/>
        <w:t xml:space="preserve">. The approximately decadal snowshoe hare cycle peaked in interior Alaska between 2008 and 2010, and roadside counts in 2016 show a recent increase in snowshoe hare populations near Fairbanks during the period of this study </w:t>
      </w:r>
      <w:r>
        <w:fldChar w:fldCharType="begin" w:fldLock="true"/>
      </w:r>
      <w:r>
        <w:instrText xml:space="preserve">ADDIN CSL_CITATION {"citationItems":[{"id":"ITEM-1","itemData":{"author":[{"dropping-particle":"","family":"Merizon","given":"Richard A","non-dropping-particle":"","parse-names":false,"suffix":""},{"dropping-particle":"","family":"Carroll","given":"Cameron J","non-dropping-particle":"","parse-names":false,"suffix":""}],"id":"ITEM-1","issued":{"date-parts":[["2016"]]},"number-of-pages":"1-5","title":"Alaska small game summary 2016","type":"report"},"uris":["http://www.mendeley.com/documents/?uuid=d758a467-0068-4175-9ff8-45d7ca5e9db2","http://www.mendeley.com/documents/?uuid=14575a69-be42-448f-8c3a-bb3b9bdb32ae"]}],"mendeley":{"formattedCitation":"(Merizon and Carroll 2016)","plainTextFormattedCitation":"(Merizon and Carroll 2016)","previouslyFormattedCitation":"(Merizon and Carroll 2016)"},"properties":{"noteIndex":0},"schema":"https://github.com/citation-style-language/schema/raw/master/csl-citation.json"}</w:instrText>
      </w:r>
      <w:r>
        <w:fldChar w:fldCharType="separate"/>
      </w:r>
      <w:r w:rsidRPr="40696336" w:rsidR="40696336">
        <w:rPr>
          <w:noProof/>
        </w:rPr>
        <w:t>(Merizon and Carroll 2016)</w:t>
      </w:r>
      <w:r>
        <w:fldChar w:fldCharType="end"/>
      </w:r>
      <w:r w:rsidR="40696336">
        <w:rPr/>
        <w:t>.</w:t>
      </w:r>
    </w:p>
    <w:p w:rsidR="008767C8" w:rsidP="40696336" w:rsidRDefault="008767C8" w14:paraId="5A91B392" w14:textId="219953CA">
      <w:pPr>
        <w:pStyle w:val="Normal"/>
        <w:suppressLineNumbers w:val="0"/>
        <w:bidi w:val="0"/>
        <w:spacing w:before="0" w:beforeAutospacing="off" w:after="0" w:afterAutospacing="off" w:line="360" w:lineRule="auto"/>
        <w:ind w:left="0" w:right="0"/>
        <w:jc w:val="left"/>
      </w:pPr>
      <w:r>
        <w:tab/>
      </w:r>
      <w:r w:rsidR="00D75B25">
        <w:rPr>
          <w:color w:val="000000" w:themeColor="text1"/>
        </w:rPr>
        <w:t xml:space="preserve"> </w:t>
      </w:r>
      <w:r w:rsidR="40696336">
        <w:rPr/>
        <w:t xml:space="preserve">Field sites were established in stands dominated by black spruce until 2004, when they were burned by a large wildfire. Monitoring of vegetation succession across a broad network of sites burned in 2004 in Interior Alaska has documented an increase in deciduous tree recruitment at sites that were severely burned  </w:t>
      </w:r>
      <w:r w:rsidR="00334526">
        <w:fldChar w:fldCharType="begin" w:fldLock="1"/>
      </w:r>
      <w:r w:rsidR="00334526">
        <w:instrText>ADDIN CSL_CITATION {"citationItems":[{"id":"ITEM-1","itemData":{"DOI":"10.1371/journal.pone.0056033","ISBN":"1932-6203","ISSN":"19326203","PMID":"23418503","abstract":"Disturbance can both initiate and shape patterns of secondary succession by affecting processes of community assembly. Thus, understanding assembly rules is a key element of predicting ecological responses to changing disturbance regimes. We measured the composition and trait characteristics of plant communities early after widespread wildfires in Alaska to assess how variations in disturbance characteristics influenced the relative success of different plant regeneration strategies. We compared patterns of post-fire community composition and abundance of regeneration traits across a range of fire severities within a single pre-fire forest type- black spruce forests of Interior Alaska. Patterns of community composition, as captured by multivariate ordination with nonmetric multidimensional scaling, were primarily related to gradients in fire severity (biomass combustion and residual vegetation) and secondarily to gradients in soil pH and regional climate. This pattern was apparent in both the full dataset (n = 87 sites) and for a reduced subset of sites (n = 49) that minimized the correlation between site moisture and fire severity. Changes in community composition across the fire-severity gradient in Alaska were strongly correlated to variations in plant regeneration strategy and rooting depth. The tight coupling of fire severity with regeneration traits and vegetation composition after fire supports the hypothesis that disturbance characteristics influence patterns of community assembly by affecting the relative success of different regeneration strategies. This study further demonstrated that variations in disturbance characteristics can dominate over environmental constraints in determining early patterns of community assembly. By affecting the success of regeneration traits, changes in fire regime directly shape the outcomes of community assembly, and thus may override the effects of slower environmental change on boreal forest composition.","author":[{"dropping-particle":"","family":"Hollingsworth","given":"Teresa N.","non-dropping-particle":"","parse-names":false,"suffix":""},{"dropping-particle":"","family":"Johnstone","given":"Jill F","non-dropping-particle":"","parse-names":false,"suffix":""},{"dropping-particle":"","family":"Bernhardt","given":"Emily L.","non-dropping-particle":"","parse-names":false,"suffix":""},{"dropping-particle":"","family":"Chapin","given":"F S","non-dropping-particle":"","parse-names":false,"suffix":""}],"container-title":"PLoS ONE","id":"ITEM-1","issue":"2","issued":{"date-parts":[["2013"]]},"page":"1-11","title":"Fire severity filters regeneration traits to shape community assembly in Alaska's boreal forest","type":"article-journal","volume":"8"},"uris":["http://www.mendeley.com/documents/?uuid=611fc62e-6c8e-4202-be40-847465f25720"]},{"id":"ITEM-2","itemData":{"DOI":"10.1111/j.1365-2486.2009.02051.x","ISBN":"1354-1013","abstract":"Predicting plant community responses to changing environmental conditions is a key element of forecasting and mitigating the effects of global change. Disturbance can play an important role in these dynamics, by initiating cycles of secondary succession and generating opportunities for communities of long-lived organisms to reorganize in alternative configurations. This study used landscape-scale variations in environmental conditions, stand structure, and disturbance from an extreme fire year in Alaska to examine how these factors affected successional trajectories in boreal forests dominated by black spruce. Because fire intervals in interior Alaska are typically too short to allow relay succession, the initial cohorts of seedlings that recruit after fire largely determine future canopy composition. Consequently, in a dynamically stable landscape, postfire tree seedling composition should resemble that of the prefire forest stands, with little net change in tree composition after fire. Seedling recruitment data from 90 burned stands indicated that postfire establishment of black spruce was strongly linked to environmental conditions and was highest at sites that were moist and had high densities of prefire spruce. Although deciduous broadleaf trees were absent from most prefire stands, deciduous trees recruited from seed at many sites and were most abundant at sites where the fires burned severely, consuming much of the surface organic layer. Comparison of pre- and postfire tree composition in the burned stands indicated that the expected trajectory of black spruce self-replacement was typical only at moist sites that burned with low fire severity. At severely burned sites, deciduous trees dominated the postfire tree seedling community, suggesting these sites will follow alternative, deciduous-dominated trajectories of succession. Increases in the severity of boreal fires with climate warming may catalyze shifts to an increasingly deciduous-dominated landscape, substantially altering landscape dynamics and ecosystem services in this part of the boreal forest.","author":[{"dropping-particle":"","family":"Johnstone","given":"Jill F","non-dropping-particle":"","parse-names":false,"suffix":""},{"dropping-particle":"","family":"Hollingsworth","given":"T N","non-dropping-particle":"","parse-names":false,"suffix":""},{"dropping-particle":"","family":"Chapin","given":"F S","non-dropping-particle":"","parse-names":false,"suffix":""},{"dropping-particle":"","family":"Mack","given":"M C","non-dropping-particle":"","parse-names":false,"suffix":""}],"container-title":"Global Change Biology","id":"ITEM-2","issue":"4","issued":{"date-parts":[["2010"]]},"language":"English","note":"ISI Document Delivery No.: 559HG\nTimes Cited: 33\nCited Reference Count: 83\nJohnstone, Jill F. Hollingsworth, Teresa N. Chapin, F. Stuart, III Mack, Michelle C.\nUS Joint Fire Science Program[05-1-2-06]; Bonanza Creek Long Term Ecological Research site; US Forest Service PNW Research Station\nThis research was supported by funding from the US Joint Fire Science Program (project 05-1-2-06) and in-kind support from the Bonanza Creek Long Term Ecological Research site and US Forest Service PNW Research Station. We are grateful to several people who helped with this research. Assistance in the collection of field data was provided by Leslie Boby, Jamie Hollingsworth, and Andy Ruth. Tree ring analyses were performed in Scott Rupp's lab at the University of Alaska Fairbanks. Ted Schuur and Dave Verbyla contributed to the original study design, and Jamie Hollingsworth helped produce the site map. We also thank the three anonymous reviewers whose comments allowed us to substantially improve this paper before publication.\nWiley-blackwell publishing, inc\nMalden","page":"1281-1295","title":"Changes in fire regime break the legacy lock on successional trajectories in Alaskan boreal forest","type":"article-journal","volume":"16"},"uris":["http://www.mendeley.com/documents/?uuid=b566c582-e7cf-4e57-b93b-0fd14bae6701"]}],"mendeley":{"formattedCitation":"(Johnstone et al. 2010, Hollingsworth et al. 2013)","plainTextFormattedCitation":"(Johnstone et al. 2010, Hollingsworth et al. 2013)","previouslyFormattedCitation":"(Johnstone et al. 2010, Hollingsworth et al. 2013)"},"properties":{"noteIndex":0},"schema":"https://github.com/citation-style-language/schema/raw/master/csl-citation.json"}</w:instrText>
      </w:r>
      <w:r w:rsidR="00334526">
        <w:fldChar w:fldCharType="separate"/>
      </w:r>
      <w:r w:rsidRPr="40696336" w:rsidR="00334526">
        <w:rPr>
          <w:noProof/>
        </w:rPr>
        <w:t>￼</w:t>
      </w:r>
      <w:r w:rsidR="006524C1">
        <w:rPr>
          <w:noProof/>
        </w:rPr>
        <w:t>(Johnstone et al. 2010, Hollingsworth et al. 2013</w:t>
      </w:r>
      <w:r w:rsidRPr="0050765A" w:rsidR="00334526">
        <w:rPr>
          <w:noProof/>
        </w:rPr>
        <w:t>; Johnstone et al. 2020</w:t>
      </w:r>
      <w:r w:rsidR="00334526">
        <w:fldChar w:fldCharType="end"/>
      </w:r>
      <w:commentRangeStart w:id="103"/>
      <w:r w:rsidR="00F82C65">
        <w:rPr>
          <w:rStyle w:val="CommentReference"/>
          <w:rFonts w:eastAsia="MS Mincho"/>
        </w:rPr>
        <w:commentReference w:id="103"/>
      </w:r>
      <w:r w:rsidRPr="00C678E9" w:rsidR="00334526">
        <w:rPr/>
        <w:t>￼</w:t>
      </w:r>
      <w:r w:rsidR="00334526">
        <w:rPr/>
        <w:t xml:space="preserve">. </w:t>
      </w:r>
      <w:r w:rsidR="00F82C65">
        <w:rPr/>
        <w:t xml:space="preserve"> </w:t>
      </w:r>
      <w:r w:rsidR="004316B3">
        <w:rPr/>
        <w:t xml:space="preserve"> </w:t>
      </w:r>
    </w:p>
    <w:p w:rsidRPr="008722AE" w:rsidR="008767C8" w:rsidP="00D75B25" w:rsidRDefault="008767C8" w14:paraId="51334BB6" w14:textId="546EEE8C">
      <w:pPr>
        <w:pStyle w:val="Heading2"/>
      </w:pPr>
      <w:bookmarkStart w:name="_Toc362637933" w:id="109"/>
      <w:r w:rsidR="40696336">
        <w:rPr/>
        <w:t>2.2 Field experiment</w:t>
      </w:r>
      <w:bookmarkEnd w:id="109"/>
    </w:p>
    <w:p w:rsidRPr="00C678E9" w:rsidR="008767C8" w:rsidP="40696336" w:rsidRDefault="00334526" w14:paraId="37EC7429" w14:textId="63DACFC5">
      <w:pPr>
        <w:pStyle w:val="Normal"/>
        <w:suppressLineNumbers w:val="0"/>
        <w:bidi w:val="0"/>
        <w:spacing w:before="0" w:beforeAutospacing="off" w:after="0" w:afterAutospacing="off" w:line="360" w:lineRule="auto"/>
        <w:ind w:left="0" w:right="0" w:firstLine="720"/>
        <w:jc w:val="left"/>
      </w:pPr>
      <w:r w:rsidR="40696336">
        <w:rPr/>
        <w:t xml:space="preserve">We established five pairs of plots in 2013, nine years after fire, that were co-located with the long-term monitoring sites and selected to capture a range of deciduous canopy dominance (Figure 1). All sites were located within ~3 kilometers of each other. At each site, we established two plots approximately ten meters apart that measured 12.2 m x 12.2 m and were visually similar in vegetation composition and density. To avoid any effect of the fencing, a one-meter buffer was established around the inside edge of each plot where no measurements were taken. One plot was assigned the treatment (exclusion of large herbivores with a fenced </w:t>
      </w:r>
      <w:proofErr w:type="spellStart"/>
      <w:r w:rsidR="40696336">
        <w:rPr/>
        <w:t>exclosure</w:t>
      </w:r>
      <w:proofErr w:type="spellEnd"/>
      <w:r w:rsidR="40696336">
        <w:rPr/>
        <w:t xml:space="preserve">) and the other a paired control (natural herbivory). Each exclosure was 1.8 m tall and constructed of chain-linked fence panels that prevented access by moose and hare throughout the year (Fig. 1). </w:t>
      </w:r>
    </w:p>
    <w:p w:rsidR="00972F68" w:rsidP="00600940" w:rsidRDefault="009E7BE8" w14:paraId="477BF2DE" w14:textId="315A7818">
      <w:pPr>
        <w:ind w:firstLine="720"/>
      </w:pPr>
      <w:r w:rsidR="40696336">
        <w:rPr/>
        <w:t>We measured stem density of potential canopy tree species (trembling aspen, Alaskan paper birch, and black spruce) and shrub willows (</w:t>
      </w:r>
      <w:r w:rsidRPr="40696336" w:rsidR="40696336">
        <w:rPr>
          <w:i w:val="1"/>
          <w:iCs w:val="1"/>
        </w:rPr>
        <w:t>Salix</w:t>
      </w:r>
      <w:r w:rsidR="40696336">
        <w:rPr/>
        <w:t xml:space="preserve"> species) in summer 2013 in each exclosure and control plot. Density was averaged between the two transects for each plot. Measurements were made within two randomly spaced, parallel belt transects (10 m x 1 m) spanning the length of the plot. We measured height, basal diameter, diameter at breast height (DBH), when present, and the presence/absence of any historical herbivore damage by moose or hare (2005-2013) for each sapling. Twenty individuals of each tree species were tagged for repeat measurement by systematically marking the closest individuals to each one-meter mark along the transects. At site BF84, where sapling density was very low, we measured stem density along four transects in each plot and selected marked individuals at every two-meter mark. In early June (in 2014, 2015 and 2017), we recorded any evidence (number of stems browsed) of herbivory on tagged individuals during the preceding winter. In late summer (August 2014, 2015, and 2017), we measured stem basal diameter, and several dimensions of crown size: average crown width (across the widest part of the crown and perpendicular to that), total stem height, and crown depth of all saplings. Each individual was scored as live or dead; for dead individuals, we noted any evidence of the cause of mortality (e.g., snowshoe hare browsing, broken apical meristem).</w:t>
      </w:r>
    </w:p>
    <w:p w:rsidR="008767C8" w:rsidP="00600940" w:rsidRDefault="00600940" w14:paraId="7D4627C4" w14:textId="25E8B0F7">
      <w:pPr>
        <w:ind w:firstLine="720"/>
      </w:pPr>
      <w:r>
        <w:t xml:space="preserve">Soil temperature in each plot was measured with </w:t>
      </w:r>
      <w:r w:rsidR="008767C8">
        <w:t xml:space="preserve">two </w:t>
      </w:r>
      <w:proofErr w:type="spellStart"/>
      <w:r w:rsidR="008767C8">
        <w:t>Thermochron</w:t>
      </w:r>
      <w:proofErr w:type="spellEnd"/>
      <w:r w:rsidR="008767C8">
        <w:t xml:space="preserve"> </w:t>
      </w:r>
      <w:proofErr w:type="spellStart"/>
      <w:r w:rsidR="008767C8">
        <w:t>ibuttons</w:t>
      </w:r>
      <w:proofErr w:type="spellEnd"/>
      <w:r w:rsidR="008767C8">
        <w:t xml:space="preserve"> (Maxim Integrated Products, San Jose, CA, USA)</w:t>
      </w:r>
      <w:r>
        <w:t xml:space="preserve"> installed</w:t>
      </w:r>
      <w:r w:rsidR="008767C8">
        <w:t xml:space="preserve"> ~10 cm below the organic layer surface in each plot</w:t>
      </w:r>
      <w:r>
        <w:t>.</w:t>
      </w:r>
      <w:r w:rsidR="008767C8">
        <w:t xml:space="preserve"> </w:t>
      </w:r>
      <w:r>
        <w:t>S</w:t>
      </w:r>
      <w:r w:rsidR="008767C8">
        <w:t xml:space="preserve">oil temperature </w:t>
      </w:r>
      <w:r>
        <w:t>records spanned</w:t>
      </w:r>
      <w:r w:rsidR="008767C8">
        <w:t xml:space="preserve"> one full year beginning in August 2014.</w:t>
      </w:r>
      <w:r w:rsidRPr="00C678E9" w:rsidR="008767C8">
        <w:t xml:space="preserve"> </w:t>
      </w:r>
      <w:r w:rsidR="00320511">
        <w:t>In mid-June</w:t>
      </w:r>
      <w:r w:rsidR="008767C8">
        <w:t xml:space="preserve"> 2015, </w:t>
      </w:r>
      <w:r w:rsidR="008E3D3E">
        <w:t>we</w:t>
      </w:r>
      <w:r w:rsidR="008767C8">
        <w:t xml:space="preserve"> dug three soil pits in each plot and measured organic layer depth, soil pH, and soil moisture.</w:t>
      </w:r>
      <w:r w:rsidR="00F8376A">
        <w:t xml:space="preserve"> We measured</w:t>
      </w:r>
      <w:r w:rsidR="008767C8">
        <w:t xml:space="preserve"> </w:t>
      </w:r>
      <w:r w:rsidR="00F8376A">
        <w:t>or</w:t>
      </w:r>
      <w:r w:rsidR="008767C8">
        <w:t>ganic layer depth including layers of dead moss</w:t>
      </w:r>
      <w:r>
        <w:t>,</w:t>
      </w:r>
      <w:r w:rsidR="008767C8">
        <w:t xml:space="preserve"> fibric</w:t>
      </w:r>
      <w:r>
        <w:t>,</w:t>
      </w:r>
      <w:r w:rsidR="008767C8">
        <w:t xml:space="preserve"> and humic organic material</w:t>
      </w:r>
      <w:r>
        <w:t xml:space="preserve"> accumulated above the mineral soil. </w:t>
      </w:r>
      <w:r w:rsidR="00E25713">
        <w:t>S</w:t>
      </w:r>
      <w:r w:rsidR="008767C8">
        <w:t xml:space="preserve">oil pH was measured </w:t>
      </w:r>
      <w:r>
        <w:t xml:space="preserve">on a sample of mineral soil (upper 10 cm) </w:t>
      </w:r>
      <w:r w:rsidR="008767C8">
        <w:t xml:space="preserve">using a pH meter (Hanna Instruments) </w:t>
      </w:r>
      <w:r w:rsidR="00C416F7">
        <w:t>on</w:t>
      </w:r>
      <w:r w:rsidR="008767C8">
        <w:t xml:space="preserve"> a 1:1 dilution with de-ionized water</w:t>
      </w:r>
      <w:r w:rsidR="005F6C79">
        <w:t xml:space="preserve"> </w:t>
      </w:r>
      <w:r w:rsidR="005F6C79">
        <w:fldChar w:fldCharType="begin" w:fldLock="1"/>
      </w:r>
      <w:r w:rsidR="00DF63DE">
        <w:instrText>ADDIN CSL_CITATION {"citationItems":[{"id":"ITEM-1","itemData":{"author":[{"dropping-particle":"","family":"Roberston","given":"G. Philip","non-dropping-particle":"","parse-names":false,"suffix":""},{"dropping-particle":"","family":"Coleman","given":"David C","non-dropping-particle":"","parse-names":false,"suffix":""},{"dropping-particle":"","family":"Bledsoe","given":"Caroline S","non-dropping-particle":"","parse-names":false,"suffix":""},{"dropping-particle":"","family":"Sollins","given":"Phillip","non-dropping-particle":"","parse-names":false,"suffix":""}],"id":"ITEM-1","issued":{"date-parts":[["1999"]]},"number-of-pages":"480","publisher":"Oxford University Press, New York, NY","title":"Standard soil methods for long-term ecological research","type":"book"},"uris":["http://www.mendeley.com/documents/?uuid=cc01cb8d-e1c3-4706-aa9a-73a8a5259bc7","http://www.mendeley.com/documents/?uuid=7543a166-c2ec-4a62-adef-33777b948066"]}],"mendeley":{"formattedCitation":"(Roberston et al. 1999)","plainTextFormattedCitation":"(Roberston et al. 1999)","previouslyFormattedCitation":"(Roberston et al. 1999)"},"properties":{"noteIndex":0},"schema":"https://github.com/citation-style-language/schema/raw/master/csl-citation.json"}</w:instrText>
      </w:r>
      <w:r w:rsidR="005F6C79">
        <w:fldChar w:fldCharType="separate"/>
      </w:r>
      <w:r w:rsidRPr="0050765A" w:rsidR="0050765A">
        <w:rPr>
          <w:noProof/>
        </w:rPr>
        <w:t>(Roberston et al. 1999)</w:t>
      </w:r>
      <w:r w:rsidR="005F6C79">
        <w:fldChar w:fldCharType="end"/>
      </w:r>
      <w:r w:rsidR="008767C8">
        <w:t xml:space="preserve">. Two soil moisture measurements were taken </w:t>
      </w:r>
      <w:r w:rsidR="00C416F7">
        <w:t>using</w:t>
      </w:r>
      <w:r w:rsidR="008767C8">
        <w:t xml:space="preserve"> a hand-held moisture probe (Hydro-Sense, Campbell Scientific, Edmonton, AB, Canada) inserted at a 45° angle into the upper 10 cm of mineral soil at each pit. </w:t>
      </w:r>
    </w:p>
    <w:p w:rsidR="0077784B" w:rsidP="0050765A" w:rsidRDefault="004411B6" w14:paraId="4084DD80" w14:textId="3744451D">
      <w:pPr>
        <w:keepNext/>
      </w:pPr>
      <w:r>
        <w:rPr>
          <w:noProof/>
        </w:rPr>
        <mc:AlternateContent>
          <mc:Choice Requires="wpg">
            <w:drawing>
              <wp:inline distT="0" distB="0" distL="0" distR="0" wp14:anchorId="47F1AF6B" wp14:editId="7669A50D">
                <wp:extent cx="4229100" cy="5829300"/>
                <wp:effectExtent l="0" t="0" r="12700" b="12700"/>
                <wp:docPr id="15" name="Group 15"/>
                <wp:cNvGraphicFramePr/>
                <a:graphic xmlns:a="http://schemas.openxmlformats.org/drawingml/2006/main">
                  <a:graphicData uri="http://schemas.microsoft.com/office/word/2010/wordprocessingGroup">
                    <wpg:wgp>
                      <wpg:cNvGrpSpPr/>
                      <wpg:grpSpPr>
                        <a:xfrm>
                          <a:off x="0" y="0"/>
                          <a:ext cx="4229100" cy="5829300"/>
                          <a:chOff x="0" y="0"/>
                          <a:chExt cx="4457700" cy="6050280"/>
                        </a:xfrm>
                      </wpg:grpSpPr>
                      <pic:pic xmlns:pic="http://schemas.openxmlformats.org/drawingml/2006/picture">
                        <pic:nvPicPr>
                          <pic:cNvPr id="13" name="Picture 13"/>
                          <pic:cNvPicPr>
                            <a:picLocks noChangeAspect="1"/>
                          </pic:cNvPicPr>
                        </pic:nvPicPr>
                        <pic:blipFill>
                          <a:blip r:embed="rId13" cstate="email">
                            <a:extLst>
                              <a:ext uri="{28A0092B-C50C-407E-A947-70E740481C1C}">
                                <a14:useLocalDpi xmlns:a14="http://schemas.microsoft.com/office/drawing/2010/main"/>
                              </a:ext>
                            </a:extLst>
                          </a:blip>
                          <a:stretch>
                            <a:fillRect/>
                          </a:stretch>
                        </pic:blipFill>
                        <pic:spPr>
                          <a:xfrm>
                            <a:off x="0" y="0"/>
                            <a:ext cx="4457700" cy="2971800"/>
                          </a:xfrm>
                          <a:prstGeom prst="rect">
                            <a:avLst/>
                          </a:prstGeom>
                        </pic:spPr>
                      </pic:pic>
                      <pic:pic xmlns:pic="http://schemas.openxmlformats.org/drawingml/2006/picture">
                        <pic:nvPicPr>
                          <pic:cNvPr id="14" name="Picture 14"/>
                          <pic:cNvPicPr>
                            <a:picLocks noChangeAspect="1"/>
                          </pic:cNvPicPr>
                        </pic:nvPicPr>
                        <pic:blipFill>
                          <a:blip r:embed="rId14" cstate="email">
                            <a:extLst>
                              <a:ext uri="{28A0092B-C50C-407E-A947-70E740481C1C}">
                                <a14:useLocalDpi xmlns:a14="http://schemas.microsoft.com/office/drawing/2010/main"/>
                              </a:ext>
                            </a:extLst>
                          </a:blip>
                          <a:stretch>
                            <a:fillRect/>
                          </a:stretch>
                        </pic:blipFill>
                        <pic:spPr>
                          <a:xfrm>
                            <a:off x="0" y="3078480"/>
                            <a:ext cx="4457700" cy="2971800"/>
                          </a:xfrm>
                          <a:prstGeom prst="rect">
                            <a:avLst/>
                          </a:prstGeom>
                        </pic:spPr>
                      </pic:pic>
                    </wpg:wgp>
                  </a:graphicData>
                </a:graphic>
              </wp:inline>
            </w:drawing>
          </mc:Choice>
          <mc:Fallback xmlns:w16du="http://schemas.microsoft.com/office/word/2023/wordml/word16du">
            <w:pict w14:anchorId="68F9C175">
              <v:group id="Group 15" style="width:333pt;height:459pt;mso-position-horizontal-relative:char;mso-position-vertical-relative:line" coordsize="44577,60502" o:spid="_x0000_s1026" w14:anchorId="247187E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&#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Picture 13" style="position:absolute;width:44577;height:29718;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">
                  <v:imagedata o:title="" r:id="rId15"/>
                </v:shape>
                <v:shape id="Picture 14" style="position:absolute;top:30784;width:44577;height:29718;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">
                  <v:imagedata o:title="" r:id="rId16"/>
                </v:shape>
                <w10:anchorlock/>
              </v:group>
            </w:pict>
          </mc:Fallback>
        </mc:AlternateContent>
      </w:r>
    </w:p>
    <w:p w:rsidR="00953C76" w:rsidP="40696336" w:rsidRDefault="008767C8" w14:paraId="2F34B2A4" w14:textId="00708E8E">
      <w:pPr>
        <w:spacing w:line="240" w:lineRule="auto"/>
        <w:rPr>
          <w:i w:val="1"/>
          <w:iCs w:val="1"/>
        </w:rPr>
      </w:pPr>
      <w:r w:rsidR="40696336">
        <w:rPr/>
        <w:t xml:space="preserve">Figure 1. Photographs of two </w:t>
      </w:r>
      <w:proofErr w:type="spellStart"/>
      <w:r w:rsidR="40696336">
        <w:rPr/>
        <w:t>exclosures</w:t>
      </w:r>
      <w:proofErr w:type="spellEnd"/>
      <w:r w:rsidR="40696336">
        <w:rPr/>
        <w:t xml:space="preserve"> in 2014: a moist toe-slope with low tree seedling density and abundant graminoid tussocks (site BF84, top) and an upslope area with high density of birch seedlings (site BF86, bottom). </w:t>
      </w:r>
      <w:bookmarkStart w:name="_Toc362637934" w:id="120"/>
      <w:r w:rsidR="40696336">
        <w:rPr/>
        <w:t>Both sites were dominated by a black spruce canopy when they burned in 2004.</w:t>
      </w:r>
      <w:r>
        <w:br w:type="page"/>
      </w:r>
    </w:p>
    <w:p w:rsidRPr="008722AE" w:rsidR="008767C8" w:rsidP="00D75B25" w:rsidRDefault="008767C8" w14:paraId="703F99C2" w14:textId="49FAA264">
      <w:pPr>
        <w:pStyle w:val="Heading2"/>
      </w:pPr>
      <w:r w:rsidRPr="008722AE">
        <w:t>2.3 Statistical analyses</w:t>
      </w:r>
      <w:bookmarkEnd w:id="120"/>
    </w:p>
    <w:p w:rsidR="00810037" w:rsidP="00BA6B42" w:rsidRDefault="008767C8" w14:paraId="4F13ED85" w14:textId="2C0E0D2D">
      <w:r>
        <w:tab/>
      </w:r>
      <w:r w:rsidR="005B23B8">
        <w:rPr/>
        <w:t xml:space="preserve">Analyses were performed using R version 4.3.2 </w:t>
      </w:r>
      <w:r w:rsidR="005B23B8">
        <w:fldChar w:fldCharType="begin" w:fldLock="1"/>
      </w:r>
      <w:r w:rsidR="005B23B8">
        <w:instrText>ADDIN CSL_CITATION {"citationItems":[{"id":"ITEM-1","itemData":{"author":[{"dropping-particle":"","family":"R Core Team","given":"","non-dropping-particle":"","parse-names":false,"suffix":""}],"id":"ITEM-1","issued":{"date-parts":[["2018"]]},"publisher":"R Foundation for Statistical Computing","publisher-place":"Vienna, Austria","title":"R: a language and environment for statistical computing","type":"article"},"uris":["http://www.mendeley.com/documents/?uuid=d2b7e7d3-5523-42f4-a6e2-54b664a52b2a","http://www.mendeley.com/documents/?uuid=c4bcc73f-79c3-4125-8b15-3e8c2f663c14"]}],"mendeley":{"formattedCitation":"(R Core Team 2018)","plainTextFormattedCitation":"(R Core Team 2018)","previouslyFormattedCitation":"(R Development Core Team 2014)"},"properties":{"noteIndex":0},"schema":"https://github.com/citation-style-language/schema/raw/master/csl-citation.json"}</w:instrText>
      </w:r>
      <w:r w:rsidR="005B23B8">
        <w:fldChar w:fldCharType="separate"/>
      </w:r>
      <w:r w:rsidRPr="0046230D" w:rsidR="005B23B8">
        <w:rPr>
          <w:noProof/>
        </w:rPr>
        <w:t xml:space="preserve">(R Core Team </w:t>
      </w:r>
      <w:r w:rsidR="00EA0735">
        <w:rPr>
          <w:noProof/>
        </w:rPr>
        <w:t>2024</w:t>
      </w:r>
      <w:r w:rsidRPr="0046230D" w:rsidR="005B23B8">
        <w:rPr>
          <w:noProof/>
        </w:rPr>
        <w:t>)</w:t>
      </w:r>
      <w:r w:rsidR="005B23B8">
        <w:fldChar w:fldCharType="end"/>
      </w:r>
      <w:r w:rsidR="005B23B8">
        <w:rPr/>
        <w:t xml:space="preserve">. </w:t>
      </w:r>
      <w:r w:rsidRPr="005B23B8" w:rsidR="005B23B8">
        <w:rPr/>
        <w:t>We used linear mixed effect models in the ‘</w:t>
      </w:r>
      <w:proofErr w:type="spellStart"/>
      <w:r w:rsidRPr="005B23B8" w:rsidR="005B23B8">
        <w:rPr/>
        <w:t>nlme</w:t>
      </w:r>
      <w:proofErr w:type="spellEnd"/>
      <w:r w:rsidRPr="005B23B8" w:rsidR="005B23B8">
        <w:rPr/>
        <w:t xml:space="preserve">’ package in R </w:t>
      </w:r>
      <w:r w:rsidRPr="40696336" w:rsidR="005B23B8">
        <w:rPr>
          <w:rFonts w:eastAsia="ＭＳ ゴシック" w:cs="" w:eastAsiaTheme="majorEastAsia" w:cstheme="majorBidi"/>
          <w:color w:val="000000" w:themeColor="text1"/>
        </w:rPr>
        <w:fldChar w:fldCharType="begin" w:fldLock="1"/>
      </w:r>
      <w:r w:rsidRPr="005B23B8" w:rsidR="005B23B8">
        <w:instrText>ADDIN CSL_CITATION {"citationItems":[{"id":"ITEM-1","itemData":{"author":[{"dropping-particle":"","family":"Pinheiro","given":"J","non-dropping-particle":"","parse-names":false,"suffix":""},{"dropping-particle":"","family":"Bates","given":"D","non-dropping-particle":"","parse-names":false,"suffix":""},{"dropping-particle":"","family":"DebRoy","given":"S","non-dropping-particle":"","parse-names":false,"suffix":""},{"dropping-particle":"","family":"Sarkar","given":"D","non-dropping-particle":"","parse-names":false,"suffix":""},{"dropping-particle":"","family":"R Development Core Team","given":"","non-dropping-particle":"","parse-names":false,"suffix":""}],"id":"ITEM-1","issued":{"date-parts":[["2016"]]},"publisher":"R package version 3.1-128","title":"nlme: linear and nonlinear mixed effects models","type":"article"},"uris":["http://www.mendeley.com/documents/?uuid=3a37a87b-d16e-437b-bb89-8e0d51dec446","http://www.mendeley.com/documents/?uuid=87552a13-09e8-478a-82ce-806daf14bf22"]}],"mendeley":{"formattedCitation":"(Pinheiro et al. 2016)","plainTextFormattedCitation":"(Pinheiro et al. 2016)","previouslyFormattedCitation":"(Pinheiro et al. 2016)"},"properties":{"noteIndex":0},"schema":"https://github.com/citation-style-language/schema/raw/master/csl-citation.json"}</w:instrText>
      </w:r>
      <w:r w:rsidRPr="40696336" w:rsidR="005B23B8">
        <w:rPr>
          <w:rFonts w:eastAsia="ＭＳ ゴシック" w:cs="" w:eastAsiaTheme="majorEastAsia" w:cstheme="majorBidi"/>
          <w:color w:val="000000" w:themeColor="text1"/>
        </w:rPr>
        <w:fldChar w:fldCharType="separate"/>
      </w:r>
      <w:r w:rsidRPr="005B23B8" w:rsidR="005B23B8">
        <w:rPr>
          <w:noProof/>
        </w:rPr>
        <w:t>(Pinheiro et al. 2016)</w:t>
      </w:r>
      <w:r w:rsidRPr="40696336" w:rsidR="005B23B8">
        <w:rPr>
          <w:rFonts w:eastAsia="ＭＳ ゴシック" w:cs="" w:eastAsiaTheme="majorEastAsia" w:cstheme="majorBidi"/>
          <w:color w:val="000000" w:themeColor="text1"/>
        </w:rPr>
        <w:fldChar w:fldCharType="end"/>
      </w:r>
      <w:r w:rsidRPr="005B23B8" w:rsidR="005B23B8">
        <w:rPr/>
        <w:t xml:space="preserve"> to determine the effect of exclosures on growth measurements of all three species. </w:t>
      </w:r>
      <w:r w:rsidR="00BA6B42">
        <w:rPr/>
        <w:t>Growth response variables were tested for normality and homogeneity of variance prior to analyses and logarithmic transformations were used in analyses, when underlying assumptions were not met (</w:t>
      </w:r>
      <w:r w:rsidRPr="00E344AA" w:rsidR="00BA6B42">
        <w:rPr>
          <w:highlight w:val="yellow"/>
          <w:rPrChange w:author="Jill Johnstone" w:date="2024-04-26T11:47:00Z" w:id="1894039032">
            <w:rPr/>
          </w:rPrChange>
        </w:rPr>
        <w:t>example of which ones</w:t>
      </w:r>
      <w:r w:rsidR="00BA6B42">
        <w:rPr/>
        <w:t>). G</w:t>
      </w:r>
      <w:r w:rsidRPr="005B23B8" w:rsidR="005B23B8">
        <w:rPr/>
        <w:t>rowth response models included fixed effects of initial height (measured in 2013 when exclosures were erected) and treatment (i.e., exclosure), with site as the random term and individuals as sample units nested within site and treatment. We ran models for final</w:t>
      </w:r>
      <w:r w:rsidR="005B23B8">
        <w:rPr/>
        <w:t xml:space="preserve"> </w:t>
      </w:r>
      <w:r w:rsidRPr="005B23B8" w:rsidR="005B23B8">
        <w:rPr/>
        <w:t>height, basal diameter, crown width, and crown depth</w:t>
      </w:r>
      <w:r w:rsidR="005B23B8">
        <w:rPr/>
        <w:t xml:space="preserve">; all final measurements were </w:t>
      </w:r>
      <w:r w:rsidR="00E344AA">
        <w:rPr/>
        <w:t xml:space="preserve">made </w:t>
      </w:r>
      <w:r w:rsidR="005B23B8">
        <w:rPr/>
        <w:t>four years after exclosures were erected (2017)</w:t>
      </w:r>
      <w:r w:rsidRPr="005B23B8" w:rsidR="005B23B8">
        <w:rPr/>
        <w:t xml:space="preserve">. </w:t>
      </w:r>
      <w:r w:rsidR="00810037">
        <w:rPr/>
        <w:t>While mixed effect models are generally considered robust to violations of distributional assumptions (</w:t>
      </w:r>
      <w:proofErr w:type="spellStart"/>
      <w:r w:rsidR="00810037">
        <w:rPr/>
        <w:t>Schielzeth</w:t>
      </w:r>
      <w:proofErr w:type="spellEnd"/>
      <w:r w:rsidR="00810037">
        <w:rPr/>
        <w:t xml:space="preserve"> et al. 2020), residual plots were visually examined to ensure symmetrical distribution and no clustering or clear patterns were present.</w:t>
      </w:r>
    </w:p>
    <w:p w:rsidRPr="005B23B8" w:rsidR="005B23B8" w:rsidP="00BA6B42" w:rsidRDefault="00BA6B42" w14:paraId="55D1FECF" w14:textId="71D8B376">
      <w:r w:rsidR="40696336">
        <w:rPr/>
        <w:t xml:space="preserve">Marginal and conditional R2 values were calculated for each model using </w:t>
      </w:r>
      <w:r w:rsidR="40696336">
        <w:rPr/>
        <w:t>the ‘performance’ package in R</w:t>
      </w:r>
      <w:r w:rsidR="40696336">
        <w:rPr/>
        <w:t xml:space="preserve"> (</w:t>
      </w:r>
      <w:proofErr w:type="spellStart"/>
      <w:r w:rsidR="40696336">
        <w:rPr/>
        <w:t>Lüdecke</w:t>
      </w:r>
      <w:proofErr w:type="spellEnd"/>
      <w:r w:rsidR="40696336">
        <w:rPr/>
        <w:t xml:space="preserve"> et al. 2021).</w:t>
      </w:r>
      <w:r w:rsidR="40696336">
        <w:rPr/>
        <w:t xml:space="preserve"> </w:t>
      </w:r>
      <w:r w:rsidR="40696336">
        <w:rPr/>
        <w:t>Standard error (SE) measurements included in the text (sections 3.</w:t>
      </w:r>
      <w:r w:rsidR="40696336">
        <w:rPr/>
        <w:t>1</w:t>
      </w:r>
      <w:r w:rsidR="40696336">
        <w:rPr/>
        <w:t xml:space="preserve"> and 3.</w:t>
      </w:r>
      <w:r w:rsidR="40696336">
        <w:rPr/>
        <w:t>3</w:t>
      </w:r>
      <w:r w:rsidR="40696336">
        <w:rPr/>
        <w:t>) are at the site level (n = 5).</w:t>
      </w:r>
      <w:r w:rsidRPr="40696336" w:rsidR="40696336">
        <w:rPr>
          <w:rFonts w:eastAsia="ＭＳ ゴシック" w:cs="" w:eastAsiaTheme="majorEastAsia" w:cstheme="majorBidi"/>
          <w:color w:val="000000" w:themeColor="text1" w:themeTint="FF" w:themeShade="FF"/>
        </w:rPr>
        <w:t xml:space="preserve"> </w:t>
      </w:r>
    </w:p>
    <w:p w:rsidRPr="005B23B8" w:rsidR="005B23B8" w:rsidP="40696336" w:rsidRDefault="005B23B8" w14:paraId="64D1BEA4" w14:textId="7C84D73D">
      <w:pPr>
        <w:pStyle w:val="Normal"/>
        <w:rPr>
          <w:rFonts w:eastAsia="ＭＳ ゴシック" w:cs="" w:eastAsiaTheme="majorEastAsia" w:cstheme="majorBidi"/>
          <w:color w:val="000000" w:themeColor="text1" w:themeTint="FF" w:themeShade="FF"/>
        </w:rPr>
      </w:pPr>
    </w:p>
    <w:p w:rsidRPr="005B23B8" w:rsidR="005B23B8" w:rsidP="40696336" w:rsidRDefault="005B23B8" w14:paraId="6A903787" w14:textId="152C96FC">
      <w:pPr>
        <w:pStyle w:val="Heading2"/>
      </w:pPr>
      <w:r w:rsidR="40696336">
        <w:rPr/>
        <w:t>2.4 Simulation modeling</w:t>
      </w:r>
    </w:p>
    <w:p w:rsidRPr="005B23B8" w:rsidR="005B23B8" w:rsidP="40696336" w:rsidRDefault="005B23B8" w14:paraId="16B0DCD8" w14:textId="6ECC1333">
      <w:pPr>
        <w:pStyle w:val="Normal"/>
        <w:suppressLineNumbers w:val="0"/>
        <w:bidi w:val="0"/>
        <w:spacing w:before="0" w:beforeAutospacing="off" w:after="0" w:afterAutospacing="off" w:line="360" w:lineRule="auto"/>
        <w:ind w:left="0" w:right="0"/>
        <w:jc w:val="left"/>
      </w:pPr>
      <w:r w:rsidR="40696336">
        <w:rPr/>
        <w:t xml:space="preserve">We used simulations with the model </w:t>
      </w:r>
      <w:proofErr w:type="spellStart"/>
      <w:r w:rsidR="40696336">
        <w:rPr/>
        <w:t>iLand</w:t>
      </w:r>
      <w:proofErr w:type="spellEnd"/>
      <w:r w:rsidR="40696336">
        <w:rPr/>
        <w:t xml:space="preserve"> to estimate 50-year growth trajectories of black spruce, paper birch, and trembling aspen in Interior Alaska, with and without mammal herbivory. </w:t>
      </w:r>
      <w:proofErr w:type="spellStart"/>
      <w:r w:rsidR="40696336">
        <w:rPr/>
        <w:t>iLand</w:t>
      </w:r>
      <w:proofErr w:type="spellEnd"/>
      <w:r w:rsidR="40696336">
        <w:rPr/>
        <w:t xml:space="preserve"> is an individual-based forest process model that simulates the growth and mortality of trees in 1-ha stands within spatially explicit landscapes, with growth dynamics constrained by light interception, climate, and soil nutrients (Seidl et al. 2012a, 2012b). The model has been previously tested in landscape simulations of forests in the western United States (Hansen et al. 2018, Turner et al. 2022) and Alaska (Hansen et al. 2021, 2023). **</w:t>
      </w:r>
      <w:commentRangeStart w:id="1890681987"/>
      <w:r w:rsidR="40696336">
        <w:rPr/>
        <w:t xml:space="preserve">Add </w:t>
      </w:r>
      <w:commentRangeEnd w:id="1890681987"/>
      <w:r>
        <w:rPr>
          <w:rStyle w:val="CommentReference"/>
        </w:rPr>
        <w:commentReference w:id="1890681987"/>
      </w:r>
      <w:r w:rsidR="40696336">
        <w:rPr/>
        <w:t>in description of herbivory module, and set up for simulations presented here**</w:t>
      </w:r>
    </w:p>
    <w:p w:rsidR="40696336" w:rsidP="40696336" w:rsidRDefault="40696336" w14:paraId="536EFF2F" w14:textId="2A733D42">
      <w:pPr>
        <w:pStyle w:val="Normal"/>
      </w:pPr>
    </w:p>
    <w:p w:rsidRPr="00C64ACC" w:rsidR="008767C8" w:rsidP="005B23B8" w:rsidRDefault="008767C8" w14:paraId="3A5D492E" w14:textId="48EA5BA1">
      <w:pPr>
        <w:pStyle w:val="Heading1"/>
      </w:pPr>
      <w:bookmarkStart w:name="_Toc362637935" w:id="124"/>
      <w:r w:rsidRPr="00C64ACC">
        <w:t>3</w:t>
      </w:r>
      <w:r w:rsidR="00394D36">
        <w:t>.0</w:t>
      </w:r>
      <w:r w:rsidRPr="00C64ACC">
        <w:t xml:space="preserve"> Results</w:t>
      </w:r>
      <w:bookmarkEnd w:id="124"/>
    </w:p>
    <w:p w:rsidRPr="00E21DCE" w:rsidR="008767C8" w:rsidP="00D75B25" w:rsidRDefault="008767C8" w14:paraId="27CD2D13" w14:textId="10B0FA58">
      <w:pPr>
        <w:pStyle w:val="Heading2"/>
      </w:pPr>
      <w:bookmarkStart w:name="_Toc362637936" w:id="125"/>
      <w:r>
        <w:t>3.1 Site characteristics</w:t>
      </w:r>
      <w:bookmarkEnd w:id="125"/>
    </w:p>
    <w:p w:rsidR="008767C8" w:rsidP="00087CBD" w:rsidRDefault="008767C8" w14:paraId="60B9CD1C" w14:textId="73FD3E6E">
      <w:r w:rsidRPr="00953C76">
        <w:tab/>
      </w:r>
      <w:r w:rsidRPr="00953C76">
        <w:rPr/>
        <w:t xml:space="preserve">Alaskan paper birch was </w:t>
      </w:r>
      <w:r w:rsidRPr="00953C76" w:rsidR="00C44164">
        <w:rPr/>
        <w:t xml:space="preserve">consistently </w:t>
      </w:r>
      <w:r w:rsidRPr="00953C76">
        <w:rPr/>
        <w:t>the</w:t>
      </w:r>
      <w:r w:rsidRPr="00953C76" w:rsidR="007760D2">
        <w:rPr/>
        <w:t xml:space="preserve"> tallest </w:t>
      </w:r>
      <w:r w:rsidRPr="00953C76" w:rsidR="00C44164">
        <w:rPr/>
        <w:t>species at all five</w:t>
      </w:r>
      <w:r w:rsidRPr="00953C76">
        <w:rPr/>
        <w:t xml:space="preserve"> sites</w:t>
      </w:r>
      <w:r w:rsidRPr="00953C76" w:rsidR="004A0859">
        <w:rPr/>
        <w:t>, with a</w:t>
      </w:r>
      <w:r w:rsidRPr="00953C76" w:rsidR="008F45F2">
        <w:rPr/>
        <w:t>n</w:t>
      </w:r>
      <w:r w:rsidRPr="00953C76" w:rsidR="004A0859">
        <w:rPr/>
        <w:t xml:space="preserve"> average </w:t>
      </w:r>
      <w:r w:rsidRPr="00953C76" w:rsidR="004679A7">
        <w:rPr/>
        <w:t xml:space="preserve">height </w:t>
      </w:r>
      <w:r w:rsidRPr="00953C76" w:rsidR="004A0859">
        <w:rPr/>
        <w:t>of</w:t>
      </w:r>
      <w:r w:rsidRPr="00953C76" w:rsidR="000145C8">
        <w:rPr/>
        <w:t xml:space="preserve"> 124.1</w:t>
      </w:r>
      <w:r w:rsidRPr="00953C76" w:rsidR="004679A7">
        <w:rPr/>
        <w:t xml:space="preserve"> ± 4.2</w:t>
      </w:r>
      <w:r w:rsidRPr="00953C76" w:rsidR="00590A35">
        <w:rPr/>
        <w:t xml:space="preserve"> cm</w:t>
      </w:r>
      <w:r w:rsidRPr="00953C76" w:rsidR="0030414A">
        <w:rPr/>
        <w:t xml:space="preserve"> (</w:t>
      </w:r>
      <w:r w:rsidRPr="00953C76" w:rsidR="004767D3">
        <w:rPr/>
        <w:t xml:space="preserve">mean </w:t>
      </w:r>
      <w:r w:rsidRPr="00953C76" w:rsidR="0030414A">
        <w:rPr/>
        <w:t>± SE)</w:t>
      </w:r>
      <w:r w:rsidRPr="00953C76" w:rsidR="00927A54">
        <w:rPr/>
        <w:t xml:space="preserve">; at one site birch </w:t>
      </w:r>
      <w:r w:rsidR="00846E4E">
        <w:rPr/>
        <w:t>approached</w:t>
      </w:r>
      <w:r w:rsidRPr="00953C76" w:rsidR="00927A54">
        <w:rPr/>
        <w:t xml:space="preserve"> 200 cm in </w:t>
      </w:r>
      <w:r w:rsidRPr="00953C76" w:rsidR="002A5086">
        <w:rPr/>
        <w:t xml:space="preserve">average </w:t>
      </w:r>
      <w:r w:rsidRPr="00953C76" w:rsidR="00927A54">
        <w:rPr/>
        <w:t>height</w:t>
      </w:r>
      <w:r w:rsidRPr="00953C76" w:rsidR="00B54E83">
        <w:rPr/>
        <w:t xml:space="preserve"> (</w:t>
      </w:r>
      <w:r w:rsidRPr="00953C76" w:rsidR="00D27F06">
        <w:rPr/>
        <w:t>Table</w:t>
      </w:r>
      <w:r w:rsidRPr="00953C76" w:rsidR="0077784B">
        <w:rPr/>
        <w:t xml:space="preserve"> </w:t>
      </w:r>
      <w:r w:rsidR="00BF0E6B">
        <w:rPr/>
        <w:t>A</w:t>
      </w:r>
      <w:r w:rsidRPr="00953C76" w:rsidR="00B54E83">
        <w:rPr/>
        <w:t>1)</w:t>
      </w:r>
      <w:r w:rsidRPr="00953C76">
        <w:rPr/>
        <w:t xml:space="preserve">. </w:t>
      </w:r>
      <w:r w:rsidR="00536FD6">
        <w:rPr/>
        <w:t>A</w:t>
      </w:r>
      <w:r w:rsidRPr="00953C76" w:rsidR="004679A7">
        <w:rPr/>
        <w:t xml:space="preserve">spen was on average 61.2 </w:t>
      </w:r>
      <w:r w:rsidRPr="00953C76" w:rsidR="00590A35">
        <w:rPr/>
        <w:t>± 3 cm tall</w:t>
      </w:r>
      <w:r w:rsidRPr="00953C76" w:rsidR="004A0859">
        <w:rPr/>
        <w:t xml:space="preserve">, </w:t>
      </w:r>
      <w:r w:rsidRPr="00953C76" w:rsidR="005A3439">
        <w:rPr/>
        <w:t>while black spruce was the shortest (</w:t>
      </w:r>
      <w:r w:rsidRPr="00953C76" w:rsidR="00590A35">
        <w:rPr/>
        <w:t xml:space="preserve">26.5 ± </w:t>
      </w:r>
      <w:r w:rsidRPr="00953C76" w:rsidR="00953C76">
        <w:rPr/>
        <w:t>1</w:t>
      </w:r>
      <w:r w:rsidRPr="00953C76" w:rsidR="00590A35">
        <w:rPr/>
        <w:t xml:space="preserve"> cm</w:t>
      </w:r>
      <w:r w:rsidRPr="00953C76" w:rsidR="0030414A">
        <w:rPr/>
        <w:t>)</w:t>
      </w:r>
      <w:r w:rsidRPr="00953C76" w:rsidR="005A3439">
        <w:rPr/>
        <w:t>.</w:t>
      </w:r>
      <w:r w:rsidRPr="00953C76" w:rsidR="004A0859">
        <w:rPr/>
        <w:t xml:space="preserve"> </w:t>
      </w:r>
      <w:r w:rsidRPr="00953C76">
        <w:rPr/>
        <w:t xml:space="preserve">Over half of </w:t>
      </w:r>
      <w:r w:rsidRPr="00953C76" w:rsidR="00E567B1">
        <w:rPr/>
        <w:t xml:space="preserve">all </w:t>
      </w:r>
      <w:r w:rsidRPr="00953C76">
        <w:rPr/>
        <w:t>the tagged aspen were below 50 cm and thus likely protected from moose dam</w:t>
      </w:r>
      <w:r w:rsidRPr="00953C76" w:rsidR="00F6320A">
        <w:rPr/>
        <w:t>age by snow in winter</w:t>
      </w:r>
      <w:r w:rsidRPr="00953C76">
        <w:rPr/>
        <w:t xml:space="preserve">. </w:t>
      </w:r>
      <w:r w:rsidRPr="00953C76" w:rsidR="00A13585">
        <w:rPr/>
        <w:t xml:space="preserve">Compared to black spruce, density of broadleaf species was </w:t>
      </w:r>
      <w:commentRangeStart w:id="126"/>
      <w:commentRangeStart w:id="127"/>
      <w:r w:rsidRPr="00953C76" w:rsidR="00A13585">
        <w:rPr/>
        <w:t>higher and more variable across sites</w:t>
      </w:r>
      <w:commentRangeEnd w:id="126"/>
      <w:r w:rsidR="00033A4C">
        <w:rPr>
          <w:rStyle w:val="CommentReference"/>
          <w:rFonts w:eastAsia="MS Mincho"/>
        </w:rPr>
        <w:commentReference w:id="126"/>
      </w:r>
      <w:commentRangeEnd w:id="127"/>
      <w:r w:rsidR="00033A4C">
        <w:rPr>
          <w:rStyle w:val="CommentReference"/>
          <w:rFonts w:eastAsia="MS Mincho"/>
        </w:rPr>
        <w:commentReference w:id="127"/>
      </w:r>
      <w:r w:rsidRPr="00953C76" w:rsidR="00A13585">
        <w:rPr/>
        <w:t>.</w:t>
      </w:r>
      <w:r w:rsidR="00A13585">
        <w:rPr/>
        <w:t xml:space="preserve"> </w:t>
      </w:r>
      <w:r w:rsidRPr="00953C76" w:rsidR="004767D3">
        <w:rPr/>
        <w:t>However, black spruce had the highest density (~6 individuals</w:t>
      </w:r>
      <w:r w:rsidR="00033A4C">
        <w:rPr/>
        <w:t>·</w:t>
      </w:r>
      <w:r w:rsidRPr="00953C76" w:rsidR="004767D3">
        <w:rPr/>
        <w:t>m</w:t>
      </w:r>
      <w:r w:rsidRPr="00033A4C" w:rsidR="00033A4C">
        <w:rPr>
          <w:vertAlign w:val="superscript"/>
        </w:rPr>
        <w:t>-</w:t>
      </w:r>
      <w:r w:rsidRPr="00953C76" w:rsidR="004767D3">
        <w:rPr>
          <w:vertAlign w:val="superscript"/>
        </w:rPr>
        <w:t>2</w:t>
      </w:r>
      <w:r w:rsidRPr="00953C76" w:rsidR="004767D3">
        <w:rPr/>
        <w:t>) at one site (BF84), with over three times greater densities than both broadleaf species (</w:t>
      </w:r>
      <w:r w:rsidRPr="00033A4C" w:rsidR="004767D3">
        <w:rPr>
          <w:highlight w:val="yellow"/>
          <w:rPrChange w:author="Jill Johnstone" w:date="2024-04-26T11:55:00Z" w:id="1953102958">
            <w:rPr/>
          </w:rPrChange>
        </w:rPr>
        <w:t>Table A2</w:t>
      </w:r>
      <w:r w:rsidRPr="00953C76" w:rsidR="004767D3">
        <w:rPr/>
        <w:t>)</w:t>
      </w:r>
      <w:r w:rsidR="00846E4E">
        <w:rPr/>
        <w:t>. D</w:t>
      </w:r>
      <w:r w:rsidRPr="00953C76" w:rsidR="004767D3">
        <w:rPr/>
        <w:t>ensity of birch and aspen was similar</w:t>
      </w:r>
      <w:r w:rsidR="00846E4E">
        <w:rPr/>
        <w:t xml:space="preserve"> </w:t>
      </w:r>
      <w:commentRangeStart w:id="133"/>
      <w:r w:rsidR="00846E4E">
        <w:rPr/>
        <w:t>(# individuals/</w:t>
      </w:r>
      <w:r w:rsidRPr="00846E4E" w:rsidR="00846E4E">
        <w:rPr/>
        <w:t xml:space="preserve"> </w:t>
      </w:r>
      <w:r w:rsidRPr="00953C76" w:rsidR="00846E4E">
        <w:rPr/>
        <w:t>m</w:t>
      </w:r>
      <w:r w:rsidRPr="00953C76" w:rsidR="00846E4E">
        <w:rPr>
          <w:vertAlign w:val="superscript"/>
        </w:rPr>
        <w:t>2</w:t>
      </w:r>
      <w:r w:rsidR="00FD7634">
        <w:rPr/>
        <w:t xml:space="preserve"> </w:t>
      </w:r>
      <w:r w:rsidR="00846E4E">
        <w:rPr/>
        <w:t>on average)</w:t>
      </w:r>
      <w:commentRangeEnd w:id="133"/>
      <w:r w:rsidR="00033A4C">
        <w:rPr>
          <w:rStyle w:val="CommentReference"/>
          <w:rFonts w:eastAsia="MS Mincho"/>
        </w:rPr>
        <w:commentReference w:id="133"/>
      </w:r>
      <w:r w:rsidRPr="00953C76" w:rsidR="004767D3">
        <w:rPr/>
        <w:t>.</w:t>
      </w:r>
      <w:r w:rsidRPr="004767D3" w:rsidR="004767D3">
        <w:rPr/>
        <w:t xml:space="preserve"> </w:t>
      </w:r>
      <w:r w:rsidRPr="00953C76" w:rsidR="004767D3">
        <w:rPr/>
        <w:t xml:space="preserve">Average density of all </w:t>
      </w:r>
      <w:r w:rsidRPr="40696336" w:rsidR="004767D3">
        <w:rPr>
          <w:i w:val="1"/>
          <w:iCs w:val="1"/>
        </w:rPr>
        <w:t>Salix</w:t>
      </w:r>
      <w:r w:rsidRPr="00953C76" w:rsidR="004767D3">
        <w:rPr/>
        <w:t xml:space="preserve"> species was half that of both broadleaf species (4.5 m</w:t>
      </w:r>
      <w:r w:rsidR="004767D3">
        <w:rPr>
          <w:vertAlign w:val="superscript"/>
        </w:rPr>
        <w:t>-2</w:t>
      </w:r>
      <w:r w:rsidR="00FD7634">
        <w:rPr/>
        <w:t xml:space="preserve"> </w:t>
      </w:r>
      <w:r w:rsidRPr="00953C76" w:rsidR="004767D3">
        <w:rPr/>
        <w:t>± 1.5) and individuals were mostly single-stemmed</w:t>
      </w:r>
      <w:r w:rsidR="00536FD6">
        <w:rPr/>
        <w:t>,</w:t>
      </w:r>
      <w:r w:rsidRPr="00953C76" w:rsidR="004767D3">
        <w:rPr/>
        <w:t xml:space="preserve"> short (~50 cm)</w:t>
      </w:r>
      <w:r w:rsidR="00536FD6">
        <w:rPr/>
        <w:t xml:space="preserve">, with very low evidence of browsing </w:t>
      </w:r>
      <w:commentRangeStart w:id="134"/>
      <w:r w:rsidR="00536FD6">
        <w:rPr/>
        <w:t>due to their height</w:t>
      </w:r>
      <w:commentRangeEnd w:id="134"/>
      <w:r w:rsidR="00033A4C">
        <w:rPr>
          <w:rStyle w:val="CommentReference"/>
          <w:rFonts w:eastAsia="MS Mincho"/>
        </w:rPr>
        <w:commentReference w:id="134"/>
      </w:r>
      <w:r w:rsidR="00846E4E">
        <w:rPr/>
        <w:t xml:space="preserve">. </w:t>
      </w:r>
    </w:p>
    <w:p w:rsidRPr="00BB2D19" w:rsidR="00BF0E6B" w:rsidP="00BB2D19" w:rsidRDefault="00CC1401" w14:paraId="41A36E59" w14:textId="2372EECC">
      <w:pPr>
        <w:ind w:firstLine="720"/>
      </w:pPr>
      <w:r>
        <w:t>The five sites captured a range in post-fire environmental characteristics within the 2004 Boundary Fire (</w:t>
      </w:r>
      <w:commentRangeStart w:id="135"/>
      <w:r>
        <w:t>Table 1</w:t>
      </w:r>
      <w:commentRangeEnd w:id="135"/>
      <w:r w:rsidR="0050735A">
        <w:rPr>
          <w:rStyle w:val="CommentReference"/>
          <w:rFonts w:eastAsia="MS Mincho"/>
        </w:rPr>
        <w:commentReference w:id="135"/>
      </w:r>
      <w:r>
        <w:t xml:space="preserve">). Organic layer depth was thinnest at BF76, a south-facing site that also had the tallest trees. The thickest organic layer and coldest summer soil temperatures were at BF84, a moist, flat area in a toe-slope position dominated by tussocks that burned at a low severity. Although sample sizes precluded statistical tests, soil characteristics were similar between paired control and exclosure plots (Table 1) </w:t>
      </w:r>
      <w:r w:rsidR="004767D3">
        <w:t>except for</w:t>
      </w:r>
      <w:r>
        <w:t xml:space="preserve"> lower soil moisture measured in the exclosure in BF76; these apparent differences are confounded </w:t>
      </w:r>
      <w:r w:rsidR="00A14EB2">
        <w:t xml:space="preserve">by </w:t>
      </w:r>
      <w:r>
        <w:t>low replication</w:t>
      </w:r>
      <w:r w:rsidR="00A14EB2">
        <w:t xml:space="preserve"> (near-surface rocks limited sampling)</w:t>
      </w:r>
      <w:r>
        <w:t xml:space="preserve">. </w:t>
      </w:r>
    </w:p>
    <w:tbl>
      <w:tblPr>
        <w:tblStyle w:val="TableGrid"/>
        <w:tblW w:w="8531" w:type="dxa"/>
        <w:tblLook w:val="04A0" w:firstRow="1" w:lastRow="0" w:firstColumn="1" w:lastColumn="0" w:noHBand="0" w:noVBand="1"/>
      </w:tblPr>
      <w:tblGrid>
        <w:gridCol w:w="1405"/>
        <w:gridCol w:w="1194"/>
        <w:gridCol w:w="1293"/>
        <w:gridCol w:w="1414"/>
        <w:gridCol w:w="1249"/>
        <w:gridCol w:w="1976"/>
      </w:tblGrid>
      <w:tr w:rsidR="00087CBD" w:rsidTr="00087CBD" w14:paraId="3C2E7033" w14:textId="77777777">
        <w:tc>
          <w:tcPr>
            <w:tcW w:w="8531" w:type="dxa"/>
            <w:gridSpan w:val="6"/>
            <w:tcBorders>
              <w:top w:val="nil"/>
              <w:left w:val="nil"/>
              <w:bottom w:val="single" w:color="auto" w:sz="18" w:space="0"/>
              <w:right w:val="nil"/>
            </w:tcBorders>
          </w:tcPr>
          <w:p w:rsidRPr="008722AE" w:rsidR="00953C76" w:rsidP="008722AE" w:rsidRDefault="00953C76" w14:paraId="3B7615C8" w14:textId="153BE9CC">
            <w:pPr>
              <w:spacing w:before="240" w:line="240" w:lineRule="auto"/>
              <w:rPr>
                <w:sz w:val="24"/>
                <w:szCs w:val="24"/>
              </w:rPr>
            </w:pPr>
            <w:r w:rsidRPr="008722AE">
              <w:rPr>
                <w:sz w:val="24"/>
                <w:szCs w:val="24"/>
                <w:lang w:val="en-US"/>
              </w:rPr>
              <w:t>Table 1. Environmental characteristics (mean ± SE) of each plot in 2015.</w:t>
            </w:r>
          </w:p>
        </w:tc>
      </w:tr>
      <w:tr w:rsidR="008767C8" w:rsidTr="00953C76" w14:paraId="6D36EB29" w14:textId="77777777">
        <w:tc>
          <w:tcPr>
            <w:tcW w:w="1405" w:type="dxa"/>
            <w:tcBorders>
              <w:top w:val="single" w:color="auto" w:sz="18" w:space="0"/>
              <w:left w:val="nil"/>
              <w:bottom w:val="single" w:color="auto" w:sz="18" w:space="0"/>
              <w:right w:val="nil"/>
            </w:tcBorders>
          </w:tcPr>
          <w:p w:rsidRPr="00375518" w:rsidR="008767C8" w:rsidP="008722AE" w:rsidRDefault="008767C8" w14:paraId="3D7A28E5" w14:textId="77777777">
            <w:pPr>
              <w:spacing w:line="240" w:lineRule="auto"/>
              <w:rPr>
                <w:sz w:val="24"/>
                <w:szCs w:val="24"/>
              </w:rPr>
            </w:pPr>
            <w:r w:rsidRPr="00375518">
              <w:rPr>
                <w:sz w:val="24"/>
                <w:szCs w:val="24"/>
              </w:rPr>
              <w:t>Site</w:t>
            </w:r>
          </w:p>
        </w:tc>
        <w:tc>
          <w:tcPr>
            <w:tcW w:w="1194" w:type="dxa"/>
            <w:tcBorders>
              <w:top w:val="single" w:color="auto" w:sz="18" w:space="0"/>
              <w:left w:val="nil"/>
              <w:bottom w:val="single" w:color="auto" w:sz="18" w:space="0"/>
              <w:right w:val="nil"/>
            </w:tcBorders>
          </w:tcPr>
          <w:p w:rsidRPr="005E3A53" w:rsidR="008767C8" w:rsidP="008722AE" w:rsidRDefault="008767C8" w14:paraId="127FA475" w14:textId="77777777">
            <w:pPr>
              <w:spacing w:line="240" w:lineRule="auto"/>
              <w:rPr>
                <w:sz w:val="24"/>
                <w:szCs w:val="24"/>
              </w:rPr>
            </w:pPr>
            <w:r w:rsidRPr="005E3A53">
              <w:rPr>
                <w:sz w:val="24"/>
                <w:szCs w:val="24"/>
              </w:rPr>
              <w:t>Plot</w:t>
            </w:r>
          </w:p>
        </w:tc>
        <w:tc>
          <w:tcPr>
            <w:tcW w:w="1293" w:type="dxa"/>
            <w:tcBorders>
              <w:top w:val="single" w:color="auto" w:sz="18" w:space="0"/>
              <w:left w:val="nil"/>
              <w:bottom w:val="single" w:color="auto" w:sz="18" w:space="0"/>
              <w:right w:val="nil"/>
            </w:tcBorders>
          </w:tcPr>
          <w:p w:rsidRPr="00375518" w:rsidR="008767C8" w:rsidP="008722AE" w:rsidRDefault="008767C8" w14:paraId="45D4DDC4" w14:textId="77777777">
            <w:pPr>
              <w:spacing w:line="240" w:lineRule="auto"/>
              <w:jc w:val="center"/>
              <w:rPr>
                <w:sz w:val="24"/>
                <w:szCs w:val="24"/>
              </w:rPr>
            </w:pPr>
            <w:r w:rsidRPr="00375518">
              <w:rPr>
                <w:sz w:val="24"/>
                <w:szCs w:val="24"/>
              </w:rPr>
              <w:t>pH</w:t>
            </w:r>
          </w:p>
        </w:tc>
        <w:tc>
          <w:tcPr>
            <w:tcW w:w="1414" w:type="dxa"/>
            <w:tcBorders>
              <w:top w:val="single" w:color="auto" w:sz="18" w:space="0"/>
              <w:left w:val="nil"/>
              <w:bottom w:val="single" w:color="auto" w:sz="18" w:space="0"/>
              <w:right w:val="nil"/>
            </w:tcBorders>
          </w:tcPr>
          <w:p w:rsidRPr="00375518" w:rsidR="008767C8" w:rsidP="008722AE" w:rsidRDefault="008767C8" w14:paraId="124C8A10" w14:textId="77777777">
            <w:pPr>
              <w:spacing w:line="240" w:lineRule="auto"/>
              <w:jc w:val="center"/>
              <w:rPr>
                <w:sz w:val="24"/>
                <w:szCs w:val="24"/>
              </w:rPr>
            </w:pPr>
            <w:r w:rsidRPr="00375518">
              <w:rPr>
                <w:sz w:val="24"/>
                <w:szCs w:val="24"/>
              </w:rPr>
              <w:t>Organic layer</w:t>
            </w:r>
          </w:p>
          <w:p w:rsidRPr="00375518" w:rsidR="008767C8" w:rsidP="008722AE" w:rsidRDefault="008767C8" w14:paraId="1D5943D5" w14:textId="77777777">
            <w:pPr>
              <w:spacing w:line="240" w:lineRule="auto"/>
              <w:jc w:val="center"/>
              <w:rPr>
                <w:sz w:val="24"/>
                <w:szCs w:val="24"/>
              </w:rPr>
            </w:pPr>
            <w:r w:rsidRPr="00375518">
              <w:rPr>
                <w:sz w:val="24"/>
                <w:szCs w:val="24"/>
              </w:rPr>
              <w:t>depth (cm)</w:t>
            </w:r>
          </w:p>
        </w:tc>
        <w:tc>
          <w:tcPr>
            <w:tcW w:w="1249" w:type="dxa"/>
            <w:tcBorders>
              <w:top w:val="single" w:color="auto" w:sz="18" w:space="0"/>
              <w:left w:val="nil"/>
              <w:bottom w:val="single" w:color="auto" w:sz="18" w:space="0"/>
              <w:right w:val="nil"/>
            </w:tcBorders>
          </w:tcPr>
          <w:p w:rsidRPr="00375518" w:rsidR="008767C8" w:rsidP="008722AE" w:rsidRDefault="008767C8" w14:paraId="048C08D1" w14:textId="77777777">
            <w:pPr>
              <w:spacing w:line="240" w:lineRule="auto"/>
              <w:jc w:val="center"/>
              <w:rPr>
                <w:sz w:val="24"/>
                <w:szCs w:val="24"/>
              </w:rPr>
            </w:pPr>
            <w:r w:rsidRPr="00375518">
              <w:rPr>
                <w:sz w:val="24"/>
                <w:szCs w:val="24"/>
              </w:rPr>
              <w:t>Moisture</w:t>
            </w:r>
            <w:r w:rsidRPr="00720C66">
              <w:rPr>
                <w:sz w:val="24"/>
                <w:szCs w:val="24"/>
                <w:vertAlign w:val="superscript"/>
              </w:rPr>
              <w:t>+</w:t>
            </w:r>
          </w:p>
        </w:tc>
        <w:tc>
          <w:tcPr>
            <w:tcW w:w="1976" w:type="dxa"/>
            <w:tcBorders>
              <w:top w:val="single" w:color="auto" w:sz="18" w:space="0"/>
              <w:left w:val="nil"/>
              <w:bottom w:val="single" w:color="auto" w:sz="18" w:space="0"/>
              <w:right w:val="nil"/>
            </w:tcBorders>
          </w:tcPr>
          <w:p w:rsidRPr="00F72898" w:rsidR="008767C8" w:rsidP="008722AE" w:rsidRDefault="008767C8" w14:paraId="0B3AE384" w14:textId="77777777">
            <w:pPr>
              <w:spacing w:line="240" w:lineRule="auto"/>
              <w:jc w:val="center"/>
              <w:rPr>
                <w:sz w:val="24"/>
                <w:szCs w:val="24"/>
              </w:rPr>
            </w:pPr>
            <w:r w:rsidRPr="00F72898">
              <w:rPr>
                <w:sz w:val="24"/>
                <w:szCs w:val="24"/>
              </w:rPr>
              <w:t>Summer soil temperature (°</w:t>
            </w:r>
            <w:proofErr w:type="gramStart"/>
            <w:r w:rsidRPr="00F72898">
              <w:rPr>
                <w:sz w:val="24"/>
                <w:szCs w:val="24"/>
              </w:rPr>
              <w:t>C)</w:t>
            </w:r>
            <w:r w:rsidRPr="00720C66">
              <w:rPr>
                <w:sz w:val="24"/>
                <w:szCs w:val="24"/>
                <w:vertAlign w:val="superscript"/>
              </w:rPr>
              <w:t>Ψ</w:t>
            </w:r>
            <w:proofErr w:type="gramEnd"/>
          </w:p>
        </w:tc>
      </w:tr>
      <w:tr w:rsidR="008767C8" w:rsidTr="00953C76" w14:paraId="77589729" w14:textId="77777777">
        <w:tc>
          <w:tcPr>
            <w:tcW w:w="1405" w:type="dxa"/>
            <w:tcBorders>
              <w:top w:val="single" w:color="auto" w:sz="18" w:space="0"/>
              <w:left w:val="nil"/>
              <w:bottom w:val="nil"/>
              <w:right w:val="nil"/>
            </w:tcBorders>
          </w:tcPr>
          <w:p w:rsidRPr="00375518" w:rsidR="008767C8" w:rsidP="008722AE" w:rsidRDefault="008767C8" w14:paraId="6EE8642D" w14:textId="77777777">
            <w:pPr>
              <w:spacing w:line="240" w:lineRule="auto"/>
              <w:rPr>
                <w:sz w:val="24"/>
                <w:szCs w:val="24"/>
              </w:rPr>
            </w:pPr>
            <w:r>
              <w:rPr>
                <w:sz w:val="24"/>
                <w:szCs w:val="24"/>
              </w:rPr>
              <w:t>BF72</w:t>
            </w:r>
          </w:p>
        </w:tc>
        <w:tc>
          <w:tcPr>
            <w:tcW w:w="1194" w:type="dxa"/>
            <w:tcBorders>
              <w:top w:val="single" w:color="auto" w:sz="18" w:space="0"/>
              <w:left w:val="nil"/>
              <w:bottom w:val="nil"/>
              <w:right w:val="nil"/>
            </w:tcBorders>
          </w:tcPr>
          <w:p w:rsidRPr="005E3A53" w:rsidR="008767C8" w:rsidP="008722AE" w:rsidRDefault="008767C8" w14:paraId="6457FBEB" w14:textId="77777777">
            <w:pPr>
              <w:spacing w:line="240" w:lineRule="auto"/>
              <w:rPr>
                <w:sz w:val="24"/>
                <w:szCs w:val="24"/>
              </w:rPr>
            </w:pPr>
            <w:r w:rsidRPr="005E3A53">
              <w:rPr>
                <w:sz w:val="24"/>
                <w:szCs w:val="24"/>
              </w:rPr>
              <w:t>Control</w:t>
            </w:r>
          </w:p>
        </w:tc>
        <w:tc>
          <w:tcPr>
            <w:tcW w:w="1293" w:type="dxa"/>
            <w:tcBorders>
              <w:top w:val="single" w:color="auto" w:sz="18" w:space="0"/>
              <w:left w:val="nil"/>
              <w:bottom w:val="nil"/>
              <w:right w:val="nil"/>
            </w:tcBorders>
          </w:tcPr>
          <w:p w:rsidRPr="00375518" w:rsidR="008767C8" w:rsidP="008722AE" w:rsidRDefault="008767C8" w14:paraId="1E686407" w14:textId="77777777">
            <w:pPr>
              <w:spacing w:line="240" w:lineRule="auto"/>
              <w:jc w:val="center"/>
              <w:rPr>
                <w:sz w:val="24"/>
                <w:szCs w:val="24"/>
              </w:rPr>
            </w:pPr>
            <w:r w:rsidRPr="00375518">
              <w:rPr>
                <w:sz w:val="24"/>
                <w:szCs w:val="24"/>
              </w:rPr>
              <w:t>3.7</w:t>
            </w:r>
            <w:r w:rsidRPr="00375518">
              <w:rPr>
                <w:rFonts w:eastAsia="Times New Roman"/>
                <w:color w:val="000000"/>
                <w:sz w:val="24"/>
                <w:szCs w:val="24"/>
              </w:rPr>
              <w:t xml:space="preserve"> </w:t>
            </w:r>
            <w:r>
              <w:rPr>
                <w:sz w:val="24"/>
                <w:szCs w:val="24"/>
              </w:rPr>
              <w:t>± 0.1</w:t>
            </w:r>
          </w:p>
        </w:tc>
        <w:tc>
          <w:tcPr>
            <w:tcW w:w="1414" w:type="dxa"/>
            <w:tcBorders>
              <w:top w:val="single" w:color="auto" w:sz="18" w:space="0"/>
              <w:left w:val="nil"/>
              <w:bottom w:val="nil"/>
              <w:right w:val="nil"/>
            </w:tcBorders>
          </w:tcPr>
          <w:p w:rsidRPr="00375518" w:rsidR="008767C8" w:rsidP="008722AE" w:rsidRDefault="008767C8" w14:paraId="25D22B79" w14:textId="77777777">
            <w:pPr>
              <w:spacing w:line="240" w:lineRule="auto"/>
              <w:jc w:val="center"/>
              <w:rPr>
                <w:sz w:val="24"/>
                <w:szCs w:val="24"/>
              </w:rPr>
            </w:pPr>
            <w:r w:rsidRPr="00375518">
              <w:rPr>
                <w:sz w:val="24"/>
                <w:szCs w:val="24"/>
              </w:rPr>
              <w:t>6.5</w:t>
            </w:r>
            <w:r w:rsidRPr="00375518">
              <w:rPr>
                <w:rFonts w:eastAsia="Times New Roman"/>
                <w:color w:val="000000"/>
                <w:sz w:val="24"/>
                <w:szCs w:val="24"/>
              </w:rPr>
              <w:t xml:space="preserve"> </w:t>
            </w:r>
            <w:r>
              <w:rPr>
                <w:sz w:val="24"/>
                <w:szCs w:val="24"/>
              </w:rPr>
              <w:t>± 0.8</w:t>
            </w:r>
          </w:p>
        </w:tc>
        <w:tc>
          <w:tcPr>
            <w:tcW w:w="1249" w:type="dxa"/>
            <w:tcBorders>
              <w:top w:val="single" w:color="auto" w:sz="18" w:space="0"/>
              <w:left w:val="nil"/>
              <w:bottom w:val="nil"/>
              <w:right w:val="nil"/>
            </w:tcBorders>
          </w:tcPr>
          <w:p w:rsidRPr="00375518" w:rsidR="008767C8" w:rsidP="008722AE" w:rsidRDefault="008767C8" w14:paraId="0ADA8D03" w14:textId="77777777">
            <w:pPr>
              <w:spacing w:line="240" w:lineRule="auto"/>
              <w:jc w:val="center"/>
              <w:rPr>
                <w:sz w:val="24"/>
                <w:szCs w:val="24"/>
              </w:rPr>
            </w:pPr>
            <w:r w:rsidRPr="00375518">
              <w:rPr>
                <w:sz w:val="24"/>
                <w:szCs w:val="24"/>
              </w:rPr>
              <w:t>29.9</w:t>
            </w:r>
            <w:r>
              <w:rPr>
                <w:sz w:val="24"/>
                <w:szCs w:val="24"/>
                <w:vertAlign w:val="superscript"/>
              </w:rPr>
              <w:t>1</w:t>
            </w:r>
            <w:r w:rsidRPr="00375518">
              <w:rPr>
                <w:rFonts w:eastAsia="Times New Roman"/>
                <w:color w:val="000000"/>
                <w:sz w:val="24"/>
                <w:szCs w:val="24"/>
              </w:rPr>
              <w:t xml:space="preserve"> </w:t>
            </w:r>
          </w:p>
        </w:tc>
        <w:tc>
          <w:tcPr>
            <w:tcW w:w="1976" w:type="dxa"/>
            <w:tcBorders>
              <w:top w:val="single" w:color="auto" w:sz="18" w:space="0"/>
              <w:left w:val="nil"/>
              <w:bottom w:val="nil"/>
              <w:right w:val="nil"/>
            </w:tcBorders>
          </w:tcPr>
          <w:p w:rsidRPr="00F72898" w:rsidR="008767C8" w:rsidP="008722AE" w:rsidRDefault="008767C8" w14:paraId="7D606D93" w14:textId="77777777">
            <w:pPr>
              <w:spacing w:line="240" w:lineRule="auto"/>
              <w:jc w:val="center"/>
              <w:rPr>
                <w:sz w:val="24"/>
                <w:szCs w:val="24"/>
              </w:rPr>
            </w:pPr>
            <w:r>
              <w:rPr>
                <w:sz w:val="24"/>
                <w:szCs w:val="24"/>
              </w:rPr>
              <w:t>6.7</w:t>
            </w:r>
          </w:p>
        </w:tc>
      </w:tr>
      <w:tr w:rsidR="008767C8" w:rsidTr="00953C76" w14:paraId="700915DE" w14:textId="77777777">
        <w:tc>
          <w:tcPr>
            <w:tcW w:w="1405" w:type="dxa"/>
            <w:tcBorders>
              <w:top w:val="nil"/>
              <w:left w:val="nil"/>
              <w:right w:val="nil"/>
            </w:tcBorders>
          </w:tcPr>
          <w:p w:rsidRPr="00375518" w:rsidR="008767C8" w:rsidP="008722AE" w:rsidRDefault="008767C8" w14:paraId="1CABFC5A" w14:textId="77777777">
            <w:pPr>
              <w:spacing w:line="240" w:lineRule="auto"/>
              <w:rPr>
                <w:sz w:val="24"/>
                <w:szCs w:val="24"/>
              </w:rPr>
            </w:pPr>
          </w:p>
        </w:tc>
        <w:tc>
          <w:tcPr>
            <w:tcW w:w="1194" w:type="dxa"/>
            <w:tcBorders>
              <w:top w:val="nil"/>
              <w:left w:val="nil"/>
              <w:right w:val="nil"/>
            </w:tcBorders>
          </w:tcPr>
          <w:p w:rsidRPr="005E3A53" w:rsidR="008767C8" w:rsidP="008722AE" w:rsidRDefault="008767C8" w14:paraId="0CFCD74C" w14:textId="77777777">
            <w:pPr>
              <w:spacing w:line="240" w:lineRule="auto"/>
              <w:rPr>
                <w:sz w:val="24"/>
                <w:szCs w:val="24"/>
              </w:rPr>
            </w:pPr>
            <w:r w:rsidRPr="005E3A53">
              <w:rPr>
                <w:sz w:val="24"/>
                <w:szCs w:val="24"/>
              </w:rPr>
              <w:t>Exclosure</w:t>
            </w:r>
          </w:p>
        </w:tc>
        <w:tc>
          <w:tcPr>
            <w:tcW w:w="1293" w:type="dxa"/>
            <w:tcBorders>
              <w:top w:val="nil"/>
              <w:left w:val="nil"/>
              <w:right w:val="nil"/>
            </w:tcBorders>
          </w:tcPr>
          <w:p w:rsidRPr="00375518" w:rsidR="008767C8" w:rsidP="008722AE" w:rsidRDefault="008767C8" w14:paraId="5ADC46D7" w14:textId="77777777">
            <w:pPr>
              <w:spacing w:line="240" w:lineRule="auto"/>
              <w:jc w:val="center"/>
              <w:rPr>
                <w:sz w:val="24"/>
                <w:szCs w:val="24"/>
              </w:rPr>
            </w:pPr>
            <w:r w:rsidRPr="00375518">
              <w:rPr>
                <w:sz w:val="24"/>
                <w:szCs w:val="24"/>
              </w:rPr>
              <w:t>3.</w:t>
            </w:r>
            <w:r>
              <w:rPr>
                <w:sz w:val="24"/>
                <w:szCs w:val="24"/>
              </w:rPr>
              <w:t>2</w:t>
            </w:r>
            <w:r w:rsidRPr="00375518">
              <w:rPr>
                <w:rFonts w:eastAsia="Times New Roman"/>
                <w:color w:val="000000"/>
                <w:sz w:val="24"/>
                <w:szCs w:val="24"/>
              </w:rPr>
              <w:t xml:space="preserve"> </w:t>
            </w:r>
            <w:r>
              <w:rPr>
                <w:sz w:val="24"/>
                <w:szCs w:val="24"/>
              </w:rPr>
              <w:t>± 0.1</w:t>
            </w:r>
          </w:p>
        </w:tc>
        <w:tc>
          <w:tcPr>
            <w:tcW w:w="1414" w:type="dxa"/>
            <w:tcBorders>
              <w:top w:val="nil"/>
              <w:left w:val="nil"/>
              <w:right w:val="nil"/>
            </w:tcBorders>
          </w:tcPr>
          <w:p w:rsidRPr="00375518" w:rsidR="008767C8" w:rsidP="008722AE" w:rsidRDefault="008767C8" w14:paraId="4F9683D7" w14:textId="77777777">
            <w:pPr>
              <w:spacing w:line="240" w:lineRule="auto"/>
              <w:jc w:val="center"/>
              <w:rPr>
                <w:sz w:val="24"/>
                <w:szCs w:val="24"/>
              </w:rPr>
            </w:pPr>
            <w:r w:rsidRPr="00375518">
              <w:rPr>
                <w:sz w:val="24"/>
                <w:szCs w:val="24"/>
              </w:rPr>
              <w:t>9.0</w:t>
            </w:r>
            <w:r w:rsidRPr="00375518">
              <w:rPr>
                <w:rFonts w:eastAsia="Times New Roman"/>
                <w:color w:val="000000"/>
                <w:sz w:val="24"/>
                <w:szCs w:val="24"/>
              </w:rPr>
              <w:t xml:space="preserve"> </w:t>
            </w:r>
            <w:r>
              <w:rPr>
                <w:sz w:val="24"/>
                <w:szCs w:val="24"/>
              </w:rPr>
              <w:t>± 3.0</w:t>
            </w:r>
          </w:p>
        </w:tc>
        <w:tc>
          <w:tcPr>
            <w:tcW w:w="1249" w:type="dxa"/>
            <w:tcBorders>
              <w:top w:val="nil"/>
              <w:left w:val="nil"/>
              <w:right w:val="nil"/>
            </w:tcBorders>
          </w:tcPr>
          <w:p w:rsidRPr="00375518" w:rsidR="008767C8" w:rsidP="008722AE" w:rsidRDefault="008767C8" w14:paraId="5C4CB1DC" w14:textId="77777777">
            <w:pPr>
              <w:spacing w:line="240" w:lineRule="auto"/>
              <w:jc w:val="center"/>
              <w:rPr>
                <w:sz w:val="24"/>
                <w:szCs w:val="24"/>
              </w:rPr>
            </w:pPr>
            <w:r w:rsidRPr="00375518">
              <w:rPr>
                <w:sz w:val="24"/>
                <w:szCs w:val="24"/>
              </w:rPr>
              <w:t>29.</w:t>
            </w:r>
            <w:r>
              <w:rPr>
                <w:sz w:val="24"/>
                <w:szCs w:val="24"/>
              </w:rPr>
              <w:t>6</w:t>
            </w:r>
            <w:r>
              <w:rPr>
                <w:sz w:val="24"/>
                <w:szCs w:val="24"/>
                <w:vertAlign w:val="superscript"/>
              </w:rPr>
              <w:t>1</w:t>
            </w:r>
            <w:r w:rsidRPr="00375518">
              <w:rPr>
                <w:rFonts w:eastAsia="Times New Roman"/>
                <w:color w:val="000000"/>
                <w:sz w:val="24"/>
                <w:szCs w:val="24"/>
              </w:rPr>
              <w:t xml:space="preserve"> </w:t>
            </w:r>
          </w:p>
        </w:tc>
        <w:tc>
          <w:tcPr>
            <w:tcW w:w="1976" w:type="dxa"/>
            <w:tcBorders>
              <w:top w:val="nil"/>
              <w:left w:val="nil"/>
              <w:right w:val="nil"/>
            </w:tcBorders>
          </w:tcPr>
          <w:p w:rsidRPr="00F72898" w:rsidR="008767C8" w:rsidP="008722AE" w:rsidRDefault="008767C8" w14:paraId="05502E33" w14:textId="77777777">
            <w:pPr>
              <w:spacing w:line="240" w:lineRule="auto"/>
              <w:jc w:val="center"/>
              <w:rPr>
                <w:sz w:val="24"/>
                <w:szCs w:val="24"/>
              </w:rPr>
            </w:pPr>
            <w:r>
              <w:rPr>
                <w:sz w:val="24"/>
                <w:szCs w:val="24"/>
              </w:rPr>
              <w:t>7.2</w:t>
            </w:r>
          </w:p>
        </w:tc>
      </w:tr>
      <w:tr w:rsidR="008767C8" w:rsidTr="00953C76" w14:paraId="1154D253" w14:textId="77777777">
        <w:tc>
          <w:tcPr>
            <w:tcW w:w="1405" w:type="dxa"/>
            <w:tcBorders>
              <w:left w:val="nil"/>
              <w:bottom w:val="nil"/>
              <w:right w:val="nil"/>
            </w:tcBorders>
          </w:tcPr>
          <w:p w:rsidRPr="00375518" w:rsidR="008767C8" w:rsidP="008722AE" w:rsidRDefault="008767C8" w14:paraId="2798E075" w14:textId="77777777">
            <w:pPr>
              <w:spacing w:line="240" w:lineRule="auto"/>
              <w:rPr>
                <w:sz w:val="24"/>
                <w:szCs w:val="24"/>
              </w:rPr>
            </w:pPr>
            <w:r>
              <w:rPr>
                <w:sz w:val="24"/>
                <w:szCs w:val="24"/>
              </w:rPr>
              <w:t>BF76</w:t>
            </w:r>
          </w:p>
        </w:tc>
        <w:tc>
          <w:tcPr>
            <w:tcW w:w="1194" w:type="dxa"/>
            <w:tcBorders>
              <w:left w:val="nil"/>
              <w:bottom w:val="nil"/>
              <w:right w:val="nil"/>
            </w:tcBorders>
          </w:tcPr>
          <w:p w:rsidRPr="005E3A53" w:rsidR="008767C8" w:rsidP="008722AE" w:rsidRDefault="008767C8" w14:paraId="2EE7B741" w14:textId="77777777">
            <w:pPr>
              <w:spacing w:line="240" w:lineRule="auto"/>
              <w:rPr>
                <w:sz w:val="24"/>
                <w:szCs w:val="24"/>
              </w:rPr>
            </w:pPr>
            <w:r w:rsidRPr="005E3A53">
              <w:rPr>
                <w:sz w:val="24"/>
                <w:szCs w:val="24"/>
              </w:rPr>
              <w:t>Control</w:t>
            </w:r>
          </w:p>
        </w:tc>
        <w:tc>
          <w:tcPr>
            <w:tcW w:w="1293" w:type="dxa"/>
            <w:tcBorders>
              <w:left w:val="nil"/>
              <w:bottom w:val="nil"/>
              <w:right w:val="nil"/>
            </w:tcBorders>
          </w:tcPr>
          <w:p w:rsidRPr="00375518" w:rsidR="008767C8" w:rsidP="008722AE" w:rsidRDefault="008767C8" w14:paraId="0A6E0EC9" w14:textId="77777777">
            <w:pPr>
              <w:spacing w:line="240" w:lineRule="auto"/>
              <w:jc w:val="center"/>
              <w:rPr>
                <w:sz w:val="24"/>
                <w:szCs w:val="24"/>
              </w:rPr>
            </w:pPr>
            <w:r w:rsidRPr="00375518">
              <w:rPr>
                <w:sz w:val="24"/>
                <w:szCs w:val="24"/>
              </w:rPr>
              <w:t>3.5</w:t>
            </w:r>
            <w:r w:rsidRPr="00375518">
              <w:rPr>
                <w:rFonts w:eastAsia="Times New Roman"/>
                <w:color w:val="000000"/>
                <w:sz w:val="24"/>
                <w:szCs w:val="24"/>
              </w:rPr>
              <w:t xml:space="preserve"> </w:t>
            </w:r>
            <w:r>
              <w:rPr>
                <w:sz w:val="24"/>
                <w:szCs w:val="24"/>
              </w:rPr>
              <w:t>± 0.2</w:t>
            </w:r>
          </w:p>
        </w:tc>
        <w:tc>
          <w:tcPr>
            <w:tcW w:w="1414" w:type="dxa"/>
            <w:tcBorders>
              <w:left w:val="nil"/>
              <w:bottom w:val="nil"/>
              <w:right w:val="nil"/>
            </w:tcBorders>
          </w:tcPr>
          <w:p w:rsidRPr="00375518" w:rsidR="008767C8" w:rsidP="008722AE" w:rsidRDefault="008767C8" w14:paraId="3B39E426" w14:textId="77777777">
            <w:pPr>
              <w:spacing w:line="240" w:lineRule="auto"/>
              <w:jc w:val="center"/>
              <w:rPr>
                <w:sz w:val="24"/>
                <w:szCs w:val="24"/>
              </w:rPr>
            </w:pPr>
            <w:r w:rsidRPr="00375518">
              <w:rPr>
                <w:sz w:val="24"/>
                <w:szCs w:val="24"/>
              </w:rPr>
              <w:t>2.8</w:t>
            </w:r>
            <w:r w:rsidRPr="00375518">
              <w:rPr>
                <w:rFonts w:eastAsia="Times New Roman"/>
                <w:color w:val="000000"/>
                <w:sz w:val="24"/>
                <w:szCs w:val="24"/>
              </w:rPr>
              <w:t xml:space="preserve"> </w:t>
            </w:r>
            <w:r>
              <w:rPr>
                <w:sz w:val="24"/>
                <w:szCs w:val="24"/>
              </w:rPr>
              <w:t>± 0.4</w:t>
            </w:r>
          </w:p>
        </w:tc>
        <w:tc>
          <w:tcPr>
            <w:tcW w:w="1249" w:type="dxa"/>
            <w:tcBorders>
              <w:left w:val="nil"/>
              <w:bottom w:val="nil"/>
              <w:right w:val="nil"/>
            </w:tcBorders>
          </w:tcPr>
          <w:p w:rsidRPr="00375518" w:rsidR="008767C8" w:rsidP="008722AE" w:rsidRDefault="008767C8" w14:paraId="36F2694F" w14:textId="77777777">
            <w:pPr>
              <w:spacing w:line="240" w:lineRule="auto"/>
              <w:jc w:val="center"/>
              <w:rPr>
                <w:sz w:val="24"/>
                <w:szCs w:val="24"/>
              </w:rPr>
            </w:pPr>
            <w:r w:rsidRPr="00375518">
              <w:rPr>
                <w:sz w:val="24"/>
                <w:szCs w:val="24"/>
              </w:rPr>
              <w:t>14.</w:t>
            </w:r>
            <w:r>
              <w:rPr>
                <w:sz w:val="24"/>
                <w:szCs w:val="24"/>
              </w:rPr>
              <w:t>7</w:t>
            </w:r>
            <w:r>
              <w:rPr>
                <w:sz w:val="24"/>
                <w:szCs w:val="24"/>
                <w:vertAlign w:val="superscript"/>
              </w:rPr>
              <w:t>2</w:t>
            </w:r>
            <w:r w:rsidRPr="00375518">
              <w:rPr>
                <w:rFonts w:eastAsia="Times New Roman"/>
                <w:color w:val="000000"/>
                <w:sz w:val="24"/>
                <w:szCs w:val="24"/>
              </w:rPr>
              <w:t xml:space="preserve"> </w:t>
            </w:r>
          </w:p>
        </w:tc>
        <w:tc>
          <w:tcPr>
            <w:tcW w:w="1976" w:type="dxa"/>
            <w:tcBorders>
              <w:left w:val="nil"/>
              <w:bottom w:val="nil"/>
              <w:right w:val="nil"/>
            </w:tcBorders>
          </w:tcPr>
          <w:p w:rsidRPr="00F72898" w:rsidR="008767C8" w:rsidP="008722AE" w:rsidRDefault="008767C8" w14:paraId="0CBEDDEF" w14:textId="77777777">
            <w:pPr>
              <w:spacing w:line="240" w:lineRule="auto"/>
              <w:jc w:val="center"/>
              <w:rPr>
                <w:sz w:val="24"/>
                <w:szCs w:val="24"/>
              </w:rPr>
            </w:pPr>
            <w:r>
              <w:rPr>
                <w:sz w:val="24"/>
                <w:szCs w:val="24"/>
              </w:rPr>
              <w:t>6.2</w:t>
            </w:r>
          </w:p>
        </w:tc>
      </w:tr>
      <w:tr w:rsidR="008767C8" w:rsidTr="00953C76" w14:paraId="11DA0993" w14:textId="77777777">
        <w:tc>
          <w:tcPr>
            <w:tcW w:w="1405" w:type="dxa"/>
            <w:tcBorders>
              <w:top w:val="nil"/>
              <w:left w:val="nil"/>
              <w:right w:val="nil"/>
            </w:tcBorders>
          </w:tcPr>
          <w:p w:rsidRPr="00375518" w:rsidR="008767C8" w:rsidP="008722AE" w:rsidRDefault="008767C8" w14:paraId="7E156BFA" w14:textId="77777777">
            <w:pPr>
              <w:spacing w:line="240" w:lineRule="auto"/>
              <w:rPr>
                <w:sz w:val="24"/>
                <w:szCs w:val="24"/>
              </w:rPr>
            </w:pPr>
          </w:p>
        </w:tc>
        <w:tc>
          <w:tcPr>
            <w:tcW w:w="1194" w:type="dxa"/>
            <w:tcBorders>
              <w:top w:val="nil"/>
              <w:left w:val="nil"/>
              <w:right w:val="nil"/>
            </w:tcBorders>
          </w:tcPr>
          <w:p w:rsidRPr="005E3A53" w:rsidR="008767C8" w:rsidP="008722AE" w:rsidRDefault="008767C8" w14:paraId="16DC4E02" w14:textId="77777777">
            <w:pPr>
              <w:spacing w:line="240" w:lineRule="auto"/>
              <w:rPr>
                <w:sz w:val="24"/>
                <w:szCs w:val="24"/>
              </w:rPr>
            </w:pPr>
            <w:r w:rsidRPr="005E3A53">
              <w:rPr>
                <w:sz w:val="24"/>
                <w:szCs w:val="24"/>
              </w:rPr>
              <w:t>Exclosure</w:t>
            </w:r>
          </w:p>
        </w:tc>
        <w:tc>
          <w:tcPr>
            <w:tcW w:w="1293" w:type="dxa"/>
            <w:tcBorders>
              <w:top w:val="nil"/>
              <w:left w:val="nil"/>
              <w:right w:val="nil"/>
            </w:tcBorders>
          </w:tcPr>
          <w:p w:rsidRPr="00375518" w:rsidR="008767C8" w:rsidP="008722AE" w:rsidRDefault="008767C8" w14:paraId="1CA963B1" w14:textId="77777777">
            <w:pPr>
              <w:spacing w:line="240" w:lineRule="auto"/>
              <w:jc w:val="center"/>
              <w:rPr>
                <w:sz w:val="24"/>
                <w:szCs w:val="24"/>
              </w:rPr>
            </w:pPr>
            <w:r w:rsidRPr="00375518">
              <w:rPr>
                <w:sz w:val="24"/>
                <w:szCs w:val="24"/>
              </w:rPr>
              <w:t>3.2</w:t>
            </w:r>
            <w:r w:rsidRPr="00375518">
              <w:rPr>
                <w:rFonts w:eastAsia="Times New Roman"/>
                <w:color w:val="000000"/>
                <w:sz w:val="24"/>
                <w:szCs w:val="24"/>
              </w:rPr>
              <w:t xml:space="preserve"> </w:t>
            </w:r>
            <w:r>
              <w:rPr>
                <w:sz w:val="24"/>
                <w:szCs w:val="24"/>
              </w:rPr>
              <w:t>± 0.0</w:t>
            </w:r>
          </w:p>
        </w:tc>
        <w:tc>
          <w:tcPr>
            <w:tcW w:w="1414" w:type="dxa"/>
            <w:tcBorders>
              <w:top w:val="nil"/>
              <w:left w:val="nil"/>
              <w:right w:val="nil"/>
            </w:tcBorders>
          </w:tcPr>
          <w:p w:rsidRPr="00375518" w:rsidR="008767C8" w:rsidP="008722AE" w:rsidRDefault="008767C8" w14:paraId="29624349" w14:textId="77777777">
            <w:pPr>
              <w:spacing w:line="240" w:lineRule="auto"/>
              <w:jc w:val="center"/>
              <w:rPr>
                <w:sz w:val="24"/>
                <w:szCs w:val="24"/>
              </w:rPr>
            </w:pPr>
            <w:r w:rsidRPr="00375518">
              <w:rPr>
                <w:sz w:val="24"/>
                <w:szCs w:val="24"/>
              </w:rPr>
              <w:t>5.0</w:t>
            </w:r>
            <w:r w:rsidRPr="00375518">
              <w:rPr>
                <w:rFonts w:eastAsia="Times New Roman"/>
                <w:color w:val="000000"/>
                <w:sz w:val="24"/>
                <w:szCs w:val="24"/>
              </w:rPr>
              <w:t xml:space="preserve"> </w:t>
            </w:r>
            <w:r w:rsidRPr="00375518">
              <w:rPr>
                <w:sz w:val="24"/>
                <w:szCs w:val="24"/>
              </w:rPr>
              <w:t xml:space="preserve">± </w:t>
            </w:r>
            <w:r>
              <w:rPr>
                <w:sz w:val="24"/>
                <w:szCs w:val="24"/>
              </w:rPr>
              <w:t>1.3</w:t>
            </w:r>
          </w:p>
        </w:tc>
        <w:tc>
          <w:tcPr>
            <w:tcW w:w="1249" w:type="dxa"/>
            <w:tcBorders>
              <w:top w:val="nil"/>
              <w:left w:val="nil"/>
              <w:right w:val="nil"/>
            </w:tcBorders>
          </w:tcPr>
          <w:p w:rsidRPr="00375518" w:rsidR="008767C8" w:rsidP="008722AE" w:rsidRDefault="008767C8" w14:paraId="39BC1406" w14:textId="77777777">
            <w:pPr>
              <w:spacing w:line="240" w:lineRule="auto"/>
              <w:jc w:val="center"/>
              <w:rPr>
                <w:sz w:val="24"/>
                <w:szCs w:val="24"/>
              </w:rPr>
            </w:pPr>
            <w:r w:rsidRPr="00375518">
              <w:rPr>
                <w:sz w:val="24"/>
                <w:szCs w:val="24"/>
              </w:rPr>
              <w:t>3.0</w:t>
            </w:r>
            <w:r>
              <w:rPr>
                <w:sz w:val="24"/>
                <w:szCs w:val="24"/>
                <w:vertAlign w:val="superscript"/>
              </w:rPr>
              <w:t>3</w:t>
            </w:r>
            <w:r w:rsidRPr="00375518">
              <w:rPr>
                <w:rFonts w:eastAsia="Times New Roman"/>
                <w:color w:val="000000"/>
                <w:sz w:val="24"/>
                <w:szCs w:val="24"/>
              </w:rPr>
              <w:t xml:space="preserve"> </w:t>
            </w:r>
          </w:p>
        </w:tc>
        <w:tc>
          <w:tcPr>
            <w:tcW w:w="1976" w:type="dxa"/>
            <w:tcBorders>
              <w:top w:val="nil"/>
              <w:left w:val="nil"/>
              <w:right w:val="nil"/>
            </w:tcBorders>
          </w:tcPr>
          <w:p w:rsidRPr="00F72898" w:rsidR="008767C8" w:rsidP="008722AE" w:rsidRDefault="008767C8" w14:paraId="7F58EF1C" w14:textId="77777777">
            <w:pPr>
              <w:spacing w:line="240" w:lineRule="auto"/>
              <w:jc w:val="center"/>
              <w:rPr>
                <w:sz w:val="24"/>
                <w:szCs w:val="24"/>
              </w:rPr>
            </w:pPr>
            <w:r>
              <w:rPr>
                <w:sz w:val="24"/>
                <w:szCs w:val="24"/>
              </w:rPr>
              <w:t>7.3</w:t>
            </w:r>
          </w:p>
        </w:tc>
      </w:tr>
      <w:tr w:rsidR="008767C8" w:rsidTr="00953C76" w14:paraId="1C3F80DF" w14:textId="77777777">
        <w:tc>
          <w:tcPr>
            <w:tcW w:w="1405" w:type="dxa"/>
            <w:tcBorders>
              <w:left w:val="nil"/>
              <w:bottom w:val="nil"/>
              <w:right w:val="nil"/>
            </w:tcBorders>
          </w:tcPr>
          <w:p w:rsidRPr="00375518" w:rsidR="008767C8" w:rsidP="008722AE" w:rsidRDefault="008767C8" w14:paraId="74ADFE60" w14:textId="038F97C0">
            <w:pPr>
              <w:spacing w:line="240" w:lineRule="auto"/>
              <w:rPr>
                <w:sz w:val="24"/>
                <w:szCs w:val="24"/>
              </w:rPr>
            </w:pPr>
            <w:r>
              <w:rPr>
                <w:sz w:val="24"/>
                <w:szCs w:val="24"/>
              </w:rPr>
              <w:t>BF7</w:t>
            </w:r>
            <w:r w:rsidR="006A591B">
              <w:rPr>
                <w:sz w:val="24"/>
                <w:szCs w:val="24"/>
              </w:rPr>
              <w:t>9</w:t>
            </w:r>
          </w:p>
        </w:tc>
        <w:tc>
          <w:tcPr>
            <w:tcW w:w="1194" w:type="dxa"/>
            <w:tcBorders>
              <w:left w:val="nil"/>
              <w:bottom w:val="nil"/>
              <w:right w:val="nil"/>
            </w:tcBorders>
          </w:tcPr>
          <w:p w:rsidRPr="005E3A53" w:rsidR="008767C8" w:rsidP="008722AE" w:rsidRDefault="008767C8" w14:paraId="5204AEFF" w14:textId="77777777">
            <w:pPr>
              <w:spacing w:line="240" w:lineRule="auto"/>
              <w:rPr>
                <w:sz w:val="24"/>
                <w:szCs w:val="24"/>
              </w:rPr>
            </w:pPr>
            <w:r w:rsidRPr="005E3A53">
              <w:rPr>
                <w:sz w:val="24"/>
                <w:szCs w:val="24"/>
              </w:rPr>
              <w:t>Control</w:t>
            </w:r>
          </w:p>
        </w:tc>
        <w:tc>
          <w:tcPr>
            <w:tcW w:w="1293" w:type="dxa"/>
            <w:tcBorders>
              <w:left w:val="nil"/>
              <w:bottom w:val="nil"/>
              <w:right w:val="nil"/>
            </w:tcBorders>
          </w:tcPr>
          <w:p w:rsidRPr="00375518" w:rsidR="008767C8" w:rsidP="008722AE" w:rsidRDefault="008767C8" w14:paraId="18BA4BE0" w14:textId="77777777">
            <w:pPr>
              <w:spacing w:line="240" w:lineRule="auto"/>
              <w:jc w:val="center"/>
              <w:rPr>
                <w:sz w:val="24"/>
                <w:szCs w:val="24"/>
              </w:rPr>
            </w:pPr>
            <w:r w:rsidRPr="00375518">
              <w:rPr>
                <w:sz w:val="24"/>
                <w:szCs w:val="24"/>
              </w:rPr>
              <w:t>3.7</w:t>
            </w:r>
            <w:r w:rsidRPr="00375518">
              <w:rPr>
                <w:rFonts w:eastAsia="Times New Roman"/>
                <w:color w:val="000000"/>
                <w:sz w:val="24"/>
                <w:szCs w:val="24"/>
              </w:rPr>
              <w:t xml:space="preserve"> </w:t>
            </w:r>
            <w:r>
              <w:rPr>
                <w:sz w:val="24"/>
                <w:szCs w:val="24"/>
              </w:rPr>
              <w:t>± 0.1</w:t>
            </w:r>
          </w:p>
        </w:tc>
        <w:tc>
          <w:tcPr>
            <w:tcW w:w="1414" w:type="dxa"/>
            <w:tcBorders>
              <w:left w:val="nil"/>
              <w:bottom w:val="nil"/>
              <w:right w:val="nil"/>
            </w:tcBorders>
          </w:tcPr>
          <w:p w:rsidRPr="00375518" w:rsidR="008767C8" w:rsidP="008722AE" w:rsidRDefault="008767C8" w14:paraId="3DFD7EAE" w14:textId="77777777">
            <w:pPr>
              <w:spacing w:line="240" w:lineRule="auto"/>
              <w:jc w:val="center"/>
              <w:rPr>
                <w:sz w:val="24"/>
                <w:szCs w:val="24"/>
              </w:rPr>
            </w:pPr>
            <w:r w:rsidRPr="00375518">
              <w:rPr>
                <w:sz w:val="24"/>
                <w:szCs w:val="24"/>
              </w:rPr>
              <w:t>9.0</w:t>
            </w:r>
            <w:r w:rsidRPr="00375518">
              <w:rPr>
                <w:rFonts w:eastAsia="Times New Roman"/>
                <w:color w:val="000000"/>
                <w:sz w:val="24"/>
                <w:szCs w:val="24"/>
              </w:rPr>
              <w:t xml:space="preserve"> </w:t>
            </w:r>
            <w:r>
              <w:rPr>
                <w:sz w:val="24"/>
                <w:szCs w:val="24"/>
              </w:rPr>
              <w:t>± 0.8</w:t>
            </w:r>
          </w:p>
        </w:tc>
        <w:tc>
          <w:tcPr>
            <w:tcW w:w="1249" w:type="dxa"/>
            <w:tcBorders>
              <w:left w:val="nil"/>
              <w:bottom w:val="nil"/>
              <w:right w:val="nil"/>
            </w:tcBorders>
          </w:tcPr>
          <w:p w:rsidRPr="00375518" w:rsidR="008767C8" w:rsidP="008722AE" w:rsidRDefault="008767C8" w14:paraId="40F1BCCA" w14:textId="77777777">
            <w:pPr>
              <w:spacing w:line="240" w:lineRule="auto"/>
              <w:jc w:val="center"/>
              <w:rPr>
                <w:sz w:val="24"/>
                <w:szCs w:val="24"/>
              </w:rPr>
            </w:pPr>
            <w:r w:rsidRPr="00375518">
              <w:rPr>
                <w:sz w:val="24"/>
                <w:szCs w:val="24"/>
              </w:rPr>
              <w:t>45.</w:t>
            </w:r>
            <w:r>
              <w:rPr>
                <w:sz w:val="24"/>
                <w:szCs w:val="24"/>
              </w:rPr>
              <w:t>9</w:t>
            </w:r>
            <w:r>
              <w:rPr>
                <w:sz w:val="24"/>
                <w:szCs w:val="24"/>
                <w:vertAlign w:val="superscript"/>
              </w:rPr>
              <w:t>1</w:t>
            </w:r>
          </w:p>
        </w:tc>
        <w:tc>
          <w:tcPr>
            <w:tcW w:w="1976" w:type="dxa"/>
            <w:tcBorders>
              <w:left w:val="nil"/>
              <w:bottom w:val="nil"/>
              <w:right w:val="nil"/>
            </w:tcBorders>
          </w:tcPr>
          <w:p w:rsidRPr="00F72898" w:rsidR="008767C8" w:rsidP="008722AE" w:rsidRDefault="008767C8" w14:paraId="14E47A96" w14:textId="77777777">
            <w:pPr>
              <w:spacing w:line="240" w:lineRule="auto"/>
              <w:jc w:val="center"/>
              <w:rPr>
                <w:sz w:val="24"/>
                <w:szCs w:val="24"/>
              </w:rPr>
            </w:pPr>
            <w:r>
              <w:rPr>
                <w:sz w:val="24"/>
                <w:szCs w:val="24"/>
              </w:rPr>
              <w:t>7.8</w:t>
            </w:r>
          </w:p>
        </w:tc>
      </w:tr>
      <w:tr w:rsidR="008767C8" w:rsidTr="00953C76" w14:paraId="7C5F4FE6" w14:textId="77777777">
        <w:tc>
          <w:tcPr>
            <w:tcW w:w="1405" w:type="dxa"/>
            <w:tcBorders>
              <w:top w:val="nil"/>
              <w:left w:val="nil"/>
              <w:right w:val="nil"/>
            </w:tcBorders>
          </w:tcPr>
          <w:p w:rsidRPr="00375518" w:rsidR="008767C8" w:rsidP="008722AE" w:rsidRDefault="008767C8" w14:paraId="4B3F9D37" w14:textId="77777777">
            <w:pPr>
              <w:spacing w:line="240" w:lineRule="auto"/>
              <w:rPr>
                <w:sz w:val="24"/>
                <w:szCs w:val="24"/>
              </w:rPr>
            </w:pPr>
          </w:p>
        </w:tc>
        <w:tc>
          <w:tcPr>
            <w:tcW w:w="1194" w:type="dxa"/>
            <w:tcBorders>
              <w:top w:val="nil"/>
              <w:left w:val="nil"/>
              <w:right w:val="nil"/>
            </w:tcBorders>
          </w:tcPr>
          <w:p w:rsidRPr="005E3A53" w:rsidR="008767C8" w:rsidP="008722AE" w:rsidRDefault="008767C8" w14:paraId="627F1547" w14:textId="77777777">
            <w:pPr>
              <w:spacing w:line="240" w:lineRule="auto"/>
              <w:rPr>
                <w:sz w:val="24"/>
                <w:szCs w:val="24"/>
              </w:rPr>
            </w:pPr>
            <w:r w:rsidRPr="005E3A53">
              <w:rPr>
                <w:sz w:val="24"/>
                <w:szCs w:val="24"/>
              </w:rPr>
              <w:t>Exclosure</w:t>
            </w:r>
          </w:p>
        </w:tc>
        <w:tc>
          <w:tcPr>
            <w:tcW w:w="1293" w:type="dxa"/>
            <w:tcBorders>
              <w:top w:val="nil"/>
              <w:left w:val="nil"/>
              <w:right w:val="nil"/>
            </w:tcBorders>
          </w:tcPr>
          <w:p w:rsidRPr="00375518" w:rsidR="008767C8" w:rsidP="008722AE" w:rsidRDefault="008767C8" w14:paraId="40603DE1" w14:textId="77777777">
            <w:pPr>
              <w:spacing w:line="240" w:lineRule="auto"/>
              <w:jc w:val="center"/>
              <w:rPr>
                <w:sz w:val="24"/>
                <w:szCs w:val="24"/>
              </w:rPr>
            </w:pPr>
            <w:r w:rsidRPr="00375518">
              <w:rPr>
                <w:sz w:val="24"/>
                <w:szCs w:val="24"/>
              </w:rPr>
              <w:t>3.</w:t>
            </w:r>
            <w:r>
              <w:rPr>
                <w:sz w:val="24"/>
                <w:szCs w:val="24"/>
              </w:rPr>
              <w:t>7</w:t>
            </w:r>
            <w:r w:rsidRPr="00375518">
              <w:rPr>
                <w:rFonts w:eastAsia="Times New Roman"/>
                <w:color w:val="000000"/>
                <w:sz w:val="24"/>
                <w:szCs w:val="24"/>
              </w:rPr>
              <w:t xml:space="preserve"> </w:t>
            </w:r>
            <w:r>
              <w:rPr>
                <w:sz w:val="24"/>
                <w:szCs w:val="24"/>
              </w:rPr>
              <w:t>± 0.1</w:t>
            </w:r>
          </w:p>
        </w:tc>
        <w:tc>
          <w:tcPr>
            <w:tcW w:w="1414" w:type="dxa"/>
            <w:tcBorders>
              <w:top w:val="nil"/>
              <w:left w:val="nil"/>
              <w:right w:val="nil"/>
            </w:tcBorders>
          </w:tcPr>
          <w:p w:rsidRPr="00375518" w:rsidR="008767C8" w:rsidP="008722AE" w:rsidRDefault="008767C8" w14:paraId="4732A898" w14:textId="77777777">
            <w:pPr>
              <w:spacing w:line="240" w:lineRule="auto"/>
              <w:jc w:val="center"/>
              <w:rPr>
                <w:sz w:val="24"/>
                <w:szCs w:val="24"/>
              </w:rPr>
            </w:pPr>
            <w:r w:rsidRPr="00375518">
              <w:rPr>
                <w:sz w:val="24"/>
                <w:szCs w:val="24"/>
              </w:rPr>
              <w:t>8.</w:t>
            </w:r>
            <w:r>
              <w:rPr>
                <w:sz w:val="24"/>
                <w:szCs w:val="24"/>
              </w:rPr>
              <w:t>7</w:t>
            </w:r>
            <w:r w:rsidRPr="00375518">
              <w:rPr>
                <w:rFonts w:eastAsia="Times New Roman"/>
                <w:color w:val="000000"/>
                <w:sz w:val="24"/>
                <w:szCs w:val="24"/>
              </w:rPr>
              <w:t xml:space="preserve"> </w:t>
            </w:r>
            <w:r>
              <w:rPr>
                <w:sz w:val="24"/>
                <w:szCs w:val="24"/>
              </w:rPr>
              <w:t>± 0.4</w:t>
            </w:r>
          </w:p>
        </w:tc>
        <w:tc>
          <w:tcPr>
            <w:tcW w:w="1249" w:type="dxa"/>
            <w:tcBorders>
              <w:top w:val="nil"/>
              <w:left w:val="nil"/>
              <w:right w:val="nil"/>
            </w:tcBorders>
          </w:tcPr>
          <w:p w:rsidRPr="00375518" w:rsidR="008767C8" w:rsidP="008722AE" w:rsidRDefault="008767C8" w14:paraId="7D7AB079" w14:textId="77777777">
            <w:pPr>
              <w:spacing w:line="240" w:lineRule="auto"/>
              <w:jc w:val="center"/>
              <w:rPr>
                <w:sz w:val="24"/>
                <w:szCs w:val="24"/>
              </w:rPr>
            </w:pPr>
            <w:r w:rsidRPr="00375518">
              <w:rPr>
                <w:sz w:val="24"/>
                <w:szCs w:val="24"/>
              </w:rPr>
              <w:t>40.7</w:t>
            </w:r>
            <w:r>
              <w:rPr>
                <w:sz w:val="24"/>
                <w:szCs w:val="24"/>
                <w:vertAlign w:val="superscript"/>
              </w:rPr>
              <w:t>1</w:t>
            </w:r>
            <w:r w:rsidRPr="00375518">
              <w:rPr>
                <w:rFonts w:eastAsia="Times New Roman"/>
                <w:color w:val="000000"/>
                <w:sz w:val="24"/>
                <w:szCs w:val="24"/>
              </w:rPr>
              <w:t xml:space="preserve"> </w:t>
            </w:r>
          </w:p>
        </w:tc>
        <w:tc>
          <w:tcPr>
            <w:tcW w:w="1976" w:type="dxa"/>
            <w:tcBorders>
              <w:top w:val="nil"/>
              <w:left w:val="nil"/>
              <w:right w:val="nil"/>
            </w:tcBorders>
          </w:tcPr>
          <w:p w:rsidRPr="00F72898" w:rsidR="008767C8" w:rsidP="008722AE" w:rsidRDefault="008767C8" w14:paraId="66D10951" w14:textId="77777777">
            <w:pPr>
              <w:spacing w:line="240" w:lineRule="auto"/>
              <w:jc w:val="center"/>
              <w:rPr>
                <w:sz w:val="24"/>
                <w:szCs w:val="24"/>
              </w:rPr>
            </w:pPr>
            <w:r>
              <w:rPr>
                <w:sz w:val="24"/>
                <w:szCs w:val="24"/>
              </w:rPr>
              <w:t>7.4</w:t>
            </w:r>
          </w:p>
        </w:tc>
      </w:tr>
      <w:tr w:rsidR="0021734D" w:rsidTr="00953C76" w14:paraId="604B704D" w14:textId="77777777">
        <w:tc>
          <w:tcPr>
            <w:tcW w:w="1405" w:type="dxa"/>
            <w:tcBorders>
              <w:left w:val="nil"/>
              <w:bottom w:val="nil"/>
              <w:right w:val="nil"/>
            </w:tcBorders>
          </w:tcPr>
          <w:p w:rsidRPr="00375518" w:rsidR="0021734D" w:rsidP="008722AE" w:rsidRDefault="0021734D" w14:paraId="6F8924D6" w14:textId="651B9897">
            <w:pPr>
              <w:spacing w:line="240" w:lineRule="auto"/>
              <w:rPr>
                <w:sz w:val="24"/>
                <w:szCs w:val="24"/>
              </w:rPr>
            </w:pPr>
            <w:r>
              <w:rPr>
                <w:sz w:val="24"/>
                <w:szCs w:val="24"/>
              </w:rPr>
              <w:t>BF84</w:t>
            </w:r>
          </w:p>
        </w:tc>
        <w:tc>
          <w:tcPr>
            <w:tcW w:w="1194" w:type="dxa"/>
            <w:tcBorders>
              <w:left w:val="nil"/>
              <w:bottom w:val="nil"/>
              <w:right w:val="nil"/>
            </w:tcBorders>
          </w:tcPr>
          <w:p w:rsidRPr="005E3A53" w:rsidR="0021734D" w:rsidP="008722AE" w:rsidRDefault="0021734D" w14:paraId="7B57105D" w14:textId="6EB9B3BE">
            <w:pPr>
              <w:spacing w:line="240" w:lineRule="auto"/>
              <w:rPr>
                <w:sz w:val="24"/>
                <w:szCs w:val="24"/>
              </w:rPr>
            </w:pPr>
            <w:r w:rsidRPr="005E3A53">
              <w:rPr>
                <w:sz w:val="24"/>
                <w:szCs w:val="24"/>
              </w:rPr>
              <w:t>Control</w:t>
            </w:r>
          </w:p>
        </w:tc>
        <w:tc>
          <w:tcPr>
            <w:tcW w:w="1293" w:type="dxa"/>
            <w:tcBorders>
              <w:left w:val="nil"/>
              <w:bottom w:val="nil"/>
              <w:right w:val="nil"/>
            </w:tcBorders>
          </w:tcPr>
          <w:p w:rsidRPr="00375518" w:rsidR="0021734D" w:rsidP="008722AE" w:rsidRDefault="0021734D" w14:paraId="561BABE8" w14:textId="78E0972E">
            <w:pPr>
              <w:spacing w:line="240" w:lineRule="auto"/>
              <w:jc w:val="center"/>
              <w:rPr>
                <w:sz w:val="24"/>
                <w:szCs w:val="24"/>
              </w:rPr>
            </w:pPr>
            <w:r w:rsidRPr="00375518">
              <w:rPr>
                <w:sz w:val="24"/>
                <w:szCs w:val="24"/>
              </w:rPr>
              <w:t>3.9</w:t>
            </w:r>
            <w:r w:rsidRPr="00375518">
              <w:rPr>
                <w:rFonts w:eastAsia="Times New Roman"/>
                <w:color w:val="000000"/>
                <w:sz w:val="24"/>
                <w:szCs w:val="24"/>
              </w:rPr>
              <w:t xml:space="preserve"> </w:t>
            </w:r>
            <w:r>
              <w:rPr>
                <w:sz w:val="24"/>
                <w:szCs w:val="24"/>
              </w:rPr>
              <w:t>± 0.2</w:t>
            </w:r>
          </w:p>
        </w:tc>
        <w:tc>
          <w:tcPr>
            <w:tcW w:w="1414" w:type="dxa"/>
            <w:tcBorders>
              <w:left w:val="nil"/>
              <w:bottom w:val="nil"/>
              <w:right w:val="nil"/>
            </w:tcBorders>
          </w:tcPr>
          <w:p w:rsidRPr="00375518" w:rsidR="0021734D" w:rsidP="008722AE" w:rsidRDefault="0021734D" w14:paraId="7E9EC150" w14:textId="6D4BAF84">
            <w:pPr>
              <w:spacing w:line="240" w:lineRule="auto"/>
              <w:jc w:val="center"/>
              <w:rPr>
                <w:sz w:val="24"/>
                <w:szCs w:val="24"/>
              </w:rPr>
            </w:pPr>
            <w:r>
              <w:rPr>
                <w:sz w:val="24"/>
                <w:szCs w:val="24"/>
              </w:rPr>
              <w:t>12.8 ± 4.2</w:t>
            </w:r>
          </w:p>
        </w:tc>
        <w:tc>
          <w:tcPr>
            <w:tcW w:w="1249" w:type="dxa"/>
            <w:tcBorders>
              <w:left w:val="nil"/>
              <w:bottom w:val="nil"/>
              <w:right w:val="nil"/>
            </w:tcBorders>
          </w:tcPr>
          <w:p w:rsidRPr="00375518" w:rsidR="0021734D" w:rsidP="008722AE" w:rsidRDefault="0021734D" w14:paraId="2B6B18B1" w14:textId="332C38EF">
            <w:pPr>
              <w:spacing w:line="240" w:lineRule="auto"/>
              <w:jc w:val="center"/>
              <w:rPr>
                <w:sz w:val="24"/>
                <w:szCs w:val="24"/>
              </w:rPr>
            </w:pPr>
            <w:r w:rsidRPr="00375518">
              <w:rPr>
                <w:sz w:val="24"/>
                <w:szCs w:val="24"/>
              </w:rPr>
              <w:t>47.1</w:t>
            </w:r>
            <w:r>
              <w:rPr>
                <w:sz w:val="24"/>
                <w:szCs w:val="24"/>
                <w:vertAlign w:val="superscript"/>
              </w:rPr>
              <w:t>1</w:t>
            </w:r>
            <w:r w:rsidRPr="00375518">
              <w:rPr>
                <w:rFonts w:eastAsia="Times New Roman"/>
                <w:color w:val="000000"/>
                <w:sz w:val="24"/>
                <w:szCs w:val="24"/>
              </w:rPr>
              <w:t xml:space="preserve"> </w:t>
            </w:r>
          </w:p>
        </w:tc>
        <w:tc>
          <w:tcPr>
            <w:tcW w:w="1976" w:type="dxa"/>
            <w:tcBorders>
              <w:left w:val="nil"/>
              <w:bottom w:val="nil"/>
              <w:right w:val="nil"/>
            </w:tcBorders>
          </w:tcPr>
          <w:p w:rsidRPr="00F72898" w:rsidR="0021734D" w:rsidP="008722AE" w:rsidRDefault="0021734D" w14:paraId="469F173E" w14:textId="4290E78A">
            <w:pPr>
              <w:spacing w:line="240" w:lineRule="auto"/>
              <w:jc w:val="center"/>
              <w:rPr>
                <w:sz w:val="24"/>
                <w:szCs w:val="24"/>
              </w:rPr>
            </w:pPr>
            <w:r>
              <w:rPr>
                <w:sz w:val="24"/>
                <w:szCs w:val="24"/>
              </w:rPr>
              <w:t>4.0</w:t>
            </w:r>
          </w:p>
        </w:tc>
      </w:tr>
      <w:tr w:rsidR="0021734D" w:rsidTr="00953C76" w14:paraId="22334796" w14:textId="77777777">
        <w:tc>
          <w:tcPr>
            <w:tcW w:w="1405" w:type="dxa"/>
            <w:tcBorders>
              <w:top w:val="nil"/>
              <w:left w:val="nil"/>
              <w:right w:val="nil"/>
            </w:tcBorders>
          </w:tcPr>
          <w:p w:rsidRPr="00375518" w:rsidR="0021734D" w:rsidP="008722AE" w:rsidRDefault="0021734D" w14:paraId="49201E74" w14:textId="77777777">
            <w:pPr>
              <w:spacing w:line="240" w:lineRule="auto"/>
              <w:rPr>
                <w:sz w:val="24"/>
                <w:szCs w:val="24"/>
              </w:rPr>
            </w:pPr>
          </w:p>
        </w:tc>
        <w:tc>
          <w:tcPr>
            <w:tcW w:w="1194" w:type="dxa"/>
            <w:tcBorders>
              <w:top w:val="nil"/>
              <w:left w:val="nil"/>
              <w:right w:val="nil"/>
            </w:tcBorders>
          </w:tcPr>
          <w:p w:rsidRPr="005E3A53" w:rsidR="0021734D" w:rsidP="008722AE" w:rsidRDefault="0021734D" w14:paraId="703D11DE" w14:textId="0B9955EA">
            <w:pPr>
              <w:spacing w:line="240" w:lineRule="auto"/>
              <w:rPr>
                <w:sz w:val="24"/>
                <w:szCs w:val="24"/>
              </w:rPr>
            </w:pPr>
            <w:r w:rsidRPr="005E3A53">
              <w:rPr>
                <w:sz w:val="24"/>
                <w:szCs w:val="24"/>
              </w:rPr>
              <w:t>Exclosure</w:t>
            </w:r>
          </w:p>
        </w:tc>
        <w:tc>
          <w:tcPr>
            <w:tcW w:w="1293" w:type="dxa"/>
            <w:tcBorders>
              <w:top w:val="nil"/>
              <w:left w:val="nil"/>
              <w:right w:val="nil"/>
            </w:tcBorders>
          </w:tcPr>
          <w:p w:rsidRPr="00375518" w:rsidR="0021734D" w:rsidP="008722AE" w:rsidRDefault="0021734D" w14:paraId="71E367A8" w14:textId="68C3BF14">
            <w:pPr>
              <w:spacing w:line="240" w:lineRule="auto"/>
              <w:jc w:val="center"/>
              <w:rPr>
                <w:sz w:val="24"/>
                <w:szCs w:val="24"/>
              </w:rPr>
            </w:pPr>
            <w:r>
              <w:rPr>
                <w:sz w:val="24"/>
                <w:szCs w:val="24"/>
              </w:rPr>
              <w:t>4.0</w:t>
            </w:r>
            <w:r w:rsidRPr="00375518">
              <w:rPr>
                <w:rFonts w:eastAsia="Times New Roman"/>
                <w:color w:val="000000"/>
                <w:sz w:val="24"/>
                <w:szCs w:val="24"/>
              </w:rPr>
              <w:t xml:space="preserve"> </w:t>
            </w:r>
            <w:r>
              <w:rPr>
                <w:sz w:val="24"/>
                <w:szCs w:val="24"/>
              </w:rPr>
              <w:t>± 0.1</w:t>
            </w:r>
          </w:p>
        </w:tc>
        <w:tc>
          <w:tcPr>
            <w:tcW w:w="1414" w:type="dxa"/>
            <w:tcBorders>
              <w:top w:val="nil"/>
              <w:left w:val="nil"/>
              <w:right w:val="nil"/>
            </w:tcBorders>
          </w:tcPr>
          <w:p w:rsidRPr="00375518" w:rsidR="0021734D" w:rsidP="008722AE" w:rsidRDefault="0021734D" w14:paraId="3C0C9B88" w14:textId="235F1666">
            <w:pPr>
              <w:spacing w:line="240" w:lineRule="auto"/>
              <w:jc w:val="center"/>
              <w:rPr>
                <w:sz w:val="24"/>
                <w:szCs w:val="24"/>
              </w:rPr>
            </w:pPr>
            <w:r w:rsidRPr="00375518">
              <w:rPr>
                <w:sz w:val="24"/>
                <w:szCs w:val="24"/>
              </w:rPr>
              <w:t>16.8</w:t>
            </w:r>
            <w:r w:rsidRPr="00375518">
              <w:rPr>
                <w:rFonts w:eastAsia="Times New Roman"/>
                <w:color w:val="000000"/>
                <w:sz w:val="24"/>
                <w:szCs w:val="24"/>
              </w:rPr>
              <w:t xml:space="preserve"> </w:t>
            </w:r>
            <w:r>
              <w:rPr>
                <w:sz w:val="24"/>
                <w:szCs w:val="24"/>
              </w:rPr>
              <w:t>± 1.0</w:t>
            </w:r>
          </w:p>
        </w:tc>
        <w:tc>
          <w:tcPr>
            <w:tcW w:w="1249" w:type="dxa"/>
            <w:tcBorders>
              <w:top w:val="nil"/>
              <w:left w:val="nil"/>
              <w:right w:val="nil"/>
            </w:tcBorders>
          </w:tcPr>
          <w:p w:rsidRPr="00375518" w:rsidR="0021734D" w:rsidP="008722AE" w:rsidRDefault="0021734D" w14:paraId="4AB781DA" w14:textId="0ECFAA81">
            <w:pPr>
              <w:spacing w:line="240" w:lineRule="auto"/>
              <w:jc w:val="center"/>
              <w:rPr>
                <w:sz w:val="24"/>
                <w:szCs w:val="24"/>
              </w:rPr>
            </w:pPr>
            <w:r w:rsidRPr="00375518">
              <w:rPr>
                <w:sz w:val="24"/>
                <w:szCs w:val="24"/>
              </w:rPr>
              <w:t>47.</w:t>
            </w:r>
            <w:r>
              <w:rPr>
                <w:sz w:val="24"/>
                <w:szCs w:val="24"/>
              </w:rPr>
              <w:t>1</w:t>
            </w:r>
            <w:r>
              <w:rPr>
                <w:sz w:val="24"/>
                <w:szCs w:val="24"/>
                <w:vertAlign w:val="superscript"/>
              </w:rPr>
              <w:t>1</w:t>
            </w:r>
            <w:r w:rsidRPr="00375518">
              <w:rPr>
                <w:rFonts w:eastAsia="Times New Roman"/>
                <w:color w:val="000000"/>
                <w:sz w:val="24"/>
                <w:szCs w:val="24"/>
              </w:rPr>
              <w:t xml:space="preserve"> </w:t>
            </w:r>
          </w:p>
        </w:tc>
        <w:tc>
          <w:tcPr>
            <w:tcW w:w="1976" w:type="dxa"/>
            <w:tcBorders>
              <w:top w:val="nil"/>
              <w:left w:val="nil"/>
              <w:right w:val="nil"/>
            </w:tcBorders>
          </w:tcPr>
          <w:p w:rsidRPr="00F72898" w:rsidR="0021734D" w:rsidP="008722AE" w:rsidRDefault="0021734D" w14:paraId="7CFD730A" w14:textId="53A21C4A">
            <w:pPr>
              <w:spacing w:line="240" w:lineRule="auto"/>
              <w:jc w:val="center"/>
              <w:rPr>
                <w:sz w:val="24"/>
                <w:szCs w:val="24"/>
              </w:rPr>
            </w:pPr>
            <w:r>
              <w:rPr>
                <w:sz w:val="24"/>
                <w:szCs w:val="24"/>
              </w:rPr>
              <w:t>4.8</w:t>
            </w:r>
          </w:p>
        </w:tc>
      </w:tr>
      <w:tr w:rsidR="0021734D" w:rsidTr="00953C76" w14:paraId="15B28859" w14:textId="77777777">
        <w:tc>
          <w:tcPr>
            <w:tcW w:w="1405" w:type="dxa"/>
            <w:tcBorders>
              <w:left w:val="nil"/>
              <w:bottom w:val="nil"/>
              <w:right w:val="nil"/>
            </w:tcBorders>
          </w:tcPr>
          <w:p w:rsidRPr="00375518" w:rsidR="0021734D" w:rsidP="008722AE" w:rsidRDefault="0021734D" w14:paraId="244E1033" w14:textId="611A93B9">
            <w:pPr>
              <w:spacing w:line="240" w:lineRule="auto"/>
              <w:rPr>
                <w:sz w:val="24"/>
                <w:szCs w:val="24"/>
              </w:rPr>
            </w:pPr>
            <w:r>
              <w:rPr>
                <w:sz w:val="24"/>
                <w:szCs w:val="24"/>
              </w:rPr>
              <w:t>BF86</w:t>
            </w:r>
          </w:p>
        </w:tc>
        <w:tc>
          <w:tcPr>
            <w:tcW w:w="1194" w:type="dxa"/>
            <w:tcBorders>
              <w:left w:val="nil"/>
              <w:bottom w:val="nil"/>
              <w:right w:val="nil"/>
            </w:tcBorders>
          </w:tcPr>
          <w:p w:rsidRPr="005E3A53" w:rsidR="0021734D" w:rsidP="008722AE" w:rsidRDefault="0021734D" w14:paraId="61D02BAC" w14:textId="48F7AFA8">
            <w:pPr>
              <w:spacing w:line="240" w:lineRule="auto"/>
              <w:rPr>
                <w:sz w:val="24"/>
                <w:szCs w:val="24"/>
              </w:rPr>
            </w:pPr>
            <w:r w:rsidRPr="005E3A53">
              <w:rPr>
                <w:sz w:val="24"/>
                <w:szCs w:val="24"/>
              </w:rPr>
              <w:t>Control</w:t>
            </w:r>
          </w:p>
        </w:tc>
        <w:tc>
          <w:tcPr>
            <w:tcW w:w="1293" w:type="dxa"/>
            <w:tcBorders>
              <w:left w:val="nil"/>
              <w:bottom w:val="nil"/>
              <w:right w:val="nil"/>
            </w:tcBorders>
          </w:tcPr>
          <w:p w:rsidRPr="00375518" w:rsidR="0021734D" w:rsidP="008722AE" w:rsidRDefault="0021734D" w14:paraId="0A2859B4" w14:textId="1171773A">
            <w:pPr>
              <w:spacing w:line="240" w:lineRule="auto"/>
              <w:jc w:val="center"/>
              <w:rPr>
                <w:sz w:val="24"/>
                <w:szCs w:val="24"/>
              </w:rPr>
            </w:pPr>
            <w:r>
              <w:rPr>
                <w:sz w:val="24"/>
                <w:szCs w:val="24"/>
              </w:rPr>
              <w:t>4.1 ± 0.1</w:t>
            </w:r>
          </w:p>
        </w:tc>
        <w:tc>
          <w:tcPr>
            <w:tcW w:w="1414" w:type="dxa"/>
            <w:tcBorders>
              <w:left w:val="nil"/>
              <w:bottom w:val="nil"/>
              <w:right w:val="nil"/>
            </w:tcBorders>
          </w:tcPr>
          <w:p w:rsidRPr="00375518" w:rsidR="0021734D" w:rsidP="008722AE" w:rsidRDefault="0021734D" w14:paraId="4905F74D" w14:textId="38863EBA">
            <w:pPr>
              <w:spacing w:line="240" w:lineRule="auto"/>
              <w:jc w:val="center"/>
              <w:rPr>
                <w:sz w:val="24"/>
                <w:szCs w:val="24"/>
              </w:rPr>
            </w:pPr>
            <w:r w:rsidRPr="00375518">
              <w:rPr>
                <w:sz w:val="24"/>
                <w:szCs w:val="24"/>
              </w:rPr>
              <w:t>5.8</w:t>
            </w:r>
            <w:r w:rsidRPr="00375518">
              <w:rPr>
                <w:rFonts w:eastAsia="Times New Roman"/>
                <w:color w:val="000000"/>
                <w:sz w:val="24"/>
                <w:szCs w:val="24"/>
              </w:rPr>
              <w:t xml:space="preserve"> </w:t>
            </w:r>
            <w:r>
              <w:rPr>
                <w:sz w:val="24"/>
                <w:szCs w:val="24"/>
              </w:rPr>
              <w:t>± 1.4</w:t>
            </w:r>
          </w:p>
        </w:tc>
        <w:tc>
          <w:tcPr>
            <w:tcW w:w="1249" w:type="dxa"/>
            <w:tcBorders>
              <w:left w:val="nil"/>
              <w:bottom w:val="nil"/>
              <w:right w:val="nil"/>
            </w:tcBorders>
          </w:tcPr>
          <w:p w:rsidRPr="00375518" w:rsidR="0021734D" w:rsidP="008722AE" w:rsidRDefault="0021734D" w14:paraId="04ED258F" w14:textId="575E8254">
            <w:pPr>
              <w:spacing w:line="240" w:lineRule="auto"/>
              <w:jc w:val="center"/>
              <w:rPr>
                <w:sz w:val="24"/>
                <w:szCs w:val="24"/>
              </w:rPr>
            </w:pPr>
            <w:r w:rsidRPr="00375518">
              <w:rPr>
                <w:sz w:val="24"/>
                <w:szCs w:val="24"/>
              </w:rPr>
              <w:t>25.2</w:t>
            </w:r>
            <w:r>
              <w:rPr>
                <w:sz w:val="24"/>
                <w:szCs w:val="24"/>
                <w:vertAlign w:val="superscript"/>
              </w:rPr>
              <w:t>1</w:t>
            </w:r>
            <w:r w:rsidRPr="00375518">
              <w:rPr>
                <w:rFonts w:eastAsia="Times New Roman"/>
                <w:color w:val="000000"/>
                <w:sz w:val="24"/>
                <w:szCs w:val="24"/>
              </w:rPr>
              <w:t xml:space="preserve"> </w:t>
            </w:r>
          </w:p>
        </w:tc>
        <w:tc>
          <w:tcPr>
            <w:tcW w:w="1976" w:type="dxa"/>
            <w:tcBorders>
              <w:left w:val="nil"/>
              <w:bottom w:val="nil"/>
              <w:right w:val="nil"/>
            </w:tcBorders>
          </w:tcPr>
          <w:p w:rsidRPr="00F72898" w:rsidR="0021734D" w:rsidP="008722AE" w:rsidRDefault="0021734D" w14:paraId="18C69799" w14:textId="72B1FB1C">
            <w:pPr>
              <w:spacing w:line="240" w:lineRule="auto"/>
              <w:jc w:val="center"/>
              <w:rPr>
                <w:sz w:val="24"/>
                <w:szCs w:val="24"/>
              </w:rPr>
            </w:pPr>
            <w:r>
              <w:rPr>
                <w:sz w:val="24"/>
                <w:szCs w:val="24"/>
              </w:rPr>
              <w:t>6.8</w:t>
            </w:r>
          </w:p>
        </w:tc>
      </w:tr>
      <w:tr w:rsidR="0021734D" w:rsidTr="00087CBD" w14:paraId="41089A8B" w14:textId="77777777">
        <w:tc>
          <w:tcPr>
            <w:tcW w:w="1405" w:type="dxa"/>
            <w:tcBorders>
              <w:top w:val="nil"/>
              <w:left w:val="nil"/>
              <w:bottom w:val="single" w:color="auto" w:sz="4" w:space="0"/>
              <w:right w:val="nil"/>
            </w:tcBorders>
          </w:tcPr>
          <w:p w:rsidRPr="00375518" w:rsidR="0021734D" w:rsidP="008722AE" w:rsidRDefault="0021734D" w14:paraId="7D2587E9" w14:textId="77777777">
            <w:pPr>
              <w:spacing w:line="240" w:lineRule="auto"/>
              <w:rPr>
                <w:sz w:val="24"/>
                <w:szCs w:val="24"/>
              </w:rPr>
            </w:pPr>
          </w:p>
        </w:tc>
        <w:tc>
          <w:tcPr>
            <w:tcW w:w="1194" w:type="dxa"/>
            <w:tcBorders>
              <w:top w:val="nil"/>
              <w:left w:val="nil"/>
              <w:bottom w:val="single" w:color="auto" w:sz="4" w:space="0"/>
              <w:right w:val="nil"/>
            </w:tcBorders>
          </w:tcPr>
          <w:p w:rsidRPr="005E3A53" w:rsidR="0021734D" w:rsidP="008722AE" w:rsidRDefault="0021734D" w14:paraId="23DBDDB9" w14:textId="40F770DC">
            <w:pPr>
              <w:spacing w:line="240" w:lineRule="auto"/>
              <w:rPr>
                <w:sz w:val="24"/>
                <w:szCs w:val="24"/>
              </w:rPr>
            </w:pPr>
            <w:r w:rsidRPr="005E3A53">
              <w:rPr>
                <w:sz w:val="24"/>
                <w:szCs w:val="24"/>
              </w:rPr>
              <w:t>Exclosure</w:t>
            </w:r>
          </w:p>
        </w:tc>
        <w:tc>
          <w:tcPr>
            <w:tcW w:w="1293" w:type="dxa"/>
            <w:tcBorders>
              <w:top w:val="nil"/>
              <w:left w:val="nil"/>
              <w:bottom w:val="single" w:color="auto" w:sz="4" w:space="0"/>
              <w:right w:val="nil"/>
            </w:tcBorders>
          </w:tcPr>
          <w:p w:rsidRPr="00375518" w:rsidR="0021734D" w:rsidP="008722AE" w:rsidRDefault="0021734D" w14:paraId="44D5C139" w14:textId="2546459F">
            <w:pPr>
              <w:spacing w:line="240" w:lineRule="auto"/>
              <w:jc w:val="center"/>
              <w:rPr>
                <w:sz w:val="24"/>
                <w:szCs w:val="24"/>
              </w:rPr>
            </w:pPr>
            <w:r>
              <w:rPr>
                <w:sz w:val="24"/>
                <w:szCs w:val="24"/>
              </w:rPr>
              <w:t>4.3 ± 0.1</w:t>
            </w:r>
          </w:p>
        </w:tc>
        <w:tc>
          <w:tcPr>
            <w:tcW w:w="1414" w:type="dxa"/>
            <w:tcBorders>
              <w:top w:val="nil"/>
              <w:left w:val="nil"/>
              <w:bottom w:val="single" w:color="auto" w:sz="4" w:space="0"/>
              <w:right w:val="nil"/>
            </w:tcBorders>
          </w:tcPr>
          <w:p w:rsidRPr="00375518" w:rsidR="0021734D" w:rsidP="008722AE" w:rsidRDefault="0021734D" w14:paraId="57627854" w14:textId="6913A5E1">
            <w:pPr>
              <w:spacing w:line="240" w:lineRule="auto"/>
              <w:jc w:val="center"/>
              <w:rPr>
                <w:sz w:val="24"/>
                <w:szCs w:val="24"/>
              </w:rPr>
            </w:pPr>
            <w:r w:rsidRPr="00375518">
              <w:rPr>
                <w:sz w:val="24"/>
                <w:szCs w:val="24"/>
              </w:rPr>
              <w:t>8.5</w:t>
            </w:r>
            <w:r w:rsidRPr="00375518">
              <w:rPr>
                <w:rFonts w:eastAsia="Times New Roman"/>
                <w:color w:val="000000"/>
                <w:sz w:val="24"/>
                <w:szCs w:val="24"/>
              </w:rPr>
              <w:t xml:space="preserve"> </w:t>
            </w:r>
            <w:r>
              <w:rPr>
                <w:sz w:val="24"/>
                <w:szCs w:val="24"/>
              </w:rPr>
              <w:t>± 1.2</w:t>
            </w:r>
          </w:p>
        </w:tc>
        <w:tc>
          <w:tcPr>
            <w:tcW w:w="1249" w:type="dxa"/>
            <w:tcBorders>
              <w:top w:val="nil"/>
              <w:left w:val="nil"/>
              <w:bottom w:val="single" w:color="auto" w:sz="4" w:space="0"/>
              <w:right w:val="nil"/>
            </w:tcBorders>
          </w:tcPr>
          <w:p w:rsidRPr="00375518" w:rsidR="0021734D" w:rsidP="008722AE" w:rsidRDefault="0021734D" w14:paraId="77AF196F" w14:textId="2C50C9D2">
            <w:pPr>
              <w:spacing w:line="240" w:lineRule="auto"/>
              <w:jc w:val="center"/>
              <w:rPr>
                <w:sz w:val="24"/>
                <w:szCs w:val="24"/>
              </w:rPr>
            </w:pPr>
            <w:r w:rsidRPr="00375518">
              <w:rPr>
                <w:sz w:val="24"/>
                <w:szCs w:val="24"/>
              </w:rPr>
              <w:t>25.8</w:t>
            </w:r>
            <w:r>
              <w:rPr>
                <w:sz w:val="24"/>
                <w:szCs w:val="24"/>
                <w:vertAlign w:val="superscript"/>
              </w:rPr>
              <w:t>1</w:t>
            </w:r>
            <w:r w:rsidRPr="00375518">
              <w:rPr>
                <w:rFonts w:eastAsia="Times New Roman"/>
                <w:color w:val="000000"/>
                <w:sz w:val="24"/>
                <w:szCs w:val="24"/>
              </w:rPr>
              <w:t xml:space="preserve"> </w:t>
            </w:r>
          </w:p>
        </w:tc>
        <w:tc>
          <w:tcPr>
            <w:tcW w:w="1976" w:type="dxa"/>
            <w:tcBorders>
              <w:top w:val="nil"/>
              <w:left w:val="nil"/>
              <w:bottom w:val="single" w:color="auto" w:sz="4" w:space="0"/>
              <w:right w:val="nil"/>
            </w:tcBorders>
          </w:tcPr>
          <w:p w:rsidRPr="00F72898" w:rsidR="0021734D" w:rsidP="008722AE" w:rsidRDefault="0021734D" w14:paraId="136FBF3F" w14:textId="325B46A5">
            <w:pPr>
              <w:spacing w:line="240" w:lineRule="auto"/>
              <w:jc w:val="center"/>
              <w:rPr>
                <w:sz w:val="24"/>
                <w:szCs w:val="24"/>
              </w:rPr>
            </w:pPr>
            <w:r>
              <w:rPr>
                <w:sz w:val="24"/>
                <w:szCs w:val="24"/>
              </w:rPr>
              <w:t>7.4</w:t>
            </w:r>
          </w:p>
        </w:tc>
      </w:tr>
      <w:tr w:rsidR="00087CBD" w:rsidTr="00087CBD" w14:paraId="2B26F63A" w14:textId="77777777">
        <w:tc>
          <w:tcPr>
            <w:tcW w:w="8531" w:type="dxa"/>
            <w:gridSpan w:val="6"/>
            <w:tcBorders>
              <w:top w:val="single" w:color="auto" w:sz="18" w:space="0"/>
              <w:left w:val="nil"/>
              <w:bottom w:val="nil"/>
              <w:right w:val="nil"/>
            </w:tcBorders>
          </w:tcPr>
          <w:p w:rsidRPr="00660BD3" w:rsidR="00953C76" w:rsidP="008722AE" w:rsidRDefault="00953C76" w14:paraId="52513E94" w14:textId="77777777">
            <w:pPr>
              <w:spacing w:line="240" w:lineRule="auto"/>
            </w:pPr>
            <w:r w:rsidRPr="00660BD3">
              <w:t xml:space="preserve">Notes: </w:t>
            </w:r>
          </w:p>
          <w:p w:rsidRPr="00660BD3" w:rsidR="00953C76" w:rsidP="008722AE" w:rsidRDefault="00953C76" w14:paraId="11DA93E7" w14:textId="77777777">
            <w:pPr>
              <w:spacing w:line="240" w:lineRule="auto"/>
            </w:pPr>
            <w:r w:rsidRPr="00660BD3">
              <w:t xml:space="preserve">+ Sample size for moisture varied from n = 3 (denoted by </w:t>
            </w:r>
            <w:r w:rsidRPr="00660BD3">
              <w:rPr>
                <w:vertAlign w:val="superscript"/>
              </w:rPr>
              <w:t>1</w:t>
            </w:r>
            <w:r w:rsidRPr="00660BD3">
              <w:t xml:space="preserve">), n = 2 (denoted by </w:t>
            </w:r>
            <w:r w:rsidRPr="00660BD3">
              <w:rPr>
                <w:vertAlign w:val="superscript"/>
              </w:rPr>
              <w:t>2</w:t>
            </w:r>
            <w:r w:rsidRPr="00660BD3">
              <w:t>), n = 1 (denoted by</w:t>
            </w:r>
            <w:r w:rsidRPr="00660BD3">
              <w:rPr>
                <w:vertAlign w:val="superscript"/>
              </w:rPr>
              <w:t xml:space="preserve"> 3</w:t>
            </w:r>
            <w:r w:rsidRPr="00660BD3">
              <w:t xml:space="preserve">) due to surrounding rocks in soil pits. </w:t>
            </w:r>
          </w:p>
          <w:p w:rsidR="00953C76" w:rsidP="008722AE" w:rsidRDefault="00953C76" w14:paraId="16410B18" w14:textId="77777777">
            <w:pPr>
              <w:spacing w:after="240" w:line="240" w:lineRule="auto"/>
            </w:pPr>
            <w:r w:rsidRPr="00660BD3">
              <w:t>Ψ Summer soil temperatures are the average of growing season temperatures (May – August</w:t>
            </w:r>
            <w:r w:rsidR="004767D3">
              <w:t xml:space="preserve"> 2015</w:t>
            </w:r>
            <w:r w:rsidRPr="00660BD3">
              <w:t>).</w:t>
            </w:r>
          </w:p>
          <w:p w:rsidR="006A591B" w:rsidP="008722AE" w:rsidRDefault="006A591B" w14:paraId="6209C066" w14:textId="2E7DD589">
            <w:pPr>
              <w:spacing w:after="240" w:line="240" w:lineRule="auto"/>
            </w:pPr>
          </w:p>
        </w:tc>
      </w:tr>
    </w:tbl>
    <w:p w:rsidR="008767C8" w:rsidP="00D75B25" w:rsidRDefault="008767C8" w14:paraId="7F6444D9" w14:textId="2B23A1A8">
      <w:pPr>
        <w:pStyle w:val="Heading2"/>
      </w:pPr>
      <w:bookmarkStart w:name="_Toc362637938" w:id="136"/>
      <w:r>
        <w:t>3.</w:t>
      </w:r>
      <w:r w:rsidR="0084033D">
        <w:t>2</w:t>
      </w:r>
      <w:r>
        <w:t xml:space="preserve"> Browsing and survival o</w:t>
      </w:r>
      <w:r w:rsidR="0084033D">
        <w:t xml:space="preserve">f </w:t>
      </w:r>
      <w:proofErr w:type="gramStart"/>
      <w:r w:rsidR="0084033D">
        <w:t>individual</w:t>
      </w:r>
      <w:r>
        <w:t>s</w:t>
      </w:r>
      <w:bookmarkEnd w:id="136"/>
      <w:proofErr w:type="gramEnd"/>
      <w:r>
        <w:t xml:space="preserve"> </w:t>
      </w:r>
    </w:p>
    <w:p w:rsidR="008767C8" w:rsidP="0050765A" w:rsidRDefault="008767C8" w14:paraId="44B2292D" w14:textId="02303C4D">
      <w:r>
        <w:tab/>
      </w:r>
      <w:r>
        <w:rPr/>
        <w:t xml:space="preserve">Birch saplings experienced the highest occurrences of </w:t>
      </w:r>
      <w:r w:rsidR="006A591B">
        <w:rPr/>
        <w:t xml:space="preserve">historical (i.e., </w:t>
      </w:r>
      <w:r>
        <w:rPr/>
        <w:t>pre-</w:t>
      </w:r>
      <w:proofErr w:type="spellStart"/>
      <w:r w:rsidR="006A591B">
        <w:rPr/>
        <w:t>exclosure</w:t>
      </w:r>
      <w:proofErr w:type="spellEnd"/>
      <w:r w:rsidR="006A591B">
        <w:rPr/>
        <w:t>)</w:t>
      </w:r>
      <w:r>
        <w:rPr/>
        <w:t xml:space="preserve"> browsing</w:t>
      </w:r>
      <w:r w:rsidR="0050735A">
        <w:rPr/>
        <w:t>, with</w:t>
      </w:r>
      <w:r>
        <w:rPr/>
        <w:t xml:space="preserve"> approximately double the number of birch saplings </w:t>
      </w:r>
      <w:r>
        <w:rPr/>
        <w:t>brow</w:t>
      </w:r>
      <w:r w:rsidR="0077784B">
        <w:rPr/>
        <w:t>sed compared to aspen (Fig</w:t>
      </w:r>
      <w:r w:rsidR="003D46B8">
        <w:rPr/>
        <w:t>ure</w:t>
      </w:r>
      <w:r w:rsidR="0077784B">
        <w:rPr/>
        <w:t xml:space="preserve"> </w:t>
      </w:r>
      <w:r w:rsidR="003D46B8">
        <w:rPr/>
        <w:t>3</w:t>
      </w:r>
      <w:r>
        <w:rPr/>
        <w:t xml:space="preserve">). </w:t>
      </w:r>
      <w:proofErr w:type="spellStart"/>
      <w:r w:rsidR="00F0077C">
        <w:rPr/>
        <w:t>E</w:t>
      </w:r>
      <w:r w:rsidR="40696336">
        <w:rPr/>
        <w:t>xclosures</w:t>
      </w:r>
      <w:proofErr w:type="spellEnd"/>
      <w:r w:rsidR="006A0C33">
        <w:rPr/>
        <w:t xml:space="preserve"> were effectiv</w:t>
      </w:r>
      <w:r w:rsidR="006A0C33">
        <w:rPr/>
        <w:t>e barriers to mammalian herbivory as the e</w:t>
      </w:r>
      <w:r w:rsidR="00F0077C">
        <w:rPr/>
        <w:t xml:space="preserve">stablishment of </w:t>
      </w:r>
      <w:r w:rsidR="00F0077C">
        <w:rPr/>
        <w:t>fenc</w:t>
      </w:r>
      <w:r w:rsidR="006A0C33">
        <w:rPr/>
        <w:t>ing</w:t>
      </w:r>
      <w:r w:rsidR="00F0077C">
        <w:rPr/>
        <w:t xml:space="preserve"> eliminated signs of new </w:t>
      </w:r>
      <w:r>
        <w:rPr/>
        <w:t xml:space="preserve">browsing inside </w:t>
      </w:r>
      <w:proofErr w:type="spellStart"/>
      <w:r>
        <w:rPr/>
        <w:t>exclosures</w:t>
      </w:r>
      <w:proofErr w:type="spellEnd"/>
      <w:r w:rsidR="00A14EB2">
        <w:rPr/>
        <w:t xml:space="preserve"> </w:t>
      </w:r>
      <w:r w:rsidR="006A0C33">
        <w:rPr/>
        <w:t>for</w:t>
      </w:r>
      <w:r w:rsidR="006A0C33">
        <w:rPr/>
        <w:t xml:space="preserve"> </w:t>
      </w:r>
      <w:r w:rsidR="00A14EB2">
        <w:rPr/>
        <w:t>all species</w:t>
      </w:r>
      <w:r>
        <w:rPr/>
        <w:t xml:space="preserve">. </w:t>
      </w:r>
      <w:r w:rsidR="00A14EB2">
        <w:rPr/>
        <w:t>In control plots, b</w:t>
      </w:r>
      <w:r>
        <w:rPr/>
        <w:t xml:space="preserve">rowsing </w:t>
      </w:r>
      <w:r w:rsidR="006A0C33">
        <w:rPr/>
        <w:t xml:space="preserve">rarely occurred </w:t>
      </w:r>
      <w:r>
        <w:rPr/>
        <w:t>on spruce</w:t>
      </w:r>
      <w:r w:rsidR="00A14EB2">
        <w:rPr/>
        <w:t>:</w:t>
      </w:r>
      <w:r>
        <w:rPr/>
        <w:t xml:space="preserve"> only two individuals </w:t>
      </w:r>
      <w:r w:rsidR="00A14EB2">
        <w:rPr/>
        <w:t xml:space="preserve">showed </w:t>
      </w:r>
      <w:r w:rsidR="00616BB5">
        <w:rPr/>
        <w:t>pre-treatment</w:t>
      </w:r>
      <w:r w:rsidR="00A14EB2">
        <w:rPr/>
        <w:t xml:space="preserve"> browsing damage and only</w:t>
      </w:r>
      <w:r>
        <w:rPr/>
        <w:t xml:space="preserve"> </w:t>
      </w:r>
      <w:r w:rsidR="00A14EB2">
        <w:rPr/>
        <w:t>a</w:t>
      </w:r>
      <w:r>
        <w:rPr/>
        <w:t xml:space="preserve"> </w:t>
      </w:r>
      <w:r w:rsidR="00F0077C">
        <w:rPr/>
        <w:t xml:space="preserve">single </w:t>
      </w:r>
      <w:r>
        <w:rPr/>
        <w:t xml:space="preserve">individual </w:t>
      </w:r>
      <w:r w:rsidR="00A14EB2">
        <w:rPr/>
        <w:t xml:space="preserve">was </w:t>
      </w:r>
      <w:r>
        <w:rPr/>
        <w:t>browsed in 2015</w:t>
      </w:r>
      <w:r w:rsidR="00616BB5">
        <w:rPr/>
        <w:t xml:space="preserve"> and 2017</w:t>
      </w:r>
      <w:r w:rsidR="006A0C33">
        <w:rPr/>
        <w:t xml:space="preserve"> (data not shown)</w:t>
      </w:r>
      <w:r w:rsidR="00A14EB2">
        <w:rPr/>
        <w:t xml:space="preserve">. In all cases, </w:t>
      </w:r>
      <w:r>
        <w:rPr/>
        <w:t xml:space="preserve">browsing on spruce was from snowshoe hares. </w:t>
      </w:r>
      <w:r w:rsidR="00EF2EBE">
        <w:rPr/>
        <w:t>On average, approximately 5%</w:t>
      </w:r>
      <w:r>
        <w:rPr/>
        <w:t xml:space="preserve"> of aspen in control plots were browsed </w:t>
      </w:r>
      <w:r>
        <w:rPr/>
        <w:t>in the winters of 2014 and 2015</w:t>
      </w:r>
      <w:r w:rsidR="00EF2EBE">
        <w:rPr/>
        <w:t xml:space="preserve"> and 10% in 2017</w:t>
      </w:r>
      <w:r>
        <w:rPr/>
        <w:t xml:space="preserve">. </w:t>
      </w:r>
      <w:r w:rsidR="00A14EB2">
        <w:rPr/>
        <w:t>Over</w:t>
      </w:r>
      <w:r>
        <w:rPr/>
        <w:t xml:space="preserve"> 3</w:t>
      </w:r>
      <w:r w:rsidR="00EF2EBE">
        <w:rPr/>
        <w:t>0</w:t>
      </w:r>
      <w:r>
        <w:rPr/>
        <w:t>% of birch saplings in control plots were browsed in the winter</w:t>
      </w:r>
      <w:r w:rsidR="00EF2EBE">
        <w:rPr/>
        <w:t>s</w:t>
      </w:r>
      <w:r>
        <w:rPr/>
        <w:t xml:space="preserve"> of 2014</w:t>
      </w:r>
      <w:r w:rsidR="00EF2EBE">
        <w:rPr/>
        <w:t xml:space="preserve"> and 2017;</w:t>
      </w:r>
      <w:r>
        <w:rPr/>
        <w:t xml:space="preserve"> only ~10% were browsed d</w:t>
      </w:r>
      <w:r w:rsidR="0077784B">
        <w:rPr/>
        <w:t>uring the 2015 winter (Fig</w:t>
      </w:r>
      <w:r w:rsidR="008722AE">
        <w:rPr/>
        <w:t>.</w:t>
      </w:r>
      <w:r w:rsidR="0077784B">
        <w:rPr/>
        <w:t xml:space="preserve"> </w:t>
      </w:r>
      <w:r w:rsidR="007529F2">
        <w:rPr/>
        <w:t>2</w:t>
      </w:r>
      <w:r>
        <w:rPr/>
        <w:t xml:space="preserve">). The majority (n = </w:t>
      </w:r>
      <w:r w:rsidR="00EF2EBE">
        <w:rPr/>
        <w:t>237</w:t>
      </w:r>
      <w:r w:rsidR="00D62DEE">
        <w:rPr/>
        <w:t xml:space="preserve">; </w:t>
      </w:r>
      <w:r>
        <w:rPr/>
        <w:t xml:space="preserve">95%) of winter browsing was from moose. </w:t>
      </w:r>
    </w:p>
    <w:p w:rsidR="00953C76" w:rsidP="0050765A" w:rsidRDefault="00953C76" w14:paraId="3E4D3B66" w14:textId="36C6AECF">
      <w:r>
        <w:rPr>
          <w:noProof/>
        </w:rPr>
        <mc:AlternateContent>
          <mc:Choice Requires="wpg">
            <w:drawing>
              <wp:inline distT="0" distB="0" distL="0" distR="0" wp14:anchorId="7F2D0E37" wp14:editId="6CEA8AD3">
                <wp:extent cx="4343400" cy="5943600"/>
                <wp:effectExtent l="0" t="0" r="0" b="0"/>
                <wp:docPr id="1012900230" name="Group 1012900230"/>
                <wp:cNvGraphicFramePr/>
                <a:graphic xmlns:a="http://schemas.openxmlformats.org/drawingml/2006/main">
                  <a:graphicData uri="http://schemas.microsoft.com/office/word/2010/wordprocessingGroup">
                    <wpg:wgp>
                      <wpg:cNvGrpSpPr/>
                      <wpg:grpSpPr>
                        <a:xfrm>
                          <a:off x="0" y="0"/>
                          <a:ext cx="4343400" cy="5943600"/>
                          <a:chOff x="0" y="0"/>
                          <a:chExt cx="4343400" cy="5943600"/>
                        </a:xfrm>
                      </wpg:grpSpPr>
                      <pic:pic xmlns:pic="http://schemas.openxmlformats.org/drawingml/2006/picture">
                        <pic:nvPicPr>
                          <pic:cNvPr id="1291794579" name="Picture 1291794579"/>
                          <pic:cNvPicPr>
                            <a:picLocks noChangeAspect="1"/>
                          </pic:cNvPicPr>
                        </pic:nvPicPr>
                        <pic:blipFill>
                          <a:blip r:embed="rId17" cstate="email">
                            <a:extLst>
                              <a:ext uri="{28A0092B-C50C-407E-A947-70E740481C1C}">
                                <a14:useLocalDpi xmlns:a14="http://schemas.microsoft.com/office/drawing/2010/main"/>
                              </a:ext>
                            </a:extLst>
                          </a:blip>
                          <a:stretch>
                            <a:fillRect/>
                          </a:stretch>
                        </pic:blipFill>
                        <pic:spPr>
                          <a:xfrm>
                            <a:off x="0" y="0"/>
                            <a:ext cx="4343400" cy="3212465"/>
                          </a:xfrm>
                          <a:prstGeom prst="rect">
                            <a:avLst/>
                          </a:prstGeom>
                        </pic:spPr>
                      </pic:pic>
                      <pic:pic xmlns:pic="http://schemas.openxmlformats.org/drawingml/2006/picture">
                        <pic:nvPicPr>
                          <pic:cNvPr id="809536632" name="Picture 809536632"/>
                          <pic:cNvPicPr>
                            <a:picLocks noChangeAspect="1"/>
                          </pic:cNvPicPr>
                        </pic:nvPicPr>
                        <pic:blipFill>
                          <a:blip r:embed="rId18" cstate="email">
                            <a:extLst>
                              <a:ext uri="{28A0092B-C50C-407E-A947-70E740481C1C}">
                                <a14:useLocalDpi xmlns:a14="http://schemas.microsoft.com/office/drawing/2010/main"/>
                              </a:ext>
                            </a:extLst>
                          </a:blip>
                          <a:stretch>
                            <a:fillRect/>
                          </a:stretch>
                        </pic:blipFill>
                        <pic:spPr>
                          <a:xfrm>
                            <a:off x="0" y="2743200"/>
                            <a:ext cx="4326255" cy="3200400"/>
                          </a:xfrm>
                          <a:prstGeom prst="rect">
                            <a:avLst/>
                          </a:prstGeom>
                        </pic:spPr>
                      </pic:pic>
                    </wpg:wgp>
                  </a:graphicData>
                </a:graphic>
              </wp:inline>
            </w:drawing>
          </mc:Choice>
          <mc:Fallback xmlns:w16du="http://schemas.microsoft.com/office/word/2023/wordml/word16du">
            <w:pict w14:anchorId="7CB75395">
              <v:group id="Group 1012900230" style="width:342pt;height:468pt;mso-position-horizontal-relative:char;mso-position-vertical-relative:line" coordsize="43434,59436" o:spid="_x0000_s1026" w14:anchorId="58A13170"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T7Kfnul0JALpdCQAVAAAAZHJzL21lZGlhL2ltYWdlMi50aWZmTU0AKgAJ&#10;VMj/////////////////////////////////////////////////////////////////////////&#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&#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&#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&#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&#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&#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">
                <v:shape id="Picture 1291794579" style="position:absolute;width:43434;height:32124;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">
                  <v:imagedata o:title="" r:id="rId20"/>
                </v:shape>
                <v:shape id="Picture 809536632" style="position:absolute;top:27432;width:43262;height:32004;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">
                  <v:imagedata o:title="" r:id="rId21"/>
                </v:shape>
                <w10:anchorlock/>
              </v:group>
            </w:pict>
          </mc:Fallback>
        </mc:AlternateContent>
      </w:r>
    </w:p>
    <w:p w:rsidR="00953C76" w:rsidP="008722AE" w:rsidRDefault="00953C76" w14:paraId="0AF1DB54" w14:textId="1D3546CE">
      <w:pPr>
        <w:spacing w:line="240" w:lineRule="auto"/>
      </w:pPr>
      <w:commentRangeStart w:id="151"/>
      <w:r w:rsidRPr="008722AE">
        <w:t xml:space="preserve">Figure </w:t>
      </w:r>
      <w:r w:rsidR="003D46B8">
        <w:t>3</w:t>
      </w:r>
      <w:r w:rsidRPr="008722AE">
        <w:t xml:space="preserve">. </w:t>
      </w:r>
      <w:commentRangeEnd w:id="151"/>
      <w:r w:rsidR="00BB2D19">
        <w:rPr>
          <w:rStyle w:val="CommentReference"/>
          <w:rFonts w:eastAsia="MS Mincho"/>
        </w:rPr>
        <w:commentReference w:id="151"/>
      </w:r>
      <w:r w:rsidRPr="008722AE">
        <w:t>Average number of trembling aspen (top) and Alaskan paper birch (bottom) (n=20) that experienced winter browsing (by either moose or snowshoe hare) in either control (grey, n=5) or exclosure plots (white, n=5). Bars represent the mean ± SE. Pre-treatment includes all evidence of browsing (2005 – 2013) before exclosures were erected. No evidence of browsing was observed inside the exclosures in 2014, 2015 or 2017.</w:t>
      </w:r>
    </w:p>
    <w:p w:rsidRPr="008722AE" w:rsidR="004767D3" w:rsidP="008722AE" w:rsidRDefault="004767D3" w14:paraId="0B31F61A" w14:textId="77777777">
      <w:pPr>
        <w:spacing w:line="240" w:lineRule="auto"/>
      </w:pPr>
    </w:p>
    <w:p w:rsidR="008767C8" w:rsidP="0050765A" w:rsidRDefault="008767C8" w14:paraId="01E28F53" w14:textId="13563635">
      <w:pPr>
        <w:ind w:firstLine="720"/>
      </w:pPr>
      <w:r>
        <w:t xml:space="preserve">Survivorship </w:t>
      </w:r>
      <w:r w:rsidR="00F0077C">
        <w:t xml:space="preserve">of </w:t>
      </w:r>
      <w:r w:rsidR="00563B02">
        <w:t>marked individuals</w:t>
      </w:r>
      <w:r w:rsidR="00F0077C">
        <w:t xml:space="preserve"> </w:t>
      </w:r>
      <w:r>
        <w:t xml:space="preserve">was high </w:t>
      </w:r>
      <w:r w:rsidR="0077784B">
        <w:t>for all three species</w:t>
      </w:r>
      <w:r w:rsidR="00FD7634">
        <w:t xml:space="preserve">. </w:t>
      </w:r>
      <w:r w:rsidR="00563B02">
        <w:t>Limited mortality of aspen</w:t>
      </w:r>
      <w:r>
        <w:t xml:space="preserve"> did occur in both control </w:t>
      </w:r>
      <w:r w:rsidR="00BE5E1B">
        <w:t>(n</w:t>
      </w:r>
      <w:r w:rsidR="00320511">
        <w:t xml:space="preserve"> </w:t>
      </w:r>
      <w:r w:rsidR="00BE5E1B">
        <w:t>=</w:t>
      </w:r>
      <w:r w:rsidR="00320511">
        <w:t xml:space="preserve"> </w:t>
      </w:r>
      <w:r w:rsidR="00BE5E1B">
        <w:t xml:space="preserve">4) </w:t>
      </w:r>
      <w:r>
        <w:t>and exclosure</w:t>
      </w:r>
      <w:r w:rsidR="00BE5E1B">
        <w:t xml:space="preserve"> (n</w:t>
      </w:r>
      <w:r w:rsidR="00320511">
        <w:t xml:space="preserve"> </w:t>
      </w:r>
      <w:r w:rsidR="00BE5E1B">
        <w:t>=</w:t>
      </w:r>
      <w:r w:rsidR="00320511">
        <w:t xml:space="preserve"> </w:t>
      </w:r>
      <w:r w:rsidR="00BE5E1B">
        <w:t>6)</w:t>
      </w:r>
      <w:r>
        <w:t xml:space="preserve"> plots. Of the </w:t>
      </w:r>
      <w:r w:rsidR="00563B02">
        <w:t>individuals</w:t>
      </w:r>
      <w:r>
        <w:t xml:space="preserve"> that died, two </w:t>
      </w:r>
      <w:r w:rsidR="00563B02">
        <w:t>aspen and two birch</w:t>
      </w:r>
      <w:r>
        <w:t xml:space="preserve"> had been browsed </w:t>
      </w:r>
      <w:r w:rsidR="00563B02">
        <w:t xml:space="preserve">in control plots during </w:t>
      </w:r>
      <w:r>
        <w:t>the previous winter</w:t>
      </w:r>
      <w:r w:rsidR="007A5AA9">
        <w:t xml:space="preserve"> </w:t>
      </w:r>
      <w:r>
        <w:t xml:space="preserve">by snowshoe hare. </w:t>
      </w:r>
      <w:r w:rsidR="00147F4E">
        <w:t xml:space="preserve">We also encountered aspen saplings that were recorded as dead in one </w:t>
      </w:r>
      <w:r w:rsidR="00BB2D19">
        <w:t>year but</w:t>
      </w:r>
      <w:r w:rsidR="00147F4E">
        <w:t xml:space="preserve"> had resprouted the next year. </w:t>
      </w:r>
      <w:r w:rsidR="00563B02">
        <w:t>These individuals were considered survivors in our final dataset.</w:t>
      </w:r>
    </w:p>
    <w:p w:rsidRPr="008722AE" w:rsidR="00766C7A" w:rsidP="00A548B5" w:rsidRDefault="00766C7A" w14:paraId="5364445F" w14:textId="77777777">
      <w:pPr>
        <w:spacing w:line="480" w:lineRule="auto"/>
        <w:rPr>
          <w:i/>
        </w:rPr>
      </w:pPr>
    </w:p>
    <w:p w:rsidR="003D46B8" w:rsidP="003D46B8" w:rsidRDefault="008767C8" w14:paraId="1298A202" w14:textId="0F47F4B4" w14:noSpellErr="1">
      <w:pPr>
        <w:pStyle w:val="Heading2"/>
      </w:pPr>
      <w:bookmarkStart w:name="_Toc362637939" w:id="152"/>
      <w:r w:rsidR="40696336">
        <w:rPr/>
        <w:t xml:space="preserve">3.3 Effects of </w:t>
      </w:r>
      <w:bookmarkEnd w:id="152"/>
      <w:r w:rsidR="40696336">
        <w:rPr/>
        <w:t>herbivore exclosures on tree growth</w:t>
      </w:r>
    </w:p>
    <w:p w:rsidR="00CC26C8" w:rsidP="003D46B8" w:rsidRDefault="003D46B8" w14:paraId="4A3FA0F0" w14:textId="6CE2EF16">
      <w:pPr>
        <w:ind w:firstLine="720"/>
      </w:pPr>
      <w:r w:rsidR="40696336">
        <w:rPr/>
        <w:t xml:space="preserve">Four years after establishing </w:t>
      </w:r>
      <w:proofErr w:type="spellStart"/>
      <w:r w:rsidR="40696336">
        <w:rPr/>
        <w:t>exclosures</w:t>
      </w:r>
      <w:proofErr w:type="spellEnd"/>
      <w:r w:rsidR="40696336">
        <w:rPr/>
        <w:t xml:space="preserve">, we observed species-specific effects on growth of saplings, encompassing changes in height, basal diameter, and crown size. Notably, birch and aspen displayed a positive response to exclosures, and spruce exhibited a negative response (Table 2). Final height of aspen and birch was greater inside </w:t>
      </w:r>
      <w:proofErr w:type="spellStart"/>
      <w:r w:rsidR="40696336">
        <w:rPr/>
        <w:t>exclosures</w:t>
      </w:r>
      <w:proofErr w:type="spellEnd"/>
      <w:r w:rsidR="40696336">
        <w:rPr/>
        <w:t xml:space="preserve"> after four years of protection from herbivory (Figure 4). The opposite was true for black spruce, with significantly smaller individuals inside exclosures (Figure 4). Birch saplings were taller than aspen across the sites, and although birch showed the greatest height response to exclosures, the mean proportional change in birch and aspen were similar (</w:t>
      </w:r>
      <w:commentRangeStart w:id="164"/>
      <w:r w:rsidR="40696336">
        <w:rPr/>
        <w:t>give values</w:t>
      </w:r>
      <w:commentRangeEnd w:id="164"/>
      <w:r>
        <w:rPr>
          <w:rStyle w:val="CommentReference"/>
        </w:rPr>
        <w:commentReference w:id="164"/>
      </w:r>
      <w:r w:rsidR="40696336">
        <w:rPr/>
        <w:t xml:space="preserve">). </w:t>
      </w:r>
    </w:p>
    <w:p w:rsidR="003D46B8" w:rsidP="003D46B8" w:rsidRDefault="00374A23" w14:paraId="5EC24B41" w14:textId="4FF37796" w14:noSpellErr="1">
      <w:pPr>
        <w:ind w:firstLine="720"/>
      </w:pPr>
      <w:r w:rsidR="40696336">
        <w:rPr/>
        <w:t>Stem height was more sensitive to exclosure effects than other metrics of plant size, although treatment effects on basal diameter and crown width were significant for at least one species. Crown depth was unresponsive to the treatment. Not surprising, initial growth measurements had a strong influence on final measurements for all metrics of plant size (Table 2). Overall, R</w:t>
      </w:r>
      <w:r w:rsidRPr="40696336" w:rsidR="40696336">
        <w:rPr>
          <w:vertAlign w:val="superscript"/>
        </w:rPr>
        <w:t>2</w:t>
      </w:r>
      <w:r w:rsidR="40696336">
        <w:rPr/>
        <w:t xml:space="preserve"> values were high, with models explaining 46.5 to 78.7% of the model variance. Initial height and the treatment of exclosures explained 64.7%, 76.4% and 74.8% of the final height of aspen, birch, and spruce, respectively. Random effects explained 0.3 to 19.9% of the model (Table 2).</w:t>
      </w:r>
    </w:p>
    <w:p w:rsidR="003D46B8" w:rsidP="003D46B8" w:rsidRDefault="003D46B8" w14:paraId="72BE117A" w14:textId="77777777"/>
    <w:p w:rsidR="003D46B8" w:rsidP="003D46B8" w:rsidRDefault="003D46B8" w14:paraId="5B44B5D0" w14:textId="77777777"/>
    <w:p w:rsidR="003D46B8" w:rsidP="003D46B8" w:rsidRDefault="003D46B8" w14:paraId="26753F37" w14:textId="77777777"/>
    <w:p w:rsidR="003D46B8" w:rsidP="003D46B8" w:rsidRDefault="003D46B8" w14:paraId="634EE19E" w14:textId="77777777"/>
    <w:p w:rsidR="003D46B8" w:rsidP="003D46B8" w:rsidRDefault="003D46B8" w14:paraId="4D0A627B" w14:textId="77777777"/>
    <w:p w:rsidR="003D46B8" w:rsidP="003D46B8" w:rsidRDefault="003D46B8" w14:paraId="29B04190" w14:textId="77777777"/>
    <w:p w:rsidR="003D46B8" w:rsidP="003D46B8" w:rsidRDefault="003D46B8" w14:paraId="6DBEA1AF" w14:textId="77777777"/>
    <w:p w:rsidRPr="003D46B8" w:rsidR="003D46B8" w:rsidP="003D46B8" w:rsidRDefault="003D46B8" w14:paraId="16949314" w14:textId="77777777"/>
    <w:p w:rsidR="003D46B8" w:rsidP="008722AE" w:rsidRDefault="003D46B8" w14:paraId="4822F0F1" w14:textId="77777777">
      <w:pPr>
        <w:suppressLineNumbers/>
        <w:spacing w:line="480" w:lineRule="auto"/>
      </w:pPr>
    </w:p>
    <w:p w:rsidR="001C1956" w:rsidP="008722AE" w:rsidRDefault="001C1956" w14:paraId="70A91F30" w14:textId="77777777">
      <w:pPr>
        <w:suppressLineNumbers/>
        <w:spacing w:line="480" w:lineRule="auto"/>
      </w:pPr>
    </w:p>
    <w:p w:rsidR="001C1956" w:rsidP="008722AE" w:rsidRDefault="001C1956" w14:paraId="50BCA4AF" w14:textId="77777777">
      <w:pPr>
        <w:suppressLineNumbers/>
        <w:spacing w:line="480" w:lineRule="auto"/>
      </w:pPr>
    </w:p>
    <w:p w:rsidR="001C1956" w:rsidP="008722AE" w:rsidRDefault="001C1956" w14:paraId="713A3FF3" w14:textId="77777777">
      <w:pPr>
        <w:suppressLineNumbers/>
        <w:spacing w:line="480" w:lineRule="auto"/>
      </w:pPr>
    </w:p>
    <w:p w:rsidR="003D46B8" w:rsidP="008722AE" w:rsidRDefault="003D46B8" w14:paraId="3A755A0B" w14:textId="77777777">
      <w:pPr>
        <w:suppressLineNumbers/>
        <w:spacing w:line="480" w:lineRule="auto"/>
      </w:pPr>
    </w:p>
    <w:p w:rsidR="001C1956" w:rsidP="008722AE" w:rsidRDefault="001C1956" w14:paraId="0DA66DBC" w14:textId="77777777">
      <w:pPr>
        <w:suppressLineNumbers/>
        <w:spacing w:line="480" w:lineRule="auto"/>
      </w:pPr>
    </w:p>
    <w:p w:rsidR="001C1956" w:rsidP="008722AE" w:rsidRDefault="001C1956" w14:paraId="712E4D86" w14:textId="0ED93F66">
      <w:pPr>
        <w:suppressLineNumbers/>
        <w:spacing w:line="480" w:lineRule="auto"/>
      </w:pPr>
      <w:commentRangeStart w:id="176"/>
      <w:r w:rsidRPr="008722AE">
        <w:t xml:space="preserve">Table </w:t>
      </w:r>
      <w:commentRangeEnd w:id="176"/>
      <w:r w:rsidR="00D83930">
        <w:rPr>
          <w:rStyle w:val="CommentReference"/>
          <w:rFonts w:eastAsia="MS Mincho"/>
        </w:rPr>
        <w:commentReference w:id="176"/>
      </w:r>
      <w:r>
        <w:t>2</w:t>
      </w:r>
      <w:r w:rsidRPr="008722AE">
        <w:t>.</w:t>
      </w:r>
      <w:r>
        <w:t xml:space="preserve"> Linear mixed effect model results for aspen, birch, and spruce growth models.</w:t>
      </w:r>
    </w:p>
    <w:tbl>
      <w:tblPr>
        <w:tblpPr w:leftFromText="180" w:rightFromText="180" w:vertAnchor="text" w:horzAnchor="margin" w:tblpXSpec="center" w:tblpY="176"/>
        <w:tblW w:w="9918" w:type="dxa"/>
        <w:tblLook w:val="04A0" w:firstRow="1" w:lastRow="0" w:firstColumn="1" w:lastColumn="0" w:noHBand="0" w:noVBand="1"/>
      </w:tblPr>
      <w:tblGrid>
        <w:gridCol w:w="1256"/>
        <w:gridCol w:w="2066"/>
        <w:gridCol w:w="895"/>
        <w:gridCol w:w="1124"/>
        <w:gridCol w:w="974"/>
        <w:gridCol w:w="977"/>
        <w:gridCol w:w="1350"/>
        <w:gridCol w:w="1276"/>
      </w:tblGrid>
      <w:tr w:rsidRPr="003D46B8" w:rsidR="001C1956" w:rsidTr="001C1956" w14:paraId="604D8FBB" w14:textId="77777777">
        <w:trPr>
          <w:trHeight w:val="684"/>
        </w:trPr>
        <w:tc>
          <w:tcPr>
            <w:tcW w:w="1256" w:type="dxa"/>
            <w:tcBorders>
              <w:top w:val="single" w:color="auto" w:sz="4" w:space="0"/>
              <w:left w:val="single" w:color="auto" w:sz="4" w:space="0"/>
              <w:bottom w:val="single" w:color="auto" w:sz="4" w:space="0"/>
              <w:right w:val="single" w:color="auto" w:sz="4" w:space="0"/>
            </w:tcBorders>
            <w:shd w:val="clear" w:color="auto" w:fill="auto"/>
            <w:vAlign w:val="center"/>
            <w:hideMark/>
          </w:tcPr>
          <w:p w:rsidRPr="003D46B8" w:rsidR="001C1956" w:rsidP="001C1956" w:rsidRDefault="001C1956" w14:paraId="3F43DB44" w14:textId="77777777">
            <w:pPr>
              <w:spacing w:line="240" w:lineRule="auto"/>
              <w:jc w:val="center"/>
              <w:rPr>
                <w:rFonts w:eastAsia="Times New Roman"/>
                <w:color w:val="000000"/>
                <w:lang w:val="en-CA" w:eastAsia="en-CA"/>
              </w:rPr>
            </w:pPr>
            <w:r w:rsidRPr="003D46B8">
              <w:rPr>
                <w:rFonts w:eastAsia="Times New Roman"/>
                <w:color w:val="000000"/>
                <w:lang w:val="en-CA" w:eastAsia="en-CA"/>
              </w:rPr>
              <w:t>Response</w:t>
            </w:r>
          </w:p>
        </w:tc>
        <w:tc>
          <w:tcPr>
            <w:tcW w:w="2066" w:type="dxa"/>
            <w:tcBorders>
              <w:top w:val="single" w:color="auto" w:sz="4" w:space="0"/>
              <w:left w:val="nil"/>
              <w:bottom w:val="single" w:color="auto" w:sz="4" w:space="0"/>
              <w:right w:val="single" w:color="auto" w:sz="4" w:space="0"/>
            </w:tcBorders>
            <w:shd w:val="clear" w:color="auto" w:fill="auto"/>
            <w:vAlign w:val="center"/>
            <w:hideMark/>
          </w:tcPr>
          <w:p w:rsidRPr="003D46B8" w:rsidR="001C1956" w:rsidP="001C1956" w:rsidRDefault="001C1956" w14:paraId="293F98A5" w14:textId="77777777">
            <w:pPr>
              <w:spacing w:line="240" w:lineRule="auto"/>
              <w:jc w:val="center"/>
              <w:rPr>
                <w:rFonts w:eastAsia="Times New Roman"/>
                <w:color w:val="000000"/>
                <w:lang w:val="en-CA" w:eastAsia="en-CA"/>
              </w:rPr>
            </w:pPr>
            <w:r w:rsidRPr="003D46B8">
              <w:rPr>
                <w:rFonts w:eastAsia="Times New Roman"/>
                <w:color w:val="000000"/>
                <w:lang w:val="en-CA" w:eastAsia="en-CA"/>
              </w:rPr>
              <w:t>Fixed Effect</w:t>
            </w:r>
          </w:p>
        </w:tc>
        <w:tc>
          <w:tcPr>
            <w:tcW w:w="895" w:type="dxa"/>
            <w:tcBorders>
              <w:top w:val="single" w:color="auto" w:sz="4" w:space="0"/>
              <w:left w:val="nil"/>
              <w:bottom w:val="single" w:color="auto" w:sz="4" w:space="0"/>
              <w:right w:val="single" w:color="auto" w:sz="4" w:space="0"/>
            </w:tcBorders>
            <w:shd w:val="clear" w:color="auto" w:fill="auto"/>
            <w:vAlign w:val="center"/>
            <w:hideMark/>
          </w:tcPr>
          <w:p w:rsidRPr="003D46B8" w:rsidR="001C1956" w:rsidP="001C1956" w:rsidRDefault="001C1956" w14:paraId="07CFBCB9" w14:textId="77777777">
            <w:pPr>
              <w:spacing w:line="240" w:lineRule="auto"/>
              <w:jc w:val="center"/>
              <w:rPr>
                <w:rFonts w:eastAsia="Times New Roman"/>
                <w:color w:val="000000"/>
                <w:lang w:val="en-CA" w:eastAsia="en-CA"/>
              </w:rPr>
            </w:pPr>
            <w:r w:rsidRPr="003D46B8">
              <w:rPr>
                <w:rFonts w:eastAsia="Times New Roman"/>
                <w:color w:val="000000"/>
                <w:lang w:val="en-CA" w:eastAsia="en-CA"/>
              </w:rPr>
              <w:t>Value</w:t>
            </w:r>
          </w:p>
        </w:tc>
        <w:tc>
          <w:tcPr>
            <w:tcW w:w="1124" w:type="dxa"/>
            <w:tcBorders>
              <w:top w:val="single" w:color="auto" w:sz="4" w:space="0"/>
              <w:left w:val="nil"/>
              <w:bottom w:val="single" w:color="auto" w:sz="4" w:space="0"/>
              <w:right w:val="single" w:color="auto" w:sz="4" w:space="0"/>
            </w:tcBorders>
            <w:shd w:val="clear" w:color="auto" w:fill="auto"/>
            <w:vAlign w:val="center"/>
            <w:hideMark/>
          </w:tcPr>
          <w:p w:rsidRPr="003D46B8" w:rsidR="001C1956" w:rsidP="001C1956" w:rsidRDefault="001C1956" w14:paraId="4787C353" w14:textId="77777777">
            <w:pPr>
              <w:spacing w:line="240" w:lineRule="auto"/>
              <w:jc w:val="center"/>
              <w:rPr>
                <w:rFonts w:eastAsia="Times New Roman"/>
                <w:color w:val="000000"/>
                <w:lang w:val="en-CA" w:eastAsia="en-CA"/>
              </w:rPr>
            </w:pPr>
            <w:r w:rsidRPr="003D46B8">
              <w:rPr>
                <w:rFonts w:eastAsia="Times New Roman"/>
                <w:color w:val="000000"/>
                <w:lang w:val="en-CA" w:eastAsia="en-CA"/>
              </w:rPr>
              <w:t>Standard Error</w:t>
            </w:r>
          </w:p>
        </w:tc>
        <w:tc>
          <w:tcPr>
            <w:tcW w:w="974" w:type="dxa"/>
            <w:tcBorders>
              <w:top w:val="single" w:color="auto" w:sz="4" w:space="0"/>
              <w:left w:val="nil"/>
              <w:bottom w:val="single" w:color="auto" w:sz="4" w:space="0"/>
              <w:right w:val="single" w:color="auto" w:sz="4" w:space="0"/>
            </w:tcBorders>
            <w:shd w:val="clear" w:color="auto" w:fill="auto"/>
            <w:vAlign w:val="center"/>
            <w:hideMark/>
          </w:tcPr>
          <w:p w:rsidRPr="003D46B8" w:rsidR="001C1956" w:rsidP="001C1956" w:rsidRDefault="001C1956" w14:paraId="3E5D10E2" w14:textId="77777777">
            <w:pPr>
              <w:spacing w:line="240" w:lineRule="auto"/>
              <w:jc w:val="center"/>
              <w:rPr>
                <w:rFonts w:eastAsia="Times New Roman"/>
                <w:color w:val="000000"/>
                <w:lang w:val="en-CA" w:eastAsia="en-CA"/>
              </w:rPr>
            </w:pPr>
            <w:r w:rsidRPr="003D46B8">
              <w:rPr>
                <w:rFonts w:eastAsia="Times New Roman"/>
                <w:color w:val="000000"/>
                <w:lang w:val="en-CA" w:eastAsia="en-CA"/>
              </w:rPr>
              <w:t>t-value</w:t>
            </w:r>
          </w:p>
        </w:tc>
        <w:tc>
          <w:tcPr>
            <w:tcW w:w="977" w:type="dxa"/>
            <w:tcBorders>
              <w:top w:val="single" w:color="auto" w:sz="4" w:space="0"/>
              <w:left w:val="nil"/>
              <w:bottom w:val="single" w:color="auto" w:sz="4" w:space="0"/>
              <w:right w:val="single" w:color="auto" w:sz="4" w:space="0"/>
            </w:tcBorders>
            <w:shd w:val="clear" w:color="auto" w:fill="auto"/>
            <w:vAlign w:val="center"/>
            <w:hideMark/>
          </w:tcPr>
          <w:p w:rsidRPr="003D46B8" w:rsidR="001C1956" w:rsidP="001C1956" w:rsidRDefault="001C1956" w14:paraId="135D7DC1" w14:textId="77777777">
            <w:pPr>
              <w:spacing w:line="240" w:lineRule="auto"/>
              <w:jc w:val="center"/>
              <w:rPr>
                <w:rFonts w:eastAsia="Times New Roman"/>
                <w:i/>
                <w:iCs/>
                <w:color w:val="000000"/>
                <w:lang w:val="en-CA" w:eastAsia="en-CA"/>
              </w:rPr>
            </w:pPr>
            <w:r w:rsidRPr="003D46B8">
              <w:rPr>
                <w:rFonts w:eastAsia="Times New Roman"/>
                <w:i/>
                <w:iCs/>
                <w:color w:val="000000"/>
                <w:lang w:val="en-CA" w:eastAsia="en-CA"/>
              </w:rPr>
              <w:t>p</w:t>
            </w:r>
            <w:r w:rsidRPr="003D46B8">
              <w:rPr>
                <w:rFonts w:eastAsia="Times New Roman"/>
                <w:color w:val="000000"/>
                <w:lang w:val="en-CA" w:eastAsia="en-CA"/>
              </w:rPr>
              <w:t>-value</w:t>
            </w:r>
          </w:p>
        </w:tc>
        <w:tc>
          <w:tcPr>
            <w:tcW w:w="1350" w:type="dxa"/>
            <w:tcBorders>
              <w:top w:val="single" w:color="auto" w:sz="4" w:space="0"/>
              <w:left w:val="nil"/>
              <w:bottom w:val="single" w:color="auto" w:sz="4" w:space="0"/>
              <w:right w:val="single" w:color="auto" w:sz="4" w:space="0"/>
            </w:tcBorders>
            <w:shd w:val="clear" w:color="auto" w:fill="auto"/>
            <w:vAlign w:val="center"/>
            <w:hideMark/>
          </w:tcPr>
          <w:p w:rsidRPr="003D46B8" w:rsidR="001C1956" w:rsidP="001C1956" w:rsidRDefault="001C1956" w14:paraId="04AE0BD1" w14:textId="77777777">
            <w:pPr>
              <w:spacing w:line="240" w:lineRule="auto"/>
              <w:jc w:val="center"/>
              <w:rPr>
                <w:rFonts w:eastAsia="Times New Roman"/>
                <w:color w:val="000000"/>
                <w:lang w:val="en-CA" w:eastAsia="en-CA"/>
              </w:rPr>
            </w:pPr>
            <w:r w:rsidRPr="003D46B8">
              <w:rPr>
                <w:rFonts w:eastAsia="Times New Roman"/>
                <w:color w:val="000000"/>
                <w:lang w:val="en-CA" w:eastAsia="en-CA"/>
              </w:rPr>
              <w:t>Conditional R</w:t>
            </w:r>
            <w:r w:rsidRPr="003D46B8">
              <w:rPr>
                <w:rFonts w:eastAsia="Times New Roman"/>
                <w:color w:val="000000"/>
                <w:vertAlign w:val="superscript"/>
                <w:lang w:val="en-CA" w:eastAsia="en-CA"/>
              </w:rPr>
              <w:t>2</w:t>
            </w:r>
          </w:p>
        </w:tc>
        <w:tc>
          <w:tcPr>
            <w:tcW w:w="1276" w:type="dxa"/>
            <w:tcBorders>
              <w:top w:val="single" w:color="auto" w:sz="4" w:space="0"/>
              <w:left w:val="nil"/>
              <w:bottom w:val="single" w:color="auto" w:sz="4" w:space="0"/>
              <w:right w:val="single" w:color="auto" w:sz="4" w:space="0"/>
            </w:tcBorders>
            <w:shd w:val="clear" w:color="auto" w:fill="auto"/>
            <w:vAlign w:val="center"/>
            <w:hideMark/>
          </w:tcPr>
          <w:p w:rsidRPr="003D46B8" w:rsidR="001C1956" w:rsidP="001C1956" w:rsidRDefault="001C1956" w14:paraId="2407F4F8" w14:textId="77777777">
            <w:pPr>
              <w:spacing w:line="240" w:lineRule="auto"/>
              <w:jc w:val="center"/>
              <w:rPr>
                <w:rFonts w:eastAsia="Times New Roman"/>
                <w:color w:val="000000"/>
                <w:lang w:val="en-CA" w:eastAsia="en-CA"/>
              </w:rPr>
            </w:pPr>
            <w:r w:rsidRPr="003D46B8">
              <w:rPr>
                <w:rFonts w:eastAsia="Times New Roman"/>
                <w:color w:val="000000"/>
                <w:lang w:val="en-CA" w:eastAsia="en-CA"/>
              </w:rPr>
              <w:t>Marginal R</w:t>
            </w:r>
            <w:r w:rsidRPr="003D46B8">
              <w:rPr>
                <w:rFonts w:eastAsia="Times New Roman"/>
                <w:color w:val="000000"/>
                <w:vertAlign w:val="superscript"/>
                <w:lang w:val="en-CA" w:eastAsia="en-CA"/>
              </w:rPr>
              <w:t>2</w:t>
            </w:r>
          </w:p>
        </w:tc>
      </w:tr>
      <w:tr w:rsidRPr="003D46B8" w:rsidR="001C1956" w:rsidTr="00D83930" w14:paraId="1B423FD8" w14:textId="77777777">
        <w:trPr>
          <w:trHeight w:val="339"/>
        </w:trPr>
        <w:tc>
          <w:tcPr>
            <w:tcW w:w="9918" w:type="dxa"/>
            <w:gridSpan w:val="8"/>
            <w:tcBorders>
              <w:top w:val="single" w:color="auto" w:sz="4" w:space="0"/>
              <w:left w:val="single" w:color="auto" w:sz="4" w:space="0"/>
              <w:bottom w:val="single" w:color="auto" w:sz="4" w:space="0"/>
              <w:right w:val="single" w:color="000000" w:sz="4" w:space="0"/>
            </w:tcBorders>
            <w:shd w:val="clear" w:color="auto" w:fill="D9D9D9" w:themeFill="background1" w:themeFillShade="D9"/>
            <w:vAlign w:val="center"/>
            <w:hideMark/>
          </w:tcPr>
          <w:p w:rsidRPr="003D46B8" w:rsidR="001C1956" w:rsidP="001C1956" w:rsidRDefault="001C1956" w14:paraId="1A8FD745" w14:textId="77777777">
            <w:pPr>
              <w:spacing w:line="240" w:lineRule="auto"/>
              <w:rPr>
                <w:rFonts w:eastAsia="Times New Roman"/>
                <w:color w:val="000000"/>
                <w:lang w:val="en-CA" w:eastAsia="en-CA"/>
              </w:rPr>
            </w:pPr>
            <w:r w:rsidRPr="003D46B8">
              <w:rPr>
                <w:rFonts w:eastAsia="Times New Roman"/>
                <w:color w:val="000000"/>
                <w:lang w:val="en-CA" w:eastAsia="en-CA"/>
              </w:rPr>
              <w:t>Aspen</w:t>
            </w:r>
          </w:p>
        </w:tc>
      </w:tr>
      <w:tr w:rsidRPr="003D46B8" w:rsidR="001C1956" w:rsidTr="001C1956" w14:paraId="6EB1CF65" w14:textId="77777777">
        <w:trPr>
          <w:trHeight w:val="312"/>
        </w:trPr>
        <w:tc>
          <w:tcPr>
            <w:tcW w:w="1256" w:type="dxa"/>
            <w:vMerge w:val="restart"/>
            <w:tcBorders>
              <w:top w:val="nil"/>
              <w:left w:val="single" w:color="auto" w:sz="4" w:space="0"/>
              <w:bottom w:val="single" w:color="000000" w:sz="4" w:space="0"/>
              <w:right w:val="single" w:color="auto" w:sz="4" w:space="0"/>
            </w:tcBorders>
            <w:shd w:val="clear" w:color="auto" w:fill="auto"/>
            <w:vAlign w:val="center"/>
            <w:hideMark/>
          </w:tcPr>
          <w:p w:rsidRPr="003D46B8" w:rsidR="001C1956" w:rsidP="001C1956" w:rsidRDefault="001C1956" w14:paraId="579809C6" w14:textId="77777777">
            <w:pPr>
              <w:spacing w:line="240" w:lineRule="auto"/>
              <w:jc w:val="center"/>
              <w:rPr>
                <w:rFonts w:eastAsia="Times New Roman"/>
                <w:color w:val="000000"/>
                <w:lang w:val="en-CA" w:eastAsia="en-CA"/>
              </w:rPr>
            </w:pPr>
            <w:r w:rsidRPr="003D46B8">
              <w:rPr>
                <w:rFonts w:eastAsia="Times New Roman"/>
                <w:color w:val="000000"/>
                <w:lang w:val="en-CA" w:eastAsia="en-CA"/>
              </w:rPr>
              <w:t>Height*</w:t>
            </w:r>
          </w:p>
        </w:tc>
        <w:tc>
          <w:tcPr>
            <w:tcW w:w="2066"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7EBBD5A1" w14:textId="77777777">
            <w:pPr>
              <w:spacing w:line="240" w:lineRule="auto"/>
              <w:jc w:val="center"/>
              <w:rPr>
                <w:rFonts w:eastAsia="Times New Roman"/>
                <w:color w:val="000000"/>
                <w:lang w:val="en-CA" w:eastAsia="en-CA"/>
              </w:rPr>
            </w:pPr>
            <w:r w:rsidRPr="003D46B8">
              <w:rPr>
                <w:rFonts w:eastAsia="Times New Roman"/>
                <w:color w:val="000000"/>
                <w:lang w:val="en-CA" w:eastAsia="en-CA"/>
              </w:rPr>
              <w:t>Initial height</w:t>
            </w:r>
          </w:p>
        </w:tc>
        <w:tc>
          <w:tcPr>
            <w:tcW w:w="895"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06FF867D" w14:textId="77777777">
            <w:pPr>
              <w:spacing w:line="240" w:lineRule="auto"/>
              <w:jc w:val="center"/>
              <w:rPr>
                <w:rFonts w:eastAsia="Times New Roman"/>
                <w:color w:val="000000"/>
                <w:lang w:val="en-CA" w:eastAsia="en-CA"/>
              </w:rPr>
            </w:pPr>
            <w:r>
              <w:rPr>
                <w:color w:val="000000"/>
              </w:rPr>
              <w:t>0.014</w:t>
            </w:r>
          </w:p>
        </w:tc>
        <w:tc>
          <w:tcPr>
            <w:tcW w:w="112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13D72CC6" w14:textId="77777777">
            <w:pPr>
              <w:spacing w:line="240" w:lineRule="auto"/>
              <w:jc w:val="center"/>
              <w:rPr>
                <w:rFonts w:eastAsia="Times New Roman"/>
                <w:color w:val="000000"/>
                <w:lang w:val="en-CA" w:eastAsia="en-CA"/>
              </w:rPr>
            </w:pPr>
            <w:r>
              <w:rPr>
                <w:color w:val="000000"/>
              </w:rPr>
              <w:t>&lt;0.001</w:t>
            </w:r>
          </w:p>
        </w:tc>
        <w:tc>
          <w:tcPr>
            <w:tcW w:w="97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40DD66B8" w14:textId="77777777">
            <w:pPr>
              <w:spacing w:line="240" w:lineRule="auto"/>
              <w:jc w:val="center"/>
              <w:rPr>
                <w:rFonts w:eastAsia="Times New Roman"/>
                <w:color w:val="000000"/>
                <w:lang w:val="en-CA" w:eastAsia="en-CA"/>
              </w:rPr>
            </w:pPr>
            <w:r>
              <w:rPr>
                <w:color w:val="000000"/>
              </w:rPr>
              <w:t>14.174</w:t>
            </w:r>
          </w:p>
        </w:tc>
        <w:tc>
          <w:tcPr>
            <w:tcW w:w="977"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08BA82EE" w14:textId="77777777">
            <w:pPr>
              <w:spacing w:line="240" w:lineRule="auto"/>
              <w:jc w:val="center"/>
              <w:rPr>
                <w:rFonts w:eastAsia="Times New Roman"/>
                <w:b/>
                <w:bCs/>
                <w:color w:val="000000"/>
                <w:lang w:val="en-CA" w:eastAsia="en-CA"/>
              </w:rPr>
            </w:pPr>
            <w:r>
              <w:rPr>
                <w:b/>
                <w:bCs/>
                <w:color w:val="000000"/>
              </w:rPr>
              <w:t>&lt;0.001</w:t>
            </w:r>
          </w:p>
        </w:tc>
        <w:tc>
          <w:tcPr>
            <w:tcW w:w="1350" w:type="dxa"/>
            <w:vMerge w:val="restart"/>
            <w:tcBorders>
              <w:top w:val="nil"/>
              <w:left w:val="single" w:color="auto" w:sz="4" w:space="0"/>
              <w:bottom w:val="single" w:color="000000" w:sz="4" w:space="0"/>
              <w:right w:val="single" w:color="auto" w:sz="4" w:space="0"/>
            </w:tcBorders>
            <w:shd w:val="clear" w:color="auto" w:fill="auto"/>
            <w:noWrap/>
            <w:vAlign w:val="center"/>
            <w:hideMark/>
          </w:tcPr>
          <w:p w:rsidRPr="003D46B8" w:rsidR="001C1956" w:rsidP="001C1956" w:rsidRDefault="001C1956" w14:paraId="763D8F04" w14:textId="77777777">
            <w:pPr>
              <w:spacing w:line="240" w:lineRule="auto"/>
              <w:jc w:val="center"/>
              <w:rPr>
                <w:rFonts w:eastAsia="Times New Roman"/>
                <w:color w:val="000000"/>
                <w:lang w:val="en-CA" w:eastAsia="en-CA"/>
              </w:rPr>
            </w:pPr>
            <w:r>
              <w:rPr>
                <w:color w:val="000000"/>
              </w:rPr>
              <w:t>0.647</w:t>
            </w:r>
          </w:p>
        </w:tc>
        <w:tc>
          <w:tcPr>
            <w:tcW w:w="1276" w:type="dxa"/>
            <w:vMerge w:val="restart"/>
            <w:tcBorders>
              <w:top w:val="nil"/>
              <w:left w:val="single" w:color="auto" w:sz="4" w:space="0"/>
              <w:bottom w:val="single" w:color="000000" w:sz="4" w:space="0"/>
              <w:right w:val="single" w:color="auto" w:sz="4" w:space="0"/>
            </w:tcBorders>
            <w:shd w:val="clear" w:color="auto" w:fill="auto"/>
            <w:noWrap/>
            <w:vAlign w:val="center"/>
            <w:hideMark/>
          </w:tcPr>
          <w:p w:rsidRPr="003D46B8" w:rsidR="001C1956" w:rsidP="001C1956" w:rsidRDefault="001C1956" w14:paraId="32A49340" w14:textId="77777777">
            <w:pPr>
              <w:spacing w:line="240" w:lineRule="auto"/>
              <w:jc w:val="center"/>
              <w:rPr>
                <w:rFonts w:eastAsia="Times New Roman"/>
                <w:color w:val="000000"/>
                <w:lang w:val="en-CA" w:eastAsia="en-CA"/>
              </w:rPr>
            </w:pPr>
            <w:r>
              <w:rPr>
                <w:color w:val="000000"/>
              </w:rPr>
              <w:t>0.585</w:t>
            </w:r>
          </w:p>
        </w:tc>
      </w:tr>
      <w:tr w:rsidRPr="003D46B8" w:rsidR="001C1956" w:rsidTr="001C1956" w14:paraId="2306329B" w14:textId="77777777">
        <w:trPr>
          <w:trHeight w:val="312"/>
        </w:trPr>
        <w:tc>
          <w:tcPr>
            <w:tcW w:w="1256" w:type="dxa"/>
            <w:vMerge/>
            <w:tcBorders>
              <w:top w:val="nil"/>
              <w:left w:val="single" w:color="auto" w:sz="4" w:space="0"/>
              <w:bottom w:val="single" w:color="000000" w:sz="4" w:space="0"/>
              <w:right w:val="single" w:color="auto" w:sz="4" w:space="0"/>
            </w:tcBorders>
            <w:vAlign w:val="center"/>
            <w:hideMark/>
          </w:tcPr>
          <w:p w:rsidRPr="003D46B8" w:rsidR="001C1956" w:rsidP="001C1956" w:rsidRDefault="001C1956" w14:paraId="366E4B08" w14:textId="77777777">
            <w:pPr>
              <w:spacing w:line="240" w:lineRule="auto"/>
              <w:jc w:val="center"/>
              <w:rPr>
                <w:rFonts w:eastAsia="Times New Roman"/>
                <w:color w:val="000000"/>
                <w:lang w:val="en-CA" w:eastAsia="en-CA"/>
              </w:rPr>
            </w:pPr>
          </w:p>
        </w:tc>
        <w:tc>
          <w:tcPr>
            <w:tcW w:w="2066"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404136C4" w14:textId="77777777">
            <w:pPr>
              <w:spacing w:line="240" w:lineRule="auto"/>
              <w:jc w:val="center"/>
              <w:rPr>
                <w:rFonts w:eastAsia="Times New Roman"/>
                <w:color w:val="000000"/>
                <w:lang w:val="en-CA" w:eastAsia="en-CA"/>
              </w:rPr>
            </w:pPr>
            <w:r w:rsidRPr="003D46B8">
              <w:rPr>
                <w:rFonts w:eastAsia="Times New Roman"/>
                <w:color w:val="000000"/>
                <w:lang w:val="en-CA" w:eastAsia="en-CA"/>
              </w:rPr>
              <w:t>Treatment</w:t>
            </w:r>
          </w:p>
        </w:tc>
        <w:tc>
          <w:tcPr>
            <w:tcW w:w="895"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20DED446" w14:textId="77777777">
            <w:pPr>
              <w:spacing w:line="240" w:lineRule="auto"/>
              <w:jc w:val="center"/>
              <w:rPr>
                <w:rFonts w:eastAsia="Times New Roman"/>
                <w:color w:val="000000"/>
                <w:lang w:val="en-CA" w:eastAsia="en-CA"/>
              </w:rPr>
            </w:pPr>
            <w:r>
              <w:rPr>
                <w:color w:val="000000"/>
              </w:rPr>
              <w:t>0.207</w:t>
            </w:r>
          </w:p>
        </w:tc>
        <w:tc>
          <w:tcPr>
            <w:tcW w:w="112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1F823775" w14:textId="77777777">
            <w:pPr>
              <w:spacing w:line="240" w:lineRule="auto"/>
              <w:jc w:val="center"/>
              <w:rPr>
                <w:rFonts w:eastAsia="Times New Roman"/>
                <w:color w:val="000000"/>
                <w:lang w:val="en-CA" w:eastAsia="en-CA"/>
              </w:rPr>
            </w:pPr>
            <w:r>
              <w:rPr>
                <w:color w:val="000000"/>
              </w:rPr>
              <w:t>0.070</w:t>
            </w:r>
          </w:p>
        </w:tc>
        <w:tc>
          <w:tcPr>
            <w:tcW w:w="97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6196358E" w14:textId="77777777">
            <w:pPr>
              <w:spacing w:line="240" w:lineRule="auto"/>
              <w:jc w:val="center"/>
              <w:rPr>
                <w:rFonts w:eastAsia="Times New Roman"/>
                <w:color w:val="000000"/>
                <w:lang w:val="en-CA" w:eastAsia="en-CA"/>
              </w:rPr>
            </w:pPr>
            <w:r>
              <w:rPr>
                <w:color w:val="000000"/>
              </w:rPr>
              <w:t>2.970</w:t>
            </w:r>
          </w:p>
        </w:tc>
        <w:tc>
          <w:tcPr>
            <w:tcW w:w="977"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5A916F50" w14:textId="77777777">
            <w:pPr>
              <w:spacing w:line="240" w:lineRule="auto"/>
              <w:jc w:val="center"/>
              <w:rPr>
                <w:rFonts w:eastAsia="Times New Roman"/>
                <w:b/>
                <w:bCs/>
                <w:color w:val="000000"/>
                <w:lang w:val="en-CA" w:eastAsia="en-CA"/>
              </w:rPr>
            </w:pPr>
            <w:r>
              <w:rPr>
                <w:b/>
                <w:bCs/>
                <w:color w:val="000000"/>
              </w:rPr>
              <w:t>0.003</w:t>
            </w:r>
          </w:p>
        </w:tc>
        <w:tc>
          <w:tcPr>
            <w:tcW w:w="1350" w:type="dxa"/>
            <w:vMerge/>
            <w:tcBorders>
              <w:top w:val="nil"/>
              <w:left w:val="single" w:color="auto" w:sz="4" w:space="0"/>
              <w:bottom w:val="single" w:color="000000" w:sz="4" w:space="0"/>
              <w:right w:val="single" w:color="auto" w:sz="4" w:space="0"/>
            </w:tcBorders>
            <w:vAlign w:val="center"/>
            <w:hideMark/>
          </w:tcPr>
          <w:p w:rsidRPr="003D46B8" w:rsidR="001C1956" w:rsidP="001C1956" w:rsidRDefault="001C1956" w14:paraId="18682B07" w14:textId="77777777">
            <w:pPr>
              <w:spacing w:line="240" w:lineRule="auto"/>
              <w:jc w:val="center"/>
              <w:rPr>
                <w:rFonts w:eastAsia="Times New Roman"/>
                <w:color w:val="000000"/>
                <w:lang w:val="en-CA" w:eastAsia="en-CA"/>
              </w:rPr>
            </w:pPr>
          </w:p>
        </w:tc>
        <w:tc>
          <w:tcPr>
            <w:tcW w:w="1276" w:type="dxa"/>
            <w:vMerge/>
            <w:tcBorders>
              <w:top w:val="nil"/>
              <w:left w:val="single" w:color="auto" w:sz="4" w:space="0"/>
              <w:bottom w:val="single" w:color="000000" w:sz="4" w:space="0"/>
              <w:right w:val="single" w:color="auto" w:sz="4" w:space="0"/>
            </w:tcBorders>
            <w:vAlign w:val="center"/>
            <w:hideMark/>
          </w:tcPr>
          <w:p w:rsidRPr="003D46B8" w:rsidR="001C1956" w:rsidP="001C1956" w:rsidRDefault="001C1956" w14:paraId="6F4772A6" w14:textId="77777777">
            <w:pPr>
              <w:spacing w:line="240" w:lineRule="auto"/>
              <w:jc w:val="center"/>
              <w:rPr>
                <w:rFonts w:eastAsia="Times New Roman"/>
                <w:color w:val="000000"/>
                <w:lang w:val="en-CA" w:eastAsia="en-CA"/>
              </w:rPr>
            </w:pPr>
          </w:p>
        </w:tc>
      </w:tr>
      <w:tr w:rsidRPr="003D46B8" w:rsidR="001C1956" w:rsidTr="001C1956" w14:paraId="5CA01A7F" w14:textId="77777777">
        <w:trPr>
          <w:trHeight w:val="312"/>
        </w:trPr>
        <w:tc>
          <w:tcPr>
            <w:tcW w:w="1256" w:type="dxa"/>
            <w:vMerge w:val="restart"/>
            <w:tcBorders>
              <w:top w:val="nil"/>
              <w:left w:val="single" w:color="auto" w:sz="4" w:space="0"/>
              <w:bottom w:val="single" w:color="000000" w:sz="4" w:space="0"/>
              <w:right w:val="single" w:color="auto" w:sz="4" w:space="0"/>
            </w:tcBorders>
            <w:shd w:val="clear" w:color="auto" w:fill="auto"/>
            <w:vAlign w:val="center"/>
            <w:hideMark/>
          </w:tcPr>
          <w:p w:rsidRPr="003D46B8" w:rsidR="001C1956" w:rsidP="001C1956" w:rsidRDefault="001C1956" w14:paraId="3FD03827" w14:textId="77777777">
            <w:pPr>
              <w:spacing w:line="240" w:lineRule="auto"/>
              <w:jc w:val="center"/>
              <w:rPr>
                <w:rFonts w:eastAsia="Times New Roman"/>
                <w:color w:val="000000"/>
                <w:lang w:val="en-CA" w:eastAsia="en-CA"/>
              </w:rPr>
            </w:pPr>
            <w:r w:rsidRPr="003D46B8">
              <w:rPr>
                <w:rFonts w:eastAsia="Times New Roman"/>
                <w:color w:val="000000"/>
                <w:lang w:val="en-CA" w:eastAsia="en-CA"/>
              </w:rPr>
              <w:t>Basal diameter*</w:t>
            </w:r>
          </w:p>
        </w:tc>
        <w:tc>
          <w:tcPr>
            <w:tcW w:w="2066"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320713D3" w14:textId="77777777">
            <w:pPr>
              <w:spacing w:line="240" w:lineRule="auto"/>
              <w:jc w:val="center"/>
              <w:rPr>
                <w:rFonts w:eastAsia="Times New Roman"/>
                <w:color w:val="000000"/>
                <w:lang w:val="en-CA" w:eastAsia="en-CA"/>
              </w:rPr>
            </w:pPr>
            <w:r w:rsidRPr="003D46B8">
              <w:rPr>
                <w:rFonts w:eastAsia="Times New Roman"/>
                <w:color w:val="000000"/>
                <w:lang w:val="en-CA" w:eastAsia="en-CA"/>
              </w:rPr>
              <w:t>Initial basal</w:t>
            </w:r>
          </w:p>
        </w:tc>
        <w:tc>
          <w:tcPr>
            <w:tcW w:w="895"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54904F75" w14:textId="77777777">
            <w:pPr>
              <w:spacing w:line="240" w:lineRule="auto"/>
              <w:jc w:val="center"/>
              <w:rPr>
                <w:rFonts w:eastAsia="Times New Roman"/>
                <w:color w:val="000000"/>
                <w:lang w:val="en-CA" w:eastAsia="en-CA"/>
              </w:rPr>
            </w:pPr>
            <w:r>
              <w:rPr>
                <w:color w:val="000000"/>
              </w:rPr>
              <w:t>0.159</w:t>
            </w:r>
          </w:p>
        </w:tc>
        <w:tc>
          <w:tcPr>
            <w:tcW w:w="112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3F45121F" w14:textId="77777777">
            <w:pPr>
              <w:spacing w:line="240" w:lineRule="auto"/>
              <w:jc w:val="center"/>
              <w:rPr>
                <w:rFonts w:eastAsia="Times New Roman"/>
                <w:color w:val="000000"/>
                <w:lang w:val="en-CA" w:eastAsia="en-CA"/>
              </w:rPr>
            </w:pPr>
            <w:r>
              <w:rPr>
                <w:color w:val="000000"/>
              </w:rPr>
              <w:t>0.010</w:t>
            </w:r>
          </w:p>
        </w:tc>
        <w:tc>
          <w:tcPr>
            <w:tcW w:w="97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57D50833" w14:textId="77777777">
            <w:pPr>
              <w:spacing w:line="240" w:lineRule="auto"/>
              <w:jc w:val="center"/>
              <w:rPr>
                <w:rFonts w:eastAsia="Times New Roman"/>
                <w:color w:val="000000"/>
                <w:lang w:val="en-CA" w:eastAsia="en-CA"/>
              </w:rPr>
            </w:pPr>
            <w:r>
              <w:rPr>
                <w:color w:val="000000"/>
              </w:rPr>
              <w:t>16.500</w:t>
            </w:r>
          </w:p>
        </w:tc>
        <w:tc>
          <w:tcPr>
            <w:tcW w:w="977"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22A87DAC" w14:textId="77777777">
            <w:pPr>
              <w:spacing w:line="240" w:lineRule="auto"/>
              <w:jc w:val="center"/>
              <w:rPr>
                <w:rFonts w:eastAsia="Times New Roman"/>
                <w:b/>
                <w:bCs/>
                <w:color w:val="000000"/>
                <w:lang w:val="en-CA" w:eastAsia="en-CA"/>
              </w:rPr>
            </w:pPr>
            <w:r>
              <w:rPr>
                <w:b/>
                <w:bCs/>
                <w:color w:val="000000"/>
              </w:rPr>
              <w:t>&lt;0.001</w:t>
            </w:r>
          </w:p>
        </w:tc>
        <w:tc>
          <w:tcPr>
            <w:tcW w:w="1350" w:type="dxa"/>
            <w:vMerge w:val="restart"/>
            <w:tcBorders>
              <w:top w:val="nil"/>
              <w:left w:val="single" w:color="auto" w:sz="4" w:space="0"/>
              <w:bottom w:val="single" w:color="000000" w:sz="4" w:space="0"/>
              <w:right w:val="single" w:color="auto" w:sz="4" w:space="0"/>
            </w:tcBorders>
            <w:shd w:val="clear" w:color="auto" w:fill="auto"/>
            <w:noWrap/>
            <w:vAlign w:val="center"/>
            <w:hideMark/>
          </w:tcPr>
          <w:p w:rsidRPr="003D46B8" w:rsidR="001C1956" w:rsidP="001C1956" w:rsidRDefault="001C1956" w14:paraId="34E9ED9A" w14:textId="77777777">
            <w:pPr>
              <w:spacing w:line="240" w:lineRule="auto"/>
              <w:jc w:val="center"/>
              <w:rPr>
                <w:rFonts w:eastAsia="Times New Roman"/>
                <w:color w:val="000000"/>
                <w:lang w:val="en-CA" w:eastAsia="en-CA"/>
              </w:rPr>
            </w:pPr>
            <w:r>
              <w:rPr>
                <w:color w:val="000000"/>
              </w:rPr>
              <w:t>0.663</w:t>
            </w:r>
          </w:p>
        </w:tc>
        <w:tc>
          <w:tcPr>
            <w:tcW w:w="1276" w:type="dxa"/>
            <w:vMerge w:val="restart"/>
            <w:tcBorders>
              <w:top w:val="nil"/>
              <w:left w:val="single" w:color="auto" w:sz="4" w:space="0"/>
              <w:bottom w:val="single" w:color="000000" w:sz="4" w:space="0"/>
              <w:right w:val="single" w:color="auto" w:sz="4" w:space="0"/>
            </w:tcBorders>
            <w:shd w:val="clear" w:color="auto" w:fill="auto"/>
            <w:noWrap/>
            <w:vAlign w:val="center"/>
            <w:hideMark/>
          </w:tcPr>
          <w:p w:rsidRPr="003D46B8" w:rsidR="001C1956" w:rsidP="001C1956" w:rsidRDefault="001C1956" w14:paraId="0D4CF6AE" w14:textId="77777777">
            <w:pPr>
              <w:spacing w:line="240" w:lineRule="auto"/>
              <w:jc w:val="center"/>
              <w:rPr>
                <w:rFonts w:eastAsia="Times New Roman"/>
                <w:color w:val="000000"/>
                <w:lang w:val="en-CA" w:eastAsia="en-CA"/>
              </w:rPr>
            </w:pPr>
            <w:r>
              <w:rPr>
                <w:color w:val="000000"/>
              </w:rPr>
              <w:t>0.636</w:t>
            </w:r>
          </w:p>
        </w:tc>
      </w:tr>
      <w:tr w:rsidRPr="003D46B8" w:rsidR="001C1956" w:rsidTr="001C1956" w14:paraId="3F84F554" w14:textId="77777777">
        <w:trPr>
          <w:trHeight w:val="312"/>
        </w:trPr>
        <w:tc>
          <w:tcPr>
            <w:tcW w:w="1256" w:type="dxa"/>
            <w:vMerge/>
            <w:tcBorders>
              <w:top w:val="nil"/>
              <w:left w:val="single" w:color="auto" w:sz="4" w:space="0"/>
              <w:bottom w:val="single" w:color="000000" w:sz="4" w:space="0"/>
              <w:right w:val="single" w:color="auto" w:sz="4" w:space="0"/>
            </w:tcBorders>
            <w:vAlign w:val="center"/>
            <w:hideMark/>
          </w:tcPr>
          <w:p w:rsidRPr="003D46B8" w:rsidR="001C1956" w:rsidP="001C1956" w:rsidRDefault="001C1956" w14:paraId="05255734" w14:textId="77777777">
            <w:pPr>
              <w:spacing w:line="240" w:lineRule="auto"/>
              <w:jc w:val="center"/>
              <w:rPr>
                <w:rFonts w:eastAsia="Times New Roman"/>
                <w:color w:val="000000"/>
                <w:lang w:val="en-CA" w:eastAsia="en-CA"/>
              </w:rPr>
            </w:pPr>
          </w:p>
        </w:tc>
        <w:tc>
          <w:tcPr>
            <w:tcW w:w="2066"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048F09EF" w14:textId="77777777">
            <w:pPr>
              <w:spacing w:line="240" w:lineRule="auto"/>
              <w:jc w:val="center"/>
              <w:rPr>
                <w:rFonts w:eastAsia="Times New Roman"/>
                <w:color w:val="000000"/>
                <w:lang w:val="en-CA" w:eastAsia="en-CA"/>
              </w:rPr>
            </w:pPr>
            <w:r w:rsidRPr="003D46B8">
              <w:rPr>
                <w:rFonts w:eastAsia="Times New Roman"/>
                <w:color w:val="000000"/>
                <w:lang w:val="en-CA" w:eastAsia="en-CA"/>
              </w:rPr>
              <w:t>Treatment</w:t>
            </w:r>
          </w:p>
        </w:tc>
        <w:tc>
          <w:tcPr>
            <w:tcW w:w="895"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7E7CD775" w14:textId="77777777">
            <w:pPr>
              <w:spacing w:line="240" w:lineRule="auto"/>
              <w:jc w:val="center"/>
              <w:rPr>
                <w:rFonts w:eastAsia="Times New Roman"/>
                <w:color w:val="000000"/>
                <w:lang w:val="en-CA" w:eastAsia="en-CA"/>
              </w:rPr>
            </w:pPr>
            <w:r>
              <w:rPr>
                <w:color w:val="000000"/>
              </w:rPr>
              <w:t>-0.050</w:t>
            </w:r>
          </w:p>
        </w:tc>
        <w:tc>
          <w:tcPr>
            <w:tcW w:w="112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1662A834" w14:textId="77777777">
            <w:pPr>
              <w:spacing w:line="240" w:lineRule="auto"/>
              <w:jc w:val="center"/>
              <w:rPr>
                <w:rFonts w:eastAsia="Times New Roman"/>
                <w:color w:val="000000"/>
                <w:lang w:val="en-CA" w:eastAsia="en-CA"/>
              </w:rPr>
            </w:pPr>
            <w:r>
              <w:rPr>
                <w:color w:val="000000"/>
              </w:rPr>
              <w:t>0.055</w:t>
            </w:r>
          </w:p>
        </w:tc>
        <w:tc>
          <w:tcPr>
            <w:tcW w:w="97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61DBA0BD" w14:textId="77777777">
            <w:pPr>
              <w:spacing w:line="240" w:lineRule="auto"/>
              <w:jc w:val="center"/>
              <w:rPr>
                <w:rFonts w:eastAsia="Times New Roman"/>
                <w:color w:val="000000"/>
                <w:lang w:val="en-CA" w:eastAsia="en-CA"/>
              </w:rPr>
            </w:pPr>
            <w:r>
              <w:rPr>
                <w:color w:val="000000"/>
              </w:rPr>
              <w:t>-0.909</w:t>
            </w:r>
          </w:p>
        </w:tc>
        <w:tc>
          <w:tcPr>
            <w:tcW w:w="977"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41B2684C" w14:textId="77777777">
            <w:pPr>
              <w:spacing w:line="240" w:lineRule="auto"/>
              <w:jc w:val="center"/>
              <w:rPr>
                <w:rFonts w:eastAsia="Times New Roman"/>
                <w:color w:val="000000"/>
                <w:lang w:val="en-CA" w:eastAsia="en-CA"/>
              </w:rPr>
            </w:pPr>
            <w:r>
              <w:rPr>
                <w:color w:val="000000"/>
              </w:rPr>
              <w:t>0.365</w:t>
            </w:r>
          </w:p>
        </w:tc>
        <w:tc>
          <w:tcPr>
            <w:tcW w:w="1350" w:type="dxa"/>
            <w:vMerge/>
            <w:tcBorders>
              <w:top w:val="nil"/>
              <w:left w:val="single" w:color="auto" w:sz="4" w:space="0"/>
              <w:bottom w:val="single" w:color="000000" w:sz="4" w:space="0"/>
              <w:right w:val="single" w:color="auto" w:sz="4" w:space="0"/>
            </w:tcBorders>
            <w:vAlign w:val="center"/>
            <w:hideMark/>
          </w:tcPr>
          <w:p w:rsidRPr="003D46B8" w:rsidR="001C1956" w:rsidP="001C1956" w:rsidRDefault="001C1956" w14:paraId="74580C30" w14:textId="77777777">
            <w:pPr>
              <w:spacing w:line="240" w:lineRule="auto"/>
              <w:jc w:val="center"/>
              <w:rPr>
                <w:rFonts w:eastAsia="Times New Roman"/>
                <w:color w:val="000000"/>
                <w:lang w:val="en-CA" w:eastAsia="en-CA"/>
              </w:rPr>
            </w:pPr>
          </w:p>
        </w:tc>
        <w:tc>
          <w:tcPr>
            <w:tcW w:w="1276" w:type="dxa"/>
            <w:vMerge/>
            <w:tcBorders>
              <w:top w:val="nil"/>
              <w:left w:val="single" w:color="auto" w:sz="4" w:space="0"/>
              <w:bottom w:val="single" w:color="000000" w:sz="4" w:space="0"/>
              <w:right w:val="single" w:color="auto" w:sz="4" w:space="0"/>
            </w:tcBorders>
            <w:vAlign w:val="center"/>
            <w:hideMark/>
          </w:tcPr>
          <w:p w:rsidRPr="003D46B8" w:rsidR="001C1956" w:rsidP="001C1956" w:rsidRDefault="001C1956" w14:paraId="70D892CF" w14:textId="77777777">
            <w:pPr>
              <w:spacing w:line="240" w:lineRule="auto"/>
              <w:jc w:val="center"/>
              <w:rPr>
                <w:rFonts w:eastAsia="Times New Roman"/>
                <w:color w:val="000000"/>
                <w:lang w:val="en-CA" w:eastAsia="en-CA"/>
              </w:rPr>
            </w:pPr>
          </w:p>
        </w:tc>
      </w:tr>
      <w:tr w:rsidRPr="003D46B8" w:rsidR="001C1956" w:rsidTr="001C1956" w14:paraId="2BB81942" w14:textId="77777777">
        <w:trPr>
          <w:trHeight w:val="312"/>
        </w:trPr>
        <w:tc>
          <w:tcPr>
            <w:tcW w:w="1256" w:type="dxa"/>
            <w:vMerge w:val="restart"/>
            <w:tcBorders>
              <w:top w:val="nil"/>
              <w:left w:val="single" w:color="auto" w:sz="4" w:space="0"/>
              <w:bottom w:val="single" w:color="000000" w:sz="4" w:space="0"/>
              <w:right w:val="single" w:color="auto" w:sz="4" w:space="0"/>
            </w:tcBorders>
            <w:shd w:val="clear" w:color="auto" w:fill="auto"/>
            <w:vAlign w:val="center"/>
            <w:hideMark/>
          </w:tcPr>
          <w:p w:rsidRPr="003D46B8" w:rsidR="001C1956" w:rsidP="001C1956" w:rsidRDefault="001C1956" w14:paraId="6AC4612B" w14:textId="77777777">
            <w:pPr>
              <w:spacing w:line="240" w:lineRule="auto"/>
              <w:jc w:val="center"/>
              <w:rPr>
                <w:rFonts w:eastAsia="Times New Roman"/>
                <w:color w:val="000000"/>
                <w:lang w:val="en-CA" w:eastAsia="en-CA"/>
              </w:rPr>
            </w:pPr>
            <w:r w:rsidRPr="003D46B8">
              <w:rPr>
                <w:rFonts w:eastAsia="Times New Roman"/>
                <w:color w:val="000000"/>
                <w:lang w:val="en-CA" w:eastAsia="en-CA"/>
              </w:rPr>
              <w:t>Crown depth*</w:t>
            </w:r>
          </w:p>
        </w:tc>
        <w:tc>
          <w:tcPr>
            <w:tcW w:w="2066"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0AD09DAB" w14:textId="77777777">
            <w:pPr>
              <w:spacing w:line="240" w:lineRule="auto"/>
              <w:jc w:val="center"/>
              <w:rPr>
                <w:rFonts w:eastAsia="Times New Roman"/>
                <w:color w:val="000000"/>
                <w:lang w:val="en-CA" w:eastAsia="en-CA"/>
              </w:rPr>
            </w:pPr>
            <w:r w:rsidRPr="003D46B8">
              <w:rPr>
                <w:rFonts w:eastAsia="Times New Roman"/>
                <w:color w:val="000000"/>
                <w:lang w:val="en-CA" w:eastAsia="en-CA"/>
              </w:rPr>
              <w:t>Initial crown depth</w:t>
            </w:r>
          </w:p>
        </w:tc>
        <w:tc>
          <w:tcPr>
            <w:tcW w:w="895"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003D63F2" w14:textId="77777777">
            <w:pPr>
              <w:spacing w:line="240" w:lineRule="auto"/>
              <w:jc w:val="center"/>
              <w:rPr>
                <w:rFonts w:eastAsia="Times New Roman"/>
                <w:color w:val="000000"/>
                <w:lang w:val="en-CA" w:eastAsia="en-CA"/>
              </w:rPr>
            </w:pPr>
            <w:r>
              <w:rPr>
                <w:color w:val="000000"/>
              </w:rPr>
              <w:t>0.016</w:t>
            </w:r>
          </w:p>
        </w:tc>
        <w:tc>
          <w:tcPr>
            <w:tcW w:w="112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4E2FDE94" w14:textId="77777777">
            <w:pPr>
              <w:spacing w:line="240" w:lineRule="auto"/>
              <w:jc w:val="center"/>
              <w:rPr>
                <w:rFonts w:eastAsia="Times New Roman"/>
                <w:color w:val="000000"/>
                <w:lang w:val="en-CA" w:eastAsia="en-CA"/>
              </w:rPr>
            </w:pPr>
            <w:r>
              <w:rPr>
                <w:color w:val="000000"/>
              </w:rPr>
              <w:t>0.002</w:t>
            </w:r>
          </w:p>
        </w:tc>
        <w:tc>
          <w:tcPr>
            <w:tcW w:w="97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1D7ABF4B" w14:textId="77777777">
            <w:pPr>
              <w:spacing w:line="240" w:lineRule="auto"/>
              <w:jc w:val="center"/>
              <w:rPr>
                <w:rFonts w:eastAsia="Times New Roman"/>
                <w:color w:val="000000"/>
                <w:lang w:val="en-CA" w:eastAsia="en-CA"/>
              </w:rPr>
            </w:pPr>
            <w:r>
              <w:rPr>
                <w:color w:val="000000"/>
              </w:rPr>
              <w:t>9.389</w:t>
            </w:r>
          </w:p>
        </w:tc>
        <w:tc>
          <w:tcPr>
            <w:tcW w:w="977"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090954D9" w14:textId="77777777">
            <w:pPr>
              <w:spacing w:line="240" w:lineRule="auto"/>
              <w:jc w:val="center"/>
              <w:rPr>
                <w:rFonts w:eastAsia="Times New Roman"/>
                <w:b/>
                <w:bCs/>
                <w:color w:val="000000"/>
                <w:lang w:val="en-CA" w:eastAsia="en-CA"/>
              </w:rPr>
            </w:pPr>
            <w:r>
              <w:rPr>
                <w:b/>
                <w:bCs/>
                <w:color w:val="000000"/>
              </w:rPr>
              <w:t>&lt;0.001</w:t>
            </w:r>
          </w:p>
        </w:tc>
        <w:tc>
          <w:tcPr>
            <w:tcW w:w="1350" w:type="dxa"/>
            <w:vMerge w:val="restart"/>
            <w:tcBorders>
              <w:top w:val="nil"/>
              <w:left w:val="single" w:color="auto" w:sz="4" w:space="0"/>
              <w:bottom w:val="single" w:color="000000" w:sz="4" w:space="0"/>
              <w:right w:val="single" w:color="auto" w:sz="4" w:space="0"/>
            </w:tcBorders>
            <w:shd w:val="clear" w:color="auto" w:fill="auto"/>
            <w:noWrap/>
            <w:vAlign w:val="center"/>
            <w:hideMark/>
          </w:tcPr>
          <w:p w:rsidRPr="003D46B8" w:rsidR="001C1956" w:rsidP="001C1956" w:rsidRDefault="001C1956" w14:paraId="4608CFF0" w14:textId="77777777">
            <w:pPr>
              <w:spacing w:line="240" w:lineRule="auto"/>
              <w:jc w:val="center"/>
              <w:rPr>
                <w:rFonts w:eastAsia="Times New Roman"/>
                <w:color w:val="000000"/>
                <w:lang w:val="en-CA" w:eastAsia="en-CA"/>
              </w:rPr>
            </w:pPr>
            <w:r>
              <w:rPr>
                <w:color w:val="000000"/>
              </w:rPr>
              <w:t>0.465</w:t>
            </w:r>
          </w:p>
        </w:tc>
        <w:tc>
          <w:tcPr>
            <w:tcW w:w="1276" w:type="dxa"/>
            <w:vMerge w:val="restart"/>
            <w:tcBorders>
              <w:top w:val="nil"/>
              <w:left w:val="single" w:color="auto" w:sz="4" w:space="0"/>
              <w:bottom w:val="single" w:color="000000" w:sz="4" w:space="0"/>
              <w:right w:val="single" w:color="auto" w:sz="4" w:space="0"/>
            </w:tcBorders>
            <w:shd w:val="clear" w:color="auto" w:fill="auto"/>
            <w:noWrap/>
            <w:vAlign w:val="center"/>
            <w:hideMark/>
          </w:tcPr>
          <w:p w:rsidRPr="003D46B8" w:rsidR="001C1956" w:rsidP="001C1956" w:rsidRDefault="001C1956" w14:paraId="5B1E127D" w14:textId="77777777">
            <w:pPr>
              <w:spacing w:line="240" w:lineRule="auto"/>
              <w:jc w:val="center"/>
              <w:rPr>
                <w:rFonts w:eastAsia="Times New Roman"/>
                <w:color w:val="000000"/>
                <w:lang w:val="en-CA" w:eastAsia="en-CA"/>
              </w:rPr>
            </w:pPr>
            <w:r>
              <w:rPr>
                <w:color w:val="000000"/>
              </w:rPr>
              <w:t>0.374</w:t>
            </w:r>
          </w:p>
        </w:tc>
      </w:tr>
      <w:tr w:rsidRPr="003D46B8" w:rsidR="001C1956" w:rsidTr="001C1956" w14:paraId="1AEA1AC9" w14:textId="77777777">
        <w:trPr>
          <w:trHeight w:val="312"/>
        </w:trPr>
        <w:tc>
          <w:tcPr>
            <w:tcW w:w="1256" w:type="dxa"/>
            <w:vMerge/>
            <w:tcBorders>
              <w:top w:val="nil"/>
              <w:left w:val="single" w:color="auto" w:sz="4" w:space="0"/>
              <w:bottom w:val="single" w:color="000000" w:sz="4" w:space="0"/>
              <w:right w:val="single" w:color="auto" w:sz="4" w:space="0"/>
            </w:tcBorders>
            <w:vAlign w:val="center"/>
            <w:hideMark/>
          </w:tcPr>
          <w:p w:rsidRPr="003D46B8" w:rsidR="001C1956" w:rsidP="001C1956" w:rsidRDefault="001C1956" w14:paraId="50ADB644" w14:textId="77777777">
            <w:pPr>
              <w:spacing w:line="240" w:lineRule="auto"/>
              <w:jc w:val="center"/>
              <w:rPr>
                <w:rFonts w:eastAsia="Times New Roman"/>
                <w:color w:val="000000"/>
                <w:lang w:val="en-CA" w:eastAsia="en-CA"/>
              </w:rPr>
            </w:pPr>
          </w:p>
        </w:tc>
        <w:tc>
          <w:tcPr>
            <w:tcW w:w="2066"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33363EDF" w14:textId="77777777">
            <w:pPr>
              <w:spacing w:line="240" w:lineRule="auto"/>
              <w:jc w:val="center"/>
              <w:rPr>
                <w:rFonts w:eastAsia="Times New Roman"/>
                <w:color w:val="000000"/>
                <w:lang w:val="en-CA" w:eastAsia="en-CA"/>
              </w:rPr>
            </w:pPr>
            <w:r w:rsidRPr="003D46B8">
              <w:rPr>
                <w:rFonts w:eastAsia="Times New Roman"/>
                <w:color w:val="000000"/>
                <w:lang w:val="en-CA" w:eastAsia="en-CA"/>
              </w:rPr>
              <w:t>Treatment</w:t>
            </w:r>
          </w:p>
        </w:tc>
        <w:tc>
          <w:tcPr>
            <w:tcW w:w="895"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4316C7A1" w14:textId="77777777">
            <w:pPr>
              <w:spacing w:line="240" w:lineRule="auto"/>
              <w:jc w:val="center"/>
              <w:rPr>
                <w:rFonts w:eastAsia="Times New Roman"/>
                <w:color w:val="000000"/>
                <w:lang w:val="en-CA" w:eastAsia="en-CA"/>
              </w:rPr>
            </w:pPr>
            <w:r>
              <w:rPr>
                <w:color w:val="000000"/>
              </w:rPr>
              <w:t>0.128</w:t>
            </w:r>
          </w:p>
        </w:tc>
        <w:tc>
          <w:tcPr>
            <w:tcW w:w="112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5BF5446D" w14:textId="77777777">
            <w:pPr>
              <w:spacing w:line="240" w:lineRule="auto"/>
              <w:jc w:val="center"/>
              <w:rPr>
                <w:rFonts w:eastAsia="Times New Roman"/>
                <w:color w:val="000000"/>
                <w:lang w:val="en-CA" w:eastAsia="en-CA"/>
              </w:rPr>
            </w:pPr>
            <w:r>
              <w:rPr>
                <w:color w:val="000000"/>
              </w:rPr>
              <w:t>0.120</w:t>
            </w:r>
          </w:p>
        </w:tc>
        <w:tc>
          <w:tcPr>
            <w:tcW w:w="97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6B4EFABD" w14:textId="77777777">
            <w:pPr>
              <w:spacing w:line="240" w:lineRule="auto"/>
              <w:jc w:val="center"/>
              <w:rPr>
                <w:rFonts w:eastAsia="Times New Roman"/>
                <w:color w:val="000000"/>
                <w:lang w:val="en-CA" w:eastAsia="en-CA"/>
              </w:rPr>
            </w:pPr>
            <w:r>
              <w:rPr>
                <w:color w:val="000000"/>
              </w:rPr>
              <w:t>1.069</w:t>
            </w:r>
          </w:p>
        </w:tc>
        <w:tc>
          <w:tcPr>
            <w:tcW w:w="977"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4FF60923" w14:textId="77777777">
            <w:pPr>
              <w:spacing w:line="240" w:lineRule="auto"/>
              <w:jc w:val="center"/>
              <w:rPr>
                <w:rFonts w:eastAsia="Times New Roman"/>
                <w:color w:val="000000"/>
                <w:lang w:val="en-CA" w:eastAsia="en-CA"/>
              </w:rPr>
            </w:pPr>
            <w:r>
              <w:rPr>
                <w:color w:val="000000"/>
              </w:rPr>
              <w:t>0.287</w:t>
            </w:r>
          </w:p>
        </w:tc>
        <w:tc>
          <w:tcPr>
            <w:tcW w:w="1350" w:type="dxa"/>
            <w:vMerge/>
            <w:tcBorders>
              <w:top w:val="nil"/>
              <w:left w:val="single" w:color="auto" w:sz="4" w:space="0"/>
              <w:bottom w:val="single" w:color="000000" w:sz="4" w:space="0"/>
              <w:right w:val="single" w:color="auto" w:sz="4" w:space="0"/>
            </w:tcBorders>
            <w:vAlign w:val="center"/>
            <w:hideMark/>
          </w:tcPr>
          <w:p w:rsidRPr="003D46B8" w:rsidR="001C1956" w:rsidP="001C1956" w:rsidRDefault="001C1956" w14:paraId="2CC973E2" w14:textId="77777777">
            <w:pPr>
              <w:spacing w:line="240" w:lineRule="auto"/>
              <w:jc w:val="center"/>
              <w:rPr>
                <w:rFonts w:eastAsia="Times New Roman"/>
                <w:color w:val="000000"/>
                <w:lang w:val="en-CA" w:eastAsia="en-CA"/>
              </w:rPr>
            </w:pPr>
          </w:p>
        </w:tc>
        <w:tc>
          <w:tcPr>
            <w:tcW w:w="1276" w:type="dxa"/>
            <w:vMerge/>
            <w:tcBorders>
              <w:top w:val="nil"/>
              <w:left w:val="single" w:color="auto" w:sz="4" w:space="0"/>
              <w:bottom w:val="single" w:color="000000" w:sz="4" w:space="0"/>
              <w:right w:val="single" w:color="auto" w:sz="4" w:space="0"/>
            </w:tcBorders>
            <w:vAlign w:val="center"/>
            <w:hideMark/>
          </w:tcPr>
          <w:p w:rsidRPr="003D46B8" w:rsidR="001C1956" w:rsidP="001C1956" w:rsidRDefault="001C1956" w14:paraId="476F7BB8" w14:textId="77777777">
            <w:pPr>
              <w:spacing w:line="240" w:lineRule="auto"/>
              <w:jc w:val="center"/>
              <w:rPr>
                <w:rFonts w:eastAsia="Times New Roman"/>
                <w:color w:val="000000"/>
                <w:lang w:val="en-CA" w:eastAsia="en-CA"/>
              </w:rPr>
            </w:pPr>
          </w:p>
        </w:tc>
      </w:tr>
      <w:tr w:rsidRPr="003D46B8" w:rsidR="001C1956" w:rsidTr="001C1956" w14:paraId="0F552B6C" w14:textId="77777777">
        <w:trPr>
          <w:trHeight w:val="312"/>
        </w:trPr>
        <w:tc>
          <w:tcPr>
            <w:tcW w:w="1256" w:type="dxa"/>
            <w:vMerge w:val="restart"/>
            <w:tcBorders>
              <w:top w:val="nil"/>
              <w:left w:val="single" w:color="auto" w:sz="4" w:space="0"/>
              <w:bottom w:val="single" w:color="000000" w:sz="4" w:space="0"/>
              <w:right w:val="single" w:color="auto" w:sz="4" w:space="0"/>
            </w:tcBorders>
            <w:shd w:val="clear" w:color="auto" w:fill="auto"/>
            <w:vAlign w:val="center"/>
            <w:hideMark/>
          </w:tcPr>
          <w:p w:rsidRPr="003D46B8" w:rsidR="001C1956" w:rsidP="001C1956" w:rsidRDefault="001C1956" w14:paraId="22125BCD" w14:textId="77777777">
            <w:pPr>
              <w:spacing w:line="240" w:lineRule="auto"/>
              <w:jc w:val="center"/>
              <w:rPr>
                <w:rFonts w:eastAsia="Times New Roman"/>
                <w:color w:val="000000"/>
                <w:lang w:val="en-CA" w:eastAsia="en-CA"/>
              </w:rPr>
            </w:pPr>
            <w:r w:rsidRPr="003D46B8">
              <w:rPr>
                <w:rFonts w:eastAsia="Times New Roman"/>
                <w:color w:val="000000"/>
                <w:lang w:val="en-CA" w:eastAsia="en-CA"/>
              </w:rPr>
              <w:t>Crown width*</w:t>
            </w:r>
          </w:p>
        </w:tc>
        <w:tc>
          <w:tcPr>
            <w:tcW w:w="2066"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35588597" w14:textId="77777777">
            <w:pPr>
              <w:spacing w:line="240" w:lineRule="auto"/>
              <w:jc w:val="center"/>
              <w:rPr>
                <w:rFonts w:eastAsia="Times New Roman"/>
                <w:color w:val="000000"/>
                <w:lang w:val="en-CA" w:eastAsia="en-CA"/>
              </w:rPr>
            </w:pPr>
            <w:r w:rsidRPr="003D46B8">
              <w:rPr>
                <w:rFonts w:eastAsia="Times New Roman"/>
                <w:color w:val="000000"/>
                <w:lang w:val="en-CA" w:eastAsia="en-CA"/>
              </w:rPr>
              <w:t>Initial crown width</w:t>
            </w:r>
          </w:p>
        </w:tc>
        <w:tc>
          <w:tcPr>
            <w:tcW w:w="895"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2009BB96" w14:textId="77777777">
            <w:pPr>
              <w:spacing w:line="240" w:lineRule="auto"/>
              <w:jc w:val="center"/>
              <w:rPr>
                <w:rFonts w:eastAsia="Times New Roman"/>
                <w:color w:val="000000"/>
                <w:lang w:val="en-CA" w:eastAsia="en-CA"/>
              </w:rPr>
            </w:pPr>
            <w:r>
              <w:rPr>
                <w:color w:val="000000"/>
              </w:rPr>
              <w:t>0.026</w:t>
            </w:r>
          </w:p>
        </w:tc>
        <w:tc>
          <w:tcPr>
            <w:tcW w:w="112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306E3924" w14:textId="77777777">
            <w:pPr>
              <w:spacing w:line="240" w:lineRule="auto"/>
              <w:jc w:val="center"/>
              <w:rPr>
                <w:rFonts w:eastAsia="Times New Roman"/>
                <w:color w:val="000000"/>
                <w:lang w:val="en-CA" w:eastAsia="en-CA"/>
              </w:rPr>
            </w:pPr>
            <w:r>
              <w:rPr>
                <w:color w:val="000000"/>
              </w:rPr>
              <w:t>0.002</w:t>
            </w:r>
          </w:p>
        </w:tc>
        <w:tc>
          <w:tcPr>
            <w:tcW w:w="97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0F92F724" w14:textId="77777777">
            <w:pPr>
              <w:spacing w:line="240" w:lineRule="auto"/>
              <w:jc w:val="center"/>
              <w:rPr>
                <w:rFonts w:eastAsia="Times New Roman"/>
                <w:color w:val="000000"/>
                <w:lang w:val="en-CA" w:eastAsia="en-CA"/>
              </w:rPr>
            </w:pPr>
            <w:r>
              <w:rPr>
                <w:color w:val="000000"/>
              </w:rPr>
              <w:t>11.080</w:t>
            </w:r>
          </w:p>
        </w:tc>
        <w:tc>
          <w:tcPr>
            <w:tcW w:w="977"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141FEA7C" w14:textId="77777777">
            <w:pPr>
              <w:spacing w:line="240" w:lineRule="auto"/>
              <w:jc w:val="center"/>
              <w:rPr>
                <w:rFonts w:eastAsia="Times New Roman"/>
                <w:b/>
                <w:bCs/>
                <w:color w:val="000000"/>
                <w:lang w:val="en-CA" w:eastAsia="en-CA"/>
              </w:rPr>
            </w:pPr>
            <w:r>
              <w:rPr>
                <w:b/>
                <w:bCs/>
                <w:color w:val="000000"/>
              </w:rPr>
              <w:t>&lt;0.001</w:t>
            </w:r>
          </w:p>
        </w:tc>
        <w:tc>
          <w:tcPr>
            <w:tcW w:w="1350" w:type="dxa"/>
            <w:vMerge w:val="restart"/>
            <w:tcBorders>
              <w:top w:val="nil"/>
              <w:left w:val="single" w:color="auto" w:sz="4" w:space="0"/>
              <w:bottom w:val="single" w:color="000000" w:sz="4" w:space="0"/>
              <w:right w:val="single" w:color="auto" w:sz="4" w:space="0"/>
            </w:tcBorders>
            <w:shd w:val="clear" w:color="auto" w:fill="auto"/>
            <w:noWrap/>
            <w:vAlign w:val="center"/>
            <w:hideMark/>
          </w:tcPr>
          <w:p w:rsidRPr="003D46B8" w:rsidR="001C1956" w:rsidP="001C1956" w:rsidRDefault="001C1956" w14:paraId="277358B0" w14:textId="77777777">
            <w:pPr>
              <w:spacing w:line="240" w:lineRule="auto"/>
              <w:jc w:val="center"/>
              <w:rPr>
                <w:rFonts w:eastAsia="Times New Roman"/>
                <w:color w:val="000000"/>
                <w:lang w:val="en-CA" w:eastAsia="en-CA"/>
              </w:rPr>
            </w:pPr>
            <w:r>
              <w:rPr>
                <w:color w:val="000000"/>
              </w:rPr>
              <w:t>0.567</w:t>
            </w:r>
          </w:p>
        </w:tc>
        <w:tc>
          <w:tcPr>
            <w:tcW w:w="1276" w:type="dxa"/>
            <w:vMerge w:val="restart"/>
            <w:tcBorders>
              <w:top w:val="nil"/>
              <w:left w:val="single" w:color="auto" w:sz="4" w:space="0"/>
              <w:bottom w:val="single" w:color="000000" w:sz="4" w:space="0"/>
              <w:right w:val="single" w:color="auto" w:sz="4" w:space="0"/>
            </w:tcBorders>
            <w:shd w:val="clear" w:color="auto" w:fill="auto"/>
            <w:noWrap/>
            <w:vAlign w:val="center"/>
            <w:hideMark/>
          </w:tcPr>
          <w:p w:rsidRPr="003D46B8" w:rsidR="001C1956" w:rsidP="001C1956" w:rsidRDefault="001C1956" w14:paraId="0F1E0FEA" w14:textId="77777777">
            <w:pPr>
              <w:spacing w:line="240" w:lineRule="auto"/>
              <w:jc w:val="center"/>
              <w:rPr>
                <w:rFonts w:eastAsia="Times New Roman"/>
                <w:color w:val="000000"/>
                <w:lang w:val="en-CA" w:eastAsia="en-CA"/>
              </w:rPr>
            </w:pPr>
            <w:r>
              <w:rPr>
                <w:color w:val="000000"/>
              </w:rPr>
              <w:t>0.403</w:t>
            </w:r>
          </w:p>
        </w:tc>
      </w:tr>
      <w:tr w:rsidRPr="003D46B8" w:rsidR="001C1956" w:rsidTr="001C1956" w14:paraId="51C473AE" w14:textId="77777777">
        <w:trPr>
          <w:trHeight w:val="312"/>
        </w:trPr>
        <w:tc>
          <w:tcPr>
            <w:tcW w:w="1256" w:type="dxa"/>
            <w:vMerge/>
            <w:tcBorders>
              <w:top w:val="nil"/>
              <w:left w:val="single" w:color="auto" w:sz="4" w:space="0"/>
              <w:bottom w:val="single" w:color="000000" w:sz="4" w:space="0"/>
              <w:right w:val="single" w:color="auto" w:sz="4" w:space="0"/>
            </w:tcBorders>
            <w:vAlign w:val="center"/>
            <w:hideMark/>
          </w:tcPr>
          <w:p w:rsidRPr="003D46B8" w:rsidR="001C1956" w:rsidP="001C1956" w:rsidRDefault="001C1956" w14:paraId="516F968A" w14:textId="77777777">
            <w:pPr>
              <w:spacing w:line="240" w:lineRule="auto"/>
              <w:jc w:val="center"/>
              <w:rPr>
                <w:rFonts w:eastAsia="Times New Roman"/>
                <w:color w:val="000000"/>
                <w:lang w:val="en-CA" w:eastAsia="en-CA"/>
              </w:rPr>
            </w:pPr>
          </w:p>
        </w:tc>
        <w:tc>
          <w:tcPr>
            <w:tcW w:w="2066"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40EF10D6" w14:textId="77777777">
            <w:pPr>
              <w:spacing w:line="240" w:lineRule="auto"/>
              <w:jc w:val="center"/>
              <w:rPr>
                <w:rFonts w:eastAsia="Times New Roman"/>
                <w:color w:val="000000"/>
                <w:lang w:val="en-CA" w:eastAsia="en-CA"/>
              </w:rPr>
            </w:pPr>
            <w:r w:rsidRPr="003D46B8">
              <w:rPr>
                <w:rFonts w:eastAsia="Times New Roman"/>
                <w:color w:val="000000"/>
                <w:lang w:val="en-CA" w:eastAsia="en-CA"/>
              </w:rPr>
              <w:t>Treatment</w:t>
            </w:r>
          </w:p>
        </w:tc>
        <w:tc>
          <w:tcPr>
            <w:tcW w:w="895"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2E65C061" w14:textId="77777777">
            <w:pPr>
              <w:spacing w:line="240" w:lineRule="auto"/>
              <w:jc w:val="center"/>
              <w:rPr>
                <w:rFonts w:eastAsia="Times New Roman"/>
                <w:color w:val="000000"/>
                <w:lang w:val="en-CA" w:eastAsia="en-CA"/>
              </w:rPr>
            </w:pPr>
            <w:r w:rsidRPr="003D46B8">
              <w:rPr>
                <w:rFonts w:eastAsia="Times New Roman"/>
                <w:color w:val="000000"/>
                <w:lang w:val="en-CA" w:eastAsia="en-CA"/>
              </w:rPr>
              <w:t>0.19</w:t>
            </w:r>
            <w:r>
              <w:rPr>
                <w:rFonts w:eastAsia="Times New Roman"/>
                <w:color w:val="000000"/>
                <w:lang w:val="en-CA" w:eastAsia="en-CA"/>
              </w:rPr>
              <w:t>0</w:t>
            </w:r>
          </w:p>
        </w:tc>
        <w:tc>
          <w:tcPr>
            <w:tcW w:w="112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10920C87" w14:textId="77777777">
            <w:pPr>
              <w:spacing w:line="240" w:lineRule="auto"/>
              <w:jc w:val="center"/>
              <w:rPr>
                <w:rFonts w:eastAsia="Times New Roman"/>
                <w:color w:val="000000"/>
                <w:lang w:val="en-CA" w:eastAsia="en-CA"/>
              </w:rPr>
            </w:pPr>
            <w:r w:rsidRPr="003D46B8">
              <w:rPr>
                <w:rFonts w:eastAsia="Times New Roman"/>
                <w:color w:val="000000"/>
                <w:lang w:val="en-CA" w:eastAsia="en-CA"/>
              </w:rPr>
              <w:t>0.09</w:t>
            </w:r>
            <w:r>
              <w:rPr>
                <w:rFonts w:eastAsia="Times New Roman"/>
                <w:color w:val="000000"/>
                <w:lang w:val="en-CA" w:eastAsia="en-CA"/>
              </w:rPr>
              <w:t>0</w:t>
            </w:r>
          </w:p>
        </w:tc>
        <w:tc>
          <w:tcPr>
            <w:tcW w:w="97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4DF74EDD" w14:textId="77777777">
            <w:pPr>
              <w:spacing w:line="240" w:lineRule="auto"/>
              <w:jc w:val="center"/>
              <w:rPr>
                <w:rFonts w:eastAsia="Times New Roman"/>
                <w:color w:val="000000"/>
                <w:lang w:val="en-CA" w:eastAsia="en-CA"/>
              </w:rPr>
            </w:pPr>
            <w:r w:rsidRPr="003D46B8">
              <w:rPr>
                <w:rFonts w:eastAsia="Times New Roman"/>
                <w:color w:val="000000"/>
                <w:lang w:val="en-CA" w:eastAsia="en-CA"/>
              </w:rPr>
              <w:t>2.114</w:t>
            </w:r>
          </w:p>
        </w:tc>
        <w:tc>
          <w:tcPr>
            <w:tcW w:w="977"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23995A7D" w14:textId="77777777">
            <w:pPr>
              <w:spacing w:line="240" w:lineRule="auto"/>
              <w:jc w:val="center"/>
              <w:rPr>
                <w:rFonts w:eastAsia="Times New Roman"/>
                <w:b/>
                <w:bCs/>
                <w:color w:val="000000"/>
                <w:lang w:val="en-CA" w:eastAsia="en-CA"/>
              </w:rPr>
            </w:pPr>
            <w:r w:rsidRPr="003D46B8">
              <w:rPr>
                <w:rFonts w:eastAsia="Times New Roman"/>
                <w:b/>
                <w:bCs/>
                <w:color w:val="000000"/>
                <w:lang w:val="en-CA" w:eastAsia="en-CA"/>
              </w:rPr>
              <w:t>0.04</w:t>
            </w:r>
            <w:r>
              <w:rPr>
                <w:rFonts w:eastAsia="Times New Roman"/>
                <w:b/>
                <w:bCs/>
                <w:color w:val="000000"/>
                <w:lang w:val="en-CA" w:eastAsia="en-CA"/>
              </w:rPr>
              <w:t>0</w:t>
            </w:r>
          </w:p>
        </w:tc>
        <w:tc>
          <w:tcPr>
            <w:tcW w:w="1350" w:type="dxa"/>
            <w:vMerge/>
            <w:tcBorders>
              <w:top w:val="nil"/>
              <w:left w:val="single" w:color="auto" w:sz="4" w:space="0"/>
              <w:bottom w:val="single" w:color="000000" w:sz="4" w:space="0"/>
              <w:right w:val="single" w:color="auto" w:sz="4" w:space="0"/>
            </w:tcBorders>
            <w:vAlign w:val="center"/>
            <w:hideMark/>
          </w:tcPr>
          <w:p w:rsidRPr="003D46B8" w:rsidR="001C1956" w:rsidP="001C1956" w:rsidRDefault="001C1956" w14:paraId="4D313DF5" w14:textId="77777777">
            <w:pPr>
              <w:spacing w:line="240" w:lineRule="auto"/>
              <w:jc w:val="center"/>
              <w:rPr>
                <w:rFonts w:eastAsia="Times New Roman"/>
                <w:color w:val="000000"/>
                <w:lang w:val="en-CA" w:eastAsia="en-CA"/>
              </w:rPr>
            </w:pPr>
          </w:p>
        </w:tc>
        <w:tc>
          <w:tcPr>
            <w:tcW w:w="1276" w:type="dxa"/>
            <w:vMerge/>
            <w:tcBorders>
              <w:top w:val="nil"/>
              <w:left w:val="single" w:color="auto" w:sz="4" w:space="0"/>
              <w:bottom w:val="single" w:color="000000" w:sz="4" w:space="0"/>
              <w:right w:val="single" w:color="auto" w:sz="4" w:space="0"/>
            </w:tcBorders>
            <w:vAlign w:val="center"/>
            <w:hideMark/>
          </w:tcPr>
          <w:p w:rsidRPr="003D46B8" w:rsidR="001C1956" w:rsidP="001C1956" w:rsidRDefault="001C1956" w14:paraId="7522C3F5" w14:textId="77777777">
            <w:pPr>
              <w:spacing w:line="240" w:lineRule="auto"/>
              <w:jc w:val="center"/>
              <w:rPr>
                <w:rFonts w:eastAsia="Times New Roman"/>
                <w:color w:val="000000"/>
                <w:lang w:val="en-CA" w:eastAsia="en-CA"/>
              </w:rPr>
            </w:pPr>
          </w:p>
        </w:tc>
      </w:tr>
      <w:tr w:rsidRPr="003D46B8" w:rsidR="001C1956" w:rsidTr="00D83930" w14:paraId="4B54C810" w14:textId="77777777">
        <w:trPr>
          <w:trHeight w:val="339"/>
        </w:trPr>
        <w:tc>
          <w:tcPr>
            <w:tcW w:w="9918" w:type="dxa"/>
            <w:gridSpan w:val="8"/>
            <w:tcBorders>
              <w:top w:val="single" w:color="auto" w:sz="4" w:space="0"/>
              <w:left w:val="single" w:color="auto" w:sz="4" w:space="0"/>
              <w:bottom w:val="single" w:color="auto" w:sz="4" w:space="0"/>
              <w:right w:val="single" w:color="000000" w:sz="4" w:space="0"/>
            </w:tcBorders>
            <w:shd w:val="clear" w:color="auto" w:fill="D9D9D9" w:themeFill="background1" w:themeFillShade="D9"/>
            <w:vAlign w:val="center"/>
            <w:hideMark/>
          </w:tcPr>
          <w:p w:rsidRPr="003D46B8" w:rsidR="001C1956" w:rsidP="001C1956" w:rsidRDefault="001C1956" w14:paraId="7896C6C7" w14:textId="77777777">
            <w:pPr>
              <w:spacing w:line="240" w:lineRule="auto"/>
              <w:rPr>
                <w:rFonts w:eastAsia="Times New Roman"/>
                <w:color w:val="000000"/>
                <w:lang w:val="en-CA" w:eastAsia="en-CA"/>
              </w:rPr>
            </w:pPr>
            <w:r w:rsidRPr="003D46B8">
              <w:rPr>
                <w:rFonts w:eastAsia="Times New Roman"/>
                <w:color w:val="000000"/>
                <w:lang w:val="en-CA" w:eastAsia="en-CA"/>
              </w:rPr>
              <w:t>Birch</w:t>
            </w:r>
          </w:p>
        </w:tc>
      </w:tr>
      <w:tr w:rsidRPr="003D46B8" w:rsidR="001C1956" w:rsidTr="001C1956" w14:paraId="36C53A7C" w14:textId="77777777">
        <w:trPr>
          <w:trHeight w:val="312"/>
        </w:trPr>
        <w:tc>
          <w:tcPr>
            <w:tcW w:w="1256" w:type="dxa"/>
            <w:vMerge w:val="restart"/>
            <w:tcBorders>
              <w:top w:val="nil"/>
              <w:left w:val="single" w:color="auto" w:sz="4" w:space="0"/>
              <w:bottom w:val="single" w:color="000000" w:sz="4" w:space="0"/>
              <w:right w:val="single" w:color="auto" w:sz="4" w:space="0"/>
            </w:tcBorders>
            <w:shd w:val="clear" w:color="auto" w:fill="auto"/>
            <w:vAlign w:val="center"/>
            <w:hideMark/>
          </w:tcPr>
          <w:p w:rsidRPr="003D46B8" w:rsidR="001C1956" w:rsidP="001C1956" w:rsidRDefault="001C1956" w14:paraId="0E8BECC0" w14:textId="77777777">
            <w:pPr>
              <w:spacing w:line="240" w:lineRule="auto"/>
              <w:jc w:val="center"/>
              <w:rPr>
                <w:rFonts w:eastAsia="Times New Roman"/>
                <w:color w:val="000000"/>
                <w:lang w:val="en-CA" w:eastAsia="en-CA"/>
              </w:rPr>
            </w:pPr>
            <w:r w:rsidRPr="003D46B8">
              <w:rPr>
                <w:rFonts w:eastAsia="Times New Roman"/>
                <w:color w:val="000000"/>
                <w:lang w:val="en-CA" w:eastAsia="en-CA"/>
              </w:rPr>
              <w:t>Height</w:t>
            </w:r>
          </w:p>
        </w:tc>
        <w:tc>
          <w:tcPr>
            <w:tcW w:w="2066"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29063A8C" w14:textId="77777777">
            <w:pPr>
              <w:spacing w:line="240" w:lineRule="auto"/>
              <w:jc w:val="center"/>
              <w:rPr>
                <w:rFonts w:eastAsia="Times New Roman"/>
                <w:color w:val="000000"/>
                <w:lang w:val="en-CA" w:eastAsia="en-CA"/>
              </w:rPr>
            </w:pPr>
            <w:r w:rsidRPr="003D46B8">
              <w:rPr>
                <w:rFonts w:eastAsia="Times New Roman"/>
                <w:color w:val="000000"/>
                <w:lang w:val="en-CA" w:eastAsia="en-CA"/>
              </w:rPr>
              <w:t>Initial height</w:t>
            </w:r>
          </w:p>
        </w:tc>
        <w:tc>
          <w:tcPr>
            <w:tcW w:w="895"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6F00DA8F" w14:textId="77777777">
            <w:pPr>
              <w:spacing w:line="240" w:lineRule="auto"/>
              <w:jc w:val="center"/>
              <w:rPr>
                <w:rFonts w:eastAsia="Times New Roman"/>
                <w:color w:val="000000"/>
                <w:lang w:val="en-CA" w:eastAsia="en-CA"/>
              </w:rPr>
            </w:pPr>
            <w:r>
              <w:rPr>
                <w:color w:val="000000"/>
              </w:rPr>
              <w:t>1.440</w:t>
            </w:r>
          </w:p>
        </w:tc>
        <w:tc>
          <w:tcPr>
            <w:tcW w:w="112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0ECD87A7" w14:textId="77777777">
            <w:pPr>
              <w:spacing w:line="240" w:lineRule="auto"/>
              <w:jc w:val="center"/>
              <w:rPr>
                <w:rFonts w:eastAsia="Times New Roman"/>
                <w:color w:val="000000"/>
                <w:lang w:val="en-CA" w:eastAsia="en-CA"/>
              </w:rPr>
            </w:pPr>
            <w:r>
              <w:rPr>
                <w:color w:val="000000"/>
              </w:rPr>
              <w:t>0.086</w:t>
            </w:r>
          </w:p>
        </w:tc>
        <w:tc>
          <w:tcPr>
            <w:tcW w:w="97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7DD9D420" w14:textId="77777777">
            <w:pPr>
              <w:spacing w:line="240" w:lineRule="auto"/>
              <w:jc w:val="center"/>
              <w:rPr>
                <w:rFonts w:eastAsia="Times New Roman"/>
                <w:color w:val="000000"/>
                <w:lang w:val="en-CA" w:eastAsia="en-CA"/>
              </w:rPr>
            </w:pPr>
            <w:r>
              <w:rPr>
                <w:color w:val="000000"/>
              </w:rPr>
              <w:t>16.798</w:t>
            </w:r>
          </w:p>
        </w:tc>
        <w:tc>
          <w:tcPr>
            <w:tcW w:w="977"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28ABD440" w14:textId="77777777">
            <w:pPr>
              <w:spacing w:line="240" w:lineRule="auto"/>
              <w:jc w:val="center"/>
              <w:rPr>
                <w:rFonts w:eastAsia="Times New Roman"/>
                <w:b/>
                <w:bCs/>
                <w:color w:val="000000"/>
                <w:lang w:val="en-CA" w:eastAsia="en-CA"/>
              </w:rPr>
            </w:pPr>
            <w:r>
              <w:rPr>
                <w:b/>
                <w:bCs/>
                <w:color w:val="000000"/>
              </w:rPr>
              <w:t>&lt;0.001</w:t>
            </w:r>
          </w:p>
        </w:tc>
        <w:tc>
          <w:tcPr>
            <w:tcW w:w="1350" w:type="dxa"/>
            <w:vMerge w:val="restart"/>
            <w:tcBorders>
              <w:top w:val="nil"/>
              <w:left w:val="single" w:color="auto" w:sz="4" w:space="0"/>
              <w:bottom w:val="single" w:color="000000" w:sz="4" w:space="0"/>
              <w:right w:val="single" w:color="auto" w:sz="4" w:space="0"/>
            </w:tcBorders>
            <w:shd w:val="clear" w:color="auto" w:fill="auto"/>
            <w:noWrap/>
            <w:vAlign w:val="center"/>
            <w:hideMark/>
          </w:tcPr>
          <w:p w:rsidRPr="003D46B8" w:rsidR="001C1956" w:rsidP="001C1956" w:rsidRDefault="001C1956" w14:paraId="62FA6235" w14:textId="77777777">
            <w:pPr>
              <w:spacing w:line="240" w:lineRule="auto"/>
              <w:jc w:val="center"/>
              <w:rPr>
                <w:rFonts w:eastAsia="Times New Roman"/>
                <w:color w:val="000000"/>
                <w:lang w:val="en-CA" w:eastAsia="en-CA"/>
              </w:rPr>
            </w:pPr>
            <w:r>
              <w:rPr>
                <w:color w:val="000000"/>
              </w:rPr>
              <w:t>0.764</w:t>
            </w:r>
          </w:p>
        </w:tc>
        <w:tc>
          <w:tcPr>
            <w:tcW w:w="1276" w:type="dxa"/>
            <w:vMerge w:val="restart"/>
            <w:tcBorders>
              <w:top w:val="nil"/>
              <w:left w:val="single" w:color="auto" w:sz="4" w:space="0"/>
              <w:bottom w:val="single" w:color="000000" w:sz="4" w:space="0"/>
              <w:right w:val="single" w:color="auto" w:sz="4" w:space="0"/>
            </w:tcBorders>
            <w:shd w:val="clear" w:color="auto" w:fill="auto"/>
            <w:noWrap/>
            <w:vAlign w:val="center"/>
            <w:hideMark/>
          </w:tcPr>
          <w:p w:rsidRPr="003D46B8" w:rsidR="001C1956" w:rsidP="001C1956" w:rsidRDefault="001C1956" w14:paraId="3A96659E" w14:textId="77777777">
            <w:pPr>
              <w:spacing w:line="240" w:lineRule="auto"/>
              <w:jc w:val="center"/>
              <w:rPr>
                <w:rFonts w:eastAsia="Times New Roman"/>
                <w:color w:val="000000"/>
                <w:lang w:val="en-CA" w:eastAsia="en-CA"/>
              </w:rPr>
            </w:pPr>
            <w:r>
              <w:rPr>
                <w:color w:val="000000"/>
              </w:rPr>
              <w:t>0.565</w:t>
            </w:r>
          </w:p>
        </w:tc>
      </w:tr>
      <w:tr w:rsidRPr="003D46B8" w:rsidR="001C1956" w:rsidTr="001C1956" w14:paraId="66F00FB9" w14:textId="77777777">
        <w:trPr>
          <w:trHeight w:val="312"/>
        </w:trPr>
        <w:tc>
          <w:tcPr>
            <w:tcW w:w="1256" w:type="dxa"/>
            <w:vMerge/>
            <w:tcBorders>
              <w:top w:val="nil"/>
              <w:left w:val="single" w:color="auto" w:sz="4" w:space="0"/>
              <w:bottom w:val="single" w:color="000000" w:sz="4" w:space="0"/>
              <w:right w:val="single" w:color="auto" w:sz="4" w:space="0"/>
            </w:tcBorders>
            <w:vAlign w:val="center"/>
            <w:hideMark/>
          </w:tcPr>
          <w:p w:rsidRPr="003D46B8" w:rsidR="001C1956" w:rsidP="001C1956" w:rsidRDefault="001C1956" w14:paraId="476189F4" w14:textId="77777777">
            <w:pPr>
              <w:spacing w:line="240" w:lineRule="auto"/>
              <w:jc w:val="center"/>
              <w:rPr>
                <w:rFonts w:eastAsia="Times New Roman"/>
                <w:color w:val="000000"/>
                <w:lang w:val="en-CA" w:eastAsia="en-CA"/>
              </w:rPr>
            </w:pPr>
          </w:p>
        </w:tc>
        <w:tc>
          <w:tcPr>
            <w:tcW w:w="2066"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03F6267E" w14:textId="77777777">
            <w:pPr>
              <w:spacing w:line="240" w:lineRule="auto"/>
              <w:jc w:val="center"/>
              <w:rPr>
                <w:rFonts w:eastAsia="Times New Roman"/>
                <w:color w:val="000000"/>
                <w:lang w:val="en-CA" w:eastAsia="en-CA"/>
              </w:rPr>
            </w:pPr>
            <w:r w:rsidRPr="003D46B8">
              <w:rPr>
                <w:rFonts w:eastAsia="Times New Roman"/>
                <w:color w:val="000000"/>
                <w:lang w:val="en-CA" w:eastAsia="en-CA"/>
              </w:rPr>
              <w:t>Treatment</w:t>
            </w:r>
          </w:p>
        </w:tc>
        <w:tc>
          <w:tcPr>
            <w:tcW w:w="895"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152F62E1" w14:textId="77777777">
            <w:pPr>
              <w:spacing w:line="240" w:lineRule="auto"/>
              <w:jc w:val="center"/>
              <w:rPr>
                <w:rFonts w:eastAsia="Times New Roman"/>
                <w:color w:val="000000"/>
                <w:lang w:val="en-CA" w:eastAsia="en-CA"/>
              </w:rPr>
            </w:pPr>
            <w:r>
              <w:rPr>
                <w:color w:val="000000"/>
              </w:rPr>
              <w:t>28.919</w:t>
            </w:r>
          </w:p>
        </w:tc>
        <w:tc>
          <w:tcPr>
            <w:tcW w:w="112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55F10091" w14:textId="77777777">
            <w:pPr>
              <w:spacing w:line="240" w:lineRule="auto"/>
              <w:jc w:val="center"/>
              <w:rPr>
                <w:rFonts w:eastAsia="Times New Roman"/>
                <w:color w:val="000000"/>
                <w:lang w:val="en-CA" w:eastAsia="en-CA"/>
              </w:rPr>
            </w:pPr>
            <w:r>
              <w:rPr>
                <w:color w:val="000000"/>
              </w:rPr>
              <w:t>7.862</w:t>
            </w:r>
          </w:p>
        </w:tc>
        <w:tc>
          <w:tcPr>
            <w:tcW w:w="97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19AFA8AC" w14:textId="77777777">
            <w:pPr>
              <w:spacing w:line="240" w:lineRule="auto"/>
              <w:jc w:val="center"/>
              <w:rPr>
                <w:rFonts w:eastAsia="Times New Roman"/>
                <w:color w:val="000000"/>
                <w:lang w:val="en-CA" w:eastAsia="en-CA"/>
              </w:rPr>
            </w:pPr>
            <w:r>
              <w:rPr>
                <w:color w:val="000000"/>
              </w:rPr>
              <w:t>3.679</w:t>
            </w:r>
          </w:p>
        </w:tc>
        <w:tc>
          <w:tcPr>
            <w:tcW w:w="977"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02E69AD7" w14:textId="77777777">
            <w:pPr>
              <w:spacing w:line="240" w:lineRule="auto"/>
              <w:jc w:val="center"/>
              <w:rPr>
                <w:rFonts w:eastAsia="Times New Roman"/>
                <w:b/>
                <w:bCs/>
                <w:color w:val="000000"/>
                <w:lang w:val="en-CA" w:eastAsia="en-CA"/>
              </w:rPr>
            </w:pPr>
            <w:r>
              <w:rPr>
                <w:b/>
                <w:bCs/>
                <w:color w:val="000000"/>
              </w:rPr>
              <w:t>&lt;0.001</w:t>
            </w:r>
          </w:p>
        </w:tc>
        <w:tc>
          <w:tcPr>
            <w:tcW w:w="1350" w:type="dxa"/>
            <w:vMerge/>
            <w:tcBorders>
              <w:top w:val="nil"/>
              <w:left w:val="single" w:color="auto" w:sz="4" w:space="0"/>
              <w:bottom w:val="single" w:color="000000" w:sz="4" w:space="0"/>
              <w:right w:val="single" w:color="auto" w:sz="4" w:space="0"/>
            </w:tcBorders>
            <w:vAlign w:val="center"/>
            <w:hideMark/>
          </w:tcPr>
          <w:p w:rsidRPr="003D46B8" w:rsidR="001C1956" w:rsidP="001C1956" w:rsidRDefault="001C1956" w14:paraId="63CEE11A" w14:textId="77777777">
            <w:pPr>
              <w:spacing w:line="240" w:lineRule="auto"/>
              <w:jc w:val="center"/>
              <w:rPr>
                <w:rFonts w:eastAsia="Times New Roman"/>
                <w:color w:val="000000"/>
                <w:lang w:val="en-CA" w:eastAsia="en-CA"/>
              </w:rPr>
            </w:pPr>
          </w:p>
        </w:tc>
        <w:tc>
          <w:tcPr>
            <w:tcW w:w="1276" w:type="dxa"/>
            <w:vMerge/>
            <w:tcBorders>
              <w:top w:val="nil"/>
              <w:left w:val="single" w:color="auto" w:sz="4" w:space="0"/>
              <w:bottom w:val="single" w:color="000000" w:sz="4" w:space="0"/>
              <w:right w:val="single" w:color="auto" w:sz="4" w:space="0"/>
            </w:tcBorders>
            <w:vAlign w:val="center"/>
            <w:hideMark/>
          </w:tcPr>
          <w:p w:rsidRPr="003D46B8" w:rsidR="001C1956" w:rsidP="001C1956" w:rsidRDefault="001C1956" w14:paraId="129E88BA" w14:textId="77777777">
            <w:pPr>
              <w:spacing w:line="240" w:lineRule="auto"/>
              <w:jc w:val="center"/>
              <w:rPr>
                <w:rFonts w:eastAsia="Times New Roman"/>
                <w:color w:val="000000"/>
                <w:lang w:val="en-CA" w:eastAsia="en-CA"/>
              </w:rPr>
            </w:pPr>
          </w:p>
        </w:tc>
      </w:tr>
      <w:tr w:rsidRPr="003D46B8" w:rsidR="001C1956" w:rsidTr="001C1956" w14:paraId="55D77CBF" w14:textId="77777777">
        <w:trPr>
          <w:trHeight w:val="312"/>
        </w:trPr>
        <w:tc>
          <w:tcPr>
            <w:tcW w:w="1256" w:type="dxa"/>
            <w:vMerge w:val="restart"/>
            <w:tcBorders>
              <w:top w:val="nil"/>
              <w:left w:val="single" w:color="auto" w:sz="4" w:space="0"/>
              <w:bottom w:val="single" w:color="000000" w:sz="4" w:space="0"/>
              <w:right w:val="single" w:color="auto" w:sz="4" w:space="0"/>
            </w:tcBorders>
            <w:shd w:val="clear" w:color="auto" w:fill="auto"/>
            <w:vAlign w:val="center"/>
            <w:hideMark/>
          </w:tcPr>
          <w:p w:rsidRPr="003D46B8" w:rsidR="001C1956" w:rsidP="001C1956" w:rsidRDefault="001C1956" w14:paraId="22982957" w14:textId="77777777">
            <w:pPr>
              <w:spacing w:line="240" w:lineRule="auto"/>
              <w:jc w:val="center"/>
              <w:rPr>
                <w:rFonts w:eastAsia="Times New Roman"/>
                <w:color w:val="000000"/>
                <w:lang w:val="en-CA" w:eastAsia="en-CA"/>
              </w:rPr>
            </w:pPr>
            <w:r w:rsidRPr="003D46B8">
              <w:rPr>
                <w:rFonts w:eastAsia="Times New Roman"/>
                <w:color w:val="000000"/>
                <w:lang w:val="en-CA" w:eastAsia="en-CA"/>
              </w:rPr>
              <w:t>Basal diameter</w:t>
            </w:r>
          </w:p>
        </w:tc>
        <w:tc>
          <w:tcPr>
            <w:tcW w:w="2066"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4276AF1E" w14:textId="77777777">
            <w:pPr>
              <w:spacing w:line="240" w:lineRule="auto"/>
              <w:jc w:val="center"/>
              <w:rPr>
                <w:rFonts w:eastAsia="Times New Roman"/>
                <w:color w:val="000000"/>
                <w:lang w:val="en-CA" w:eastAsia="en-CA"/>
              </w:rPr>
            </w:pPr>
            <w:r w:rsidRPr="003D46B8">
              <w:rPr>
                <w:rFonts w:eastAsia="Times New Roman"/>
                <w:color w:val="000000"/>
                <w:lang w:val="en-CA" w:eastAsia="en-CA"/>
              </w:rPr>
              <w:t>Initial basal</w:t>
            </w:r>
          </w:p>
        </w:tc>
        <w:tc>
          <w:tcPr>
            <w:tcW w:w="895"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5E28FACC" w14:textId="77777777">
            <w:pPr>
              <w:spacing w:line="240" w:lineRule="auto"/>
              <w:jc w:val="center"/>
              <w:rPr>
                <w:rFonts w:eastAsia="Times New Roman"/>
                <w:color w:val="000000"/>
                <w:lang w:val="en-CA" w:eastAsia="en-CA"/>
              </w:rPr>
            </w:pPr>
            <w:r>
              <w:rPr>
                <w:color w:val="000000"/>
              </w:rPr>
              <w:t>1.737</w:t>
            </w:r>
          </w:p>
        </w:tc>
        <w:tc>
          <w:tcPr>
            <w:tcW w:w="112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652A4956" w14:textId="77777777">
            <w:pPr>
              <w:spacing w:line="240" w:lineRule="auto"/>
              <w:jc w:val="center"/>
              <w:rPr>
                <w:rFonts w:eastAsia="Times New Roman"/>
                <w:color w:val="000000"/>
                <w:lang w:val="en-CA" w:eastAsia="en-CA"/>
              </w:rPr>
            </w:pPr>
            <w:r>
              <w:rPr>
                <w:color w:val="000000"/>
              </w:rPr>
              <w:t>0.085</w:t>
            </w:r>
          </w:p>
        </w:tc>
        <w:tc>
          <w:tcPr>
            <w:tcW w:w="97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224C514B" w14:textId="77777777">
            <w:pPr>
              <w:spacing w:line="240" w:lineRule="auto"/>
              <w:jc w:val="center"/>
              <w:rPr>
                <w:rFonts w:eastAsia="Times New Roman"/>
                <w:color w:val="000000"/>
                <w:lang w:val="en-CA" w:eastAsia="en-CA"/>
              </w:rPr>
            </w:pPr>
            <w:r>
              <w:rPr>
                <w:color w:val="000000"/>
              </w:rPr>
              <w:t>20.432</w:t>
            </w:r>
          </w:p>
        </w:tc>
        <w:tc>
          <w:tcPr>
            <w:tcW w:w="977"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64D7770C" w14:textId="77777777">
            <w:pPr>
              <w:spacing w:line="240" w:lineRule="auto"/>
              <w:jc w:val="center"/>
              <w:rPr>
                <w:rFonts w:eastAsia="Times New Roman"/>
                <w:b/>
                <w:bCs/>
                <w:color w:val="000000"/>
                <w:lang w:val="en-CA" w:eastAsia="en-CA"/>
              </w:rPr>
            </w:pPr>
            <w:r>
              <w:rPr>
                <w:b/>
                <w:bCs/>
                <w:color w:val="000000"/>
              </w:rPr>
              <w:t>&lt;0.001</w:t>
            </w:r>
          </w:p>
        </w:tc>
        <w:tc>
          <w:tcPr>
            <w:tcW w:w="1350" w:type="dxa"/>
            <w:vMerge w:val="restart"/>
            <w:tcBorders>
              <w:top w:val="nil"/>
              <w:left w:val="single" w:color="auto" w:sz="4" w:space="0"/>
              <w:bottom w:val="single" w:color="000000" w:sz="4" w:space="0"/>
              <w:right w:val="single" w:color="auto" w:sz="4" w:space="0"/>
            </w:tcBorders>
            <w:shd w:val="clear" w:color="auto" w:fill="auto"/>
            <w:noWrap/>
            <w:vAlign w:val="center"/>
            <w:hideMark/>
          </w:tcPr>
          <w:p w:rsidRPr="003D46B8" w:rsidR="001C1956" w:rsidP="001C1956" w:rsidRDefault="001C1956" w14:paraId="38FEE82B" w14:textId="77777777">
            <w:pPr>
              <w:spacing w:line="240" w:lineRule="auto"/>
              <w:jc w:val="center"/>
              <w:rPr>
                <w:rFonts w:eastAsia="Times New Roman"/>
                <w:color w:val="000000"/>
                <w:lang w:val="en-CA" w:eastAsia="en-CA"/>
              </w:rPr>
            </w:pPr>
            <w:r>
              <w:rPr>
                <w:color w:val="000000"/>
              </w:rPr>
              <w:t>0.750</w:t>
            </w:r>
          </w:p>
        </w:tc>
        <w:tc>
          <w:tcPr>
            <w:tcW w:w="1276" w:type="dxa"/>
            <w:vMerge w:val="restart"/>
            <w:tcBorders>
              <w:top w:val="nil"/>
              <w:left w:val="single" w:color="auto" w:sz="4" w:space="0"/>
              <w:bottom w:val="single" w:color="000000" w:sz="4" w:space="0"/>
              <w:right w:val="single" w:color="auto" w:sz="4" w:space="0"/>
            </w:tcBorders>
            <w:shd w:val="clear" w:color="auto" w:fill="auto"/>
            <w:noWrap/>
            <w:vAlign w:val="center"/>
            <w:hideMark/>
          </w:tcPr>
          <w:p w:rsidRPr="003D46B8" w:rsidR="001C1956" w:rsidP="001C1956" w:rsidRDefault="001C1956" w14:paraId="261D872C" w14:textId="77777777">
            <w:pPr>
              <w:spacing w:line="240" w:lineRule="auto"/>
              <w:jc w:val="center"/>
              <w:rPr>
                <w:rFonts w:eastAsia="Times New Roman"/>
                <w:color w:val="000000"/>
                <w:lang w:val="en-CA" w:eastAsia="en-CA"/>
              </w:rPr>
            </w:pPr>
            <w:r>
              <w:rPr>
                <w:color w:val="000000"/>
              </w:rPr>
              <w:t>0.660</w:t>
            </w:r>
          </w:p>
        </w:tc>
      </w:tr>
      <w:tr w:rsidRPr="003D46B8" w:rsidR="001C1956" w:rsidTr="001C1956" w14:paraId="5CE8C33A" w14:textId="77777777">
        <w:trPr>
          <w:trHeight w:val="312"/>
        </w:trPr>
        <w:tc>
          <w:tcPr>
            <w:tcW w:w="1256" w:type="dxa"/>
            <w:vMerge/>
            <w:tcBorders>
              <w:top w:val="nil"/>
              <w:left w:val="single" w:color="auto" w:sz="4" w:space="0"/>
              <w:bottom w:val="single" w:color="000000" w:sz="4" w:space="0"/>
              <w:right w:val="single" w:color="auto" w:sz="4" w:space="0"/>
            </w:tcBorders>
            <w:vAlign w:val="center"/>
            <w:hideMark/>
          </w:tcPr>
          <w:p w:rsidRPr="003D46B8" w:rsidR="001C1956" w:rsidP="001C1956" w:rsidRDefault="001C1956" w14:paraId="46D99C74" w14:textId="77777777">
            <w:pPr>
              <w:spacing w:line="240" w:lineRule="auto"/>
              <w:jc w:val="center"/>
              <w:rPr>
                <w:rFonts w:eastAsia="Times New Roman"/>
                <w:color w:val="000000"/>
                <w:lang w:val="en-CA" w:eastAsia="en-CA"/>
              </w:rPr>
            </w:pPr>
          </w:p>
        </w:tc>
        <w:tc>
          <w:tcPr>
            <w:tcW w:w="2066"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2553EBA7" w14:textId="77777777">
            <w:pPr>
              <w:spacing w:line="240" w:lineRule="auto"/>
              <w:jc w:val="center"/>
              <w:rPr>
                <w:rFonts w:eastAsia="Times New Roman"/>
                <w:color w:val="000000"/>
                <w:lang w:val="en-CA" w:eastAsia="en-CA"/>
              </w:rPr>
            </w:pPr>
            <w:r w:rsidRPr="003D46B8">
              <w:rPr>
                <w:rFonts w:eastAsia="Times New Roman"/>
                <w:color w:val="000000"/>
                <w:lang w:val="en-CA" w:eastAsia="en-CA"/>
              </w:rPr>
              <w:t>Treatment</w:t>
            </w:r>
          </w:p>
        </w:tc>
        <w:tc>
          <w:tcPr>
            <w:tcW w:w="895"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1F843385" w14:textId="77777777">
            <w:pPr>
              <w:spacing w:line="240" w:lineRule="auto"/>
              <w:jc w:val="center"/>
              <w:rPr>
                <w:rFonts w:eastAsia="Times New Roman"/>
                <w:color w:val="000000"/>
                <w:lang w:val="en-CA" w:eastAsia="en-CA"/>
              </w:rPr>
            </w:pPr>
            <w:r>
              <w:rPr>
                <w:color w:val="000000"/>
              </w:rPr>
              <w:t>0.212</w:t>
            </w:r>
          </w:p>
        </w:tc>
        <w:tc>
          <w:tcPr>
            <w:tcW w:w="112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2DB94498" w14:textId="77777777">
            <w:pPr>
              <w:spacing w:line="240" w:lineRule="auto"/>
              <w:jc w:val="center"/>
              <w:rPr>
                <w:rFonts w:eastAsia="Times New Roman"/>
                <w:color w:val="000000"/>
                <w:lang w:val="en-CA" w:eastAsia="en-CA"/>
              </w:rPr>
            </w:pPr>
            <w:r>
              <w:rPr>
                <w:color w:val="000000"/>
              </w:rPr>
              <w:t>1.005</w:t>
            </w:r>
          </w:p>
        </w:tc>
        <w:tc>
          <w:tcPr>
            <w:tcW w:w="97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37893570" w14:textId="77777777">
            <w:pPr>
              <w:spacing w:line="240" w:lineRule="auto"/>
              <w:jc w:val="center"/>
              <w:rPr>
                <w:rFonts w:eastAsia="Times New Roman"/>
                <w:color w:val="000000"/>
                <w:lang w:val="en-CA" w:eastAsia="en-CA"/>
              </w:rPr>
            </w:pPr>
            <w:r>
              <w:rPr>
                <w:color w:val="000000"/>
              </w:rPr>
              <w:t>0.211</w:t>
            </w:r>
          </w:p>
        </w:tc>
        <w:tc>
          <w:tcPr>
            <w:tcW w:w="977"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25D3E8B3" w14:textId="77777777">
            <w:pPr>
              <w:spacing w:line="240" w:lineRule="auto"/>
              <w:jc w:val="center"/>
              <w:rPr>
                <w:rFonts w:eastAsia="Times New Roman"/>
                <w:color w:val="000000"/>
                <w:lang w:val="en-CA" w:eastAsia="en-CA"/>
              </w:rPr>
            </w:pPr>
            <w:r>
              <w:rPr>
                <w:color w:val="000000"/>
              </w:rPr>
              <w:t>0.833</w:t>
            </w:r>
          </w:p>
        </w:tc>
        <w:tc>
          <w:tcPr>
            <w:tcW w:w="1350" w:type="dxa"/>
            <w:vMerge/>
            <w:tcBorders>
              <w:top w:val="nil"/>
              <w:left w:val="single" w:color="auto" w:sz="4" w:space="0"/>
              <w:bottom w:val="single" w:color="000000" w:sz="4" w:space="0"/>
              <w:right w:val="single" w:color="auto" w:sz="4" w:space="0"/>
            </w:tcBorders>
            <w:vAlign w:val="center"/>
            <w:hideMark/>
          </w:tcPr>
          <w:p w:rsidRPr="003D46B8" w:rsidR="001C1956" w:rsidP="001C1956" w:rsidRDefault="001C1956" w14:paraId="4D92DACA" w14:textId="77777777">
            <w:pPr>
              <w:spacing w:line="240" w:lineRule="auto"/>
              <w:jc w:val="center"/>
              <w:rPr>
                <w:rFonts w:eastAsia="Times New Roman"/>
                <w:color w:val="000000"/>
                <w:lang w:val="en-CA" w:eastAsia="en-CA"/>
              </w:rPr>
            </w:pPr>
          </w:p>
        </w:tc>
        <w:tc>
          <w:tcPr>
            <w:tcW w:w="1276" w:type="dxa"/>
            <w:vMerge/>
            <w:tcBorders>
              <w:top w:val="nil"/>
              <w:left w:val="single" w:color="auto" w:sz="4" w:space="0"/>
              <w:bottom w:val="single" w:color="000000" w:sz="4" w:space="0"/>
              <w:right w:val="single" w:color="auto" w:sz="4" w:space="0"/>
            </w:tcBorders>
            <w:vAlign w:val="center"/>
            <w:hideMark/>
          </w:tcPr>
          <w:p w:rsidRPr="003D46B8" w:rsidR="001C1956" w:rsidP="001C1956" w:rsidRDefault="001C1956" w14:paraId="15E06754" w14:textId="77777777">
            <w:pPr>
              <w:spacing w:line="240" w:lineRule="auto"/>
              <w:jc w:val="center"/>
              <w:rPr>
                <w:rFonts w:eastAsia="Times New Roman"/>
                <w:color w:val="000000"/>
                <w:lang w:val="en-CA" w:eastAsia="en-CA"/>
              </w:rPr>
            </w:pPr>
          </w:p>
        </w:tc>
      </w:tr>
      <w:tr w:rsidRPr="003D46B8" w:rsidR="001C1956" w:rsidTr="001C1956" w14:paraId="0280B428" w14:textId="77777777">
        <w:trPr>
          <w:trHeight w:val="312"/>
        </w:trPr>
        <w:tc>
          <w:tcPr>
            <w:tcW w:w="1256" w:type="dxa"/>
            <w:vMerge w:val="restart"/>
            <w:tcBorders>
              <w:top w:val="nil"/>
              <w:left w:val="single" w:color="auto" w:sz="4" w:space="0"/>
              <w:bottom w:val="single" w:color="000000" w:sz="4" w:space="0"/>
              <w:right w:val="single" w:color="auto" w:sz="4" w:space="0"/>
            </w:tcBorders>
            <w:shd w:val="clear" w:color="auto" w:fill="auto"/>
            <w:vAlign w:val="center"/>
            <w:hideMark/>
          </w:tcPr>
          <w:p w:rsidRPr="003D46B8" w:rsidR="001C1956" w:rsidP="001C1956" w:rsidRDefault="001C1956" w14:paraId="68966D5F" w14:textId="77777777">
            <w:pPr>
              <w:spacing w:line="240" w:lineRule="auto"/>
              <w:jc w:val="center"/>
              <w:rPr>
                <w:rFonts w:eastAsia="Times New Roman"/>
                <w:color w:val="000000"/>
                <w:lang w:val="en-CA" w:eastAsia="en-CA"/>
              </w:rPr>
            </w:pPr>
            <w:r w:rsidRPr="003D46B8">
              <w:rPr>
                <w:rFonts w:eastAsia="Times New Roman"/>
                <w:color w:val="000000"/>
                <w:lang w:val="en-CA" w:eastAsia="en-CA"/>
              </w:rPr>
              <w:t>Crown depth</w:t>
            </w:r>
          </w:p>
        </w:tc>
        <w:tc>
          <w:tcPr>
            <w:tcW w:w="2066"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6DEEC587" w14:textId="77777777">
            <w:pPr>
              <w:spacing w:line="240" w:lineRule="auto"/>
              <w:jc w:val="center"/>
              <w:rPr>
                <w:rFonts w:eastAsia="Times New Roman"/>
                <w:color w:val="000000"/>
                <w:lang w:val="en-CA" w:eastAsia="en-CA"/>
              </w:rPr>
            </w:pPr>
            <w:r w:rsidRPr="003D46B8">
              <w:rPr>
                <w:rFonts w:eastAsia="Times New Roman"/>
                <w:color w:val="000000"/>
                <w:lang w:val="en-CA" w:eastAsia="en-CA"/>
              </w:rPr>
              <w:t>Initial crown depth</w:t>
            </w:r>
          </w:p>
        </w:tc>
        <w:tc>
          <w:tcPr>
            <w:tcW w:w="895"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7C1CBB15" w14:textId="77777777">
            <w:pPr>
              <w:spacing w:line="240" w:lineRule="auto"/>
              <w:jc w:val="center"/>
              <w:rPr>
                <w:rFonts w:eastAsia="Times New Roman"/>
                <w:color w:val="000000"/>
                <w:lang w:val="en-CA" w:eastAsia="en-CA"/>
              </w:rPr>
            </w:pPr>
            <w:r>
              <w:rPr>
                <w:color w:val="000000"/>
              </w:rPr>
              <w:t>1.184</w:t>
            </w:r>
          </w:p>
        </w:tc>
        <w:tc>
          <w:tcPr>
            <w:tcW w:w="112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75421C52" w14:textId="77777777">
            <w:pPr>
              <w:spacing w:line="240" w:lineRule="auto"/>
              <w:jc w:val="center"/>
              <w:rPr>
                <w:rFonts w:eastAsia="Times New Roman"/>
                <w:color w:val="000000"/>
                <w:lang w:val="en-CA" w:eastAsia="en-CA"/>
              </w:rPr>
            </w:pPr>
            <w:r>
              <w:rPr>
                <w:color w:val="000000"/>
              </w:rPr>
              <w:t>0.065</w:t>
            </w:r>
          </w:p>
        </w:tc>
        <w:tc>
          <w:tcPr>
            <w:tcW w:w="97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04457432" w14:textId="77777777">
            <w:pPr>
              <w:spacing w:line="240" w:lineRule="auto"/>
              <w:jc w:val="center"/>
              <w:rPr>
                <w:rFonts w:eastAsia="Times New Roman"/>
                <w:color w:val="000000"/>
                <w:lang w:val="en-CA" w:eastAsia="en-CA"/>
              </w:rPr>
            </w:pPr>
            <w:r>
              <w:rPr>
                <w:color w:val="000000"/>
              </w:rPr>
              <w:t>18.186</w:t>
            </w:r>
          </w:p>
        </w:tc>
        <w:tc>
          <w:tcPr>
            <w:tcW w:w="977"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7787661F" w14:textId="77777777">
            <w:pPr>
              <w:spacing w:line="240" w:lineRule="auto"/>
              <w:jc w:val="center"/>
              <w:rPr>
                <w:rFonts w:eastAsia="Times New Roman"/>
                <w:b/>
                <w:bCs/>
                <w:color w:val="000000"/>
                <w:lang w:val="en-CA" w:eastAsia="en-CA"/>
              </w:rPr>
            </w:pPr>
            <w:r>
              <w:rPr>
                <w:b/>
                <w:bCs/>
                <w:color w:val="000000"/>
              </w:rPr>
              <w:t>&lt;0.001</w:t>
            </w:r>
          </w:p>
        </w:tc>
        <w:tc>
          <w:tcPr>
            <w:tcW w:w="1350" w:type="dxa"/>
            <w:vMerge w:val="restart"/>
            <w:tcBorders>
              <w:top w:val="nil"/>
              <w:left w:val="single" w:color="auto" w:sz="4" w:space="0"/>
              <w:bottom w:val="single" w:color="000000" w:sz="4" w:space="0"/>
              <w:right w:val="single" w:color="auto" w:sz="4" w:space="0"/>
            </w:tcBorders>
            <w:shd w:val="clear" w:color="auto" w:fill="auto"/>
            <w:noWrap/>
            <w:vAlign w:val="center"/>
            <w:hideMark/>
          </w:tcPr>
          <w:p w:rsidRPr="003D46B8" w:rsidR="001C1956" w:rsidP="001C1956" w:rsidRDefault="001C1956" w14:paraId="2065A9CD" w14:textId="77777777">
            <w:pPr>
              <w:spacing w:line="240" w:lineRule="auto"/>
              <w:jc w:val="center"/>
              <w:rPr>
                <w:rFonts w:eastAsia="Times New Roman"/>
                <w:color w:val="000000"/>
                <w:lang w:val="en-CA" w:eastAsia="en-CA"/>
              </w:rPr>
            </w:pPr>
            <w:r>
              <w:rPr>
                <w:color w:val="000000"/>
              </w:rPr>
              <w:t>0.765</w:t>
            </w:r>
          </w:p>
        </w:tc>
        <w:tc>
          <w:tcPr>
            <w:tcW w:w="1276" w:type="dxa"/>
            <w:vMerge w:val="restart"/>
            <w:tcBorders>
              <w:top w:val="nil"/>
              <w:left w:val="single" w:color="auto" w:sz="4" w:space="0"/>
              <w:bottom w:val="single" w:color="000000" w:sz="4" w:space="0"/>
              <w:right w:val="single" w:color="auto" w:sz="4" w:space="0"/>
            </w:tcBorders>
            <w:shd w:val="clear" w:color="auto" w:fill="auto"/>
            <w:noWrap/>
            <w:vAlign w:val="center"/>
            <w:hideMark/>
          </w:tcPr>
          <w:p w:rsidRPr="003D46B8" w:rsidR="001C1956" w:rsidP="001C1956" w:rsidRDefault="001C1956" w14:paraId="772FDEBB" w14:textId="77777777">
            <w:pPr>
              <w:spacing w:line="240" w:lineRule="auto"/>
              <w:jc w:val="center"/>
              <w:rPr>
                <w:rFonts w:eastAsia="Times New Roman"/>
                <w:color w:val="000000"/>
                <w:lang w:val="en-CA" w:eastAsia="en-CA"/>
              </w:rPr>
            </w:pPr>
            <w:r>
              <w:rPr>
                <w:color w:val="000000"/>
              </w:rPr>
              <w:t>0.680</w:t>
            </w:r>
          </w:p>
        </w:tc>
      </w:tr>
      <w:tr w:rsidRPr="003D46B8" w:rsidR="001C1956" w:rsidTr="001C1956" w14:paraId="58D28EDA" w14:textId="77777777">
        <w:trPr>
          <w:trHeight w:val="312"/>
        </w:trPr>
        <w:tc>
          <w:tcPr>
            <w:tcW w:w="1256" w:type="dxa"/>
            <w:vMerge/>
            <w:tcBorders>
              <w:top w:val="nil"/>
              <w:left w:val="single" w:color="auto" w:sz="4" w:space="0"/>
              <w:bottom w:val="single" w:color="000000" w:sz="4" w:space="0"/>
              <w:right w:val="single" w:color="auto" w:sz="4" w:space="0"/>
            </w:tcBorders>
            <w:vAlign w:val="center"/>
            <w:hideMark/>
          </w:tcPr>
          <w:p w:rsidRPr="003D46B8" w:rsidR="001C1956" w:rsidP="001C1956" w:rsidRDefault="001C1956" w14:paraId="1E8C1EB3" w14:textId="77777777">
            <w:pPr>
              <w:spacing w:line="240" w:lineRule="auto"/>
              <w:jc w:val="center"/>
              <w:rPr>
                <w:rFonts w:eastAsia="Times New Roman"/>
                <w:color w:val="000000"/>
                <w:lang w:val="en-CA" w:eastAsia="en-CA"/>
              </w:rPr>
            </w:pPr>
          </w:p>
        </w:tc>
        <w:tc>
          <w:tcPr>
            <w:tcW w:w="2066"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00828D67" w14:textId="77777777">
            <w:pPr>
              <w:spacing w:line="240" w:lineRule="auto"/>
              <w:jc w:val="center"/>
              <w:rPr>
                <w:rFonts w:eastAsia="Times New Roman"/>
                <w:color w:val="000000"/>
                <w:lang w:val="en-CA" w:eastAsia="en-CA"/>
              </w:rPr>
            </w:pPr>
            <w:r w:rsidRPr="003D46B8">
              <w:rPr>
                <w:rFonts w:eastAsia="Times New Roman"/>
                <w:color w:val="000000"/>
                <w:lang w:val="en-CA" w:eastAsia="en-CA"/>
              </w:rPr>
              <w:t>Treatment</w:t>
            </w:r>
          </w:p>
        </w:tc>
        <w:tc>
          <w:tcPr>
            <w:tcW w:w="895"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2B7760C4" w14:textId="77777777">
            <w:pPr>
              <w:spacing w:line="240" w:lineRule="auto"/>
              <w:jc w:val="center"/>
              <w:rPr>
                <w:rFonts w:eastAsia="Times New Roman"/>
                <w:color w:val="000000"/>
                <w:lang w:val="en-CA" w:eastAsia="en-CA"/>
              </w:rPr>
            </w:pPr>
            <w:r>
              <w:rPr>
                <w:color w:val="000000"/>
              </w:rPr>
              <w:t>8.186</w:t>
            </w:r>
          </w:p>
        </w:tc>
        <w:tc>
          <w:tcPr>
            <w:tcW w:w="112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1DC80976" w14:textId="77777777">
            <w:pPr>
              <w:spacing w:line="240" w:lineRule="auto"/>
              <w:jc w:val="center"/>
              <w:rPr>
                <w:rFonts w:eastAsia="Times New Roman"/>
                <w:color w:val="000000"/>
                <w:lang w:val="en-CA" w:eastAsia="en-CA"/>
              </w:rPr>
            </w:pPr>
            <w:r>
              <w:rPr>
                <w:color w:val="000000"/>
              </w:rPr>
              <w:t>7.211</w:t>
            </w:r>
          </w:p>
        </w:tc>
        <w:tc>
          <w:tcPr>
            <w:tcW w:w="97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1E1FB312" w14:textId="77777777">
            <w:pPr>
              <w:spacing w:line="240" w:lineRule="auto"/>
              <w:jc w:val="center"/>
              <w:rPr>
                <w:rFonts w:eastAsia="Times New Roman"/>
                <w:color w:val="000000"/>
                <w:lang w:val="en-CA" w:eastAsia="en-CA"/>
              </w:rPr>
            </w:pPr>
            <w:r>
              <w:rPr>
                <w:color w:val="000000"/>
              </w:rPr>
              <w:t>1.135</w:t>
            </w:r>
          </w:p>
        </w:tc>
        <w:tc>
          <w:tcPr>
            <w:tcW w:w="977"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41258867" w14:textId="77777777">
            <w:pPr>
              <w:spacing w:line="240" w:lineRule="auto"/>
              <w:jc w:val="center"/>
              <w:rPr>
                <w:rFonts w:eastAsia="Times New Roman"/>
                <w:color w:val="000000"/>
                <w:lang w:val="en-CA" w:eastAsia="en-CA"/>
              </w:rPr>
            </w:pPr>
            <w:r>
              <w:rPr>
                <w:color w:val="000000"/>
              </w:rPr>
              <w:t>0.258</w:t>
            </w:r>
          </w:p>
        </w:tc>
        <w:tc>
          <w:tcPr>
            <w:tcW w:w="1350" w:type="dxa"/>
            <w:vMerge/>
            <w:tcBorders>
              <w:top w:val="nil"/>
              <w:left w:val="single" w:color="auto" w:sz="4" w:space="0"/>
              <w:bottom w:val="single" w:color="000000" w:sz="4" w:space="0"/>
              <w:right w:val="single" w:color="auto" w:sz="4" w:space="0"/>
            </w:tcBorders>
            <w:vAlign w:val="center"/>
            <w:hideMark/>
          </w:tcPr>
          <w:p w:rsidRPr="003D46B8" w:rsidR="001C1956" w:rsidP="001C1956" w:rsidRDefault="001C1956" w14:paraId="57EEA4DB" w14:textId="77777777">
            <w:pPr>
              <w:spacing w:line="240" w:lineRule="auto"/>
              <w:jc w:val="center"/>
              <w:rPr>
                <w:rFonts w:eastAsia="Times New Roman"/>
                <w:color w:val="000000"/>
                <w:lang w:val="en-CA" w:eastAsia="en-CA"/>
              </w:rPr>
            </w:pPr>
          </w:p>
        </w:tc>
        <w:tc>
          <w:tcPr>
            <w:tcW w:w="1276" w:type="dxa"/>
            <w:vMerge/>
            <w:tcBorders>
              <w:top w:val="nil"/>
              <w:left w:val="single" w:color="auto" w:sz="4" w:space="0"/>
              <w:bottom w:val="single" w:color="000000" w:sz="4" w:space="0"/>
              <w:right w:val="single" w:color="auto" w:sz="4" w:space="0"/>
            </w:tcBorders>
            <w:vAlign w:val="center"/>
            <w:hideMark/>
          </w:tcPr>
          <w:p w:rsidRPr="003D46B8" w:rsidR="001C1956" w:rsidP="001C1956" w:rsidRDefault="001C1956" w14:paraId="79374803" w14:textId="77777777">
            <w:pPr>
              <w:spacing w:line="240" w:lineRule="auto"/>
              <w:jc w:val="center"/>
              <w:rPr>
                <w:rFonts w:eastAsia="Times New Roman"/>
                <w:color w:val="000000"/>
                <w:lang w:val="en-CA" w:eastAsia="en-CA"/>
              </w:rPr>
            </w:pPr>
          </w:p>
        </w:tc>
      </w:tr>
      <w:tr w:rsidRPr="003D46B8" w:rsidR="001C1956" w:rsidTr="001C1956" w14:paraId="4877FF2D" w14:textId="77777777">
        <w:trPr>
          <w:trHeight w:val="312"/>
        </w:trPr>
        <w:tc>
          <w:tcPr>
            <w:tcW w:w="1256" w:type="dxa"/>
            <w:vMerge w:val="restart"/>
            <w:tcBorders>
              <w:top w:val="nil"/>
              <w:left w:val="single" w:color="auto" w:sz="4" w:space="0"/>
              <w:bottom w:val="single" w:color="000000" w:sz="4" w:space="0"/>
              <w:right w:val="single" w:color="auto" w:sz="4" w:space="0"/>
            </w:tcBorders>
            <w:shd w:val="clear" w:color="auto" w:fill="auto"/>
            <w:vAlign w:val="center"/>
            <w:hideMark/>
          </w:tcPr>
          <w:p w:rsidRPr="003D46B8" w:rsidR="001C1956" w:rsidP="001C1956" w:rsidRDefault="001C1956" w14:paraId="20BF3377" w14:textId="77777777">
            <w:pPr>
              <w:spacing w:line="240" w:lineRule="auto"/>
              <w:jc w:val="center"/>
              <w:rPr>
                <w:rFonts w:eastAsia="Times New Roman"/>
                <w:color w:val="000000"/>
                <w:lang w:val="en-CA" w:eastAsia="en-CA"/>
              </w:rPr>
            </w:pPr>
            <w:r w:rsidRPr="003D46B8">
              <w:rPr>
                <w:rFonts w:eastAsia="Times New Roman"/>
                <w:color w:val="000000"/>
                <w:lang w:val="en-CA" w:eastAsia="en-CA"/>
              </w:rPr>
              <w:t>Crown width</w:t>
            </w:r>
          </w:p>
        </w:tc>
        <w:tc>
          <w:tcPr>
            <w:tcW w:w="2066"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62260FC8" w14:textId="77777777">
            <w:pPr>
              <w:spacing w:line="240" w:lineRule="auto"/>
              <w:jc w:val="center"/>
              <w:rPr>
                <w:rFonts w:eastAsia="Times New Roman"/>
                <w:color w:val="000000"/>
                <w:lang w:val="en-CA" w:eastAsia="en-CA"/>
              </w:rPr>
            </w:pPr>
            <w:r w:rsidRPr="003D46B8">
              <w:rPr>
                <w:rFonts w:eastAsia="Times New Roman"/>
                <w:color w:val="000000"/>
                <w:lang w:val="en-CA" w:eastAsia="en-CA"/>
              </w:rPr>
              <w:t>Initial crown width</w:t>
            </w:r>
          </w:p>
        </w:tc>
        <w:tc>
          <w:tcPr>
            <w:tcW w:w="895"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6938444B" w14:textId="77777777">
            <w:pPr>
              <w:spacing w:line="240" w:lineRule="auto"/>
              <w:jc w:val="center"/>
              <w:rPr>
                <w:rFonts w:eastAsia="Times New Roman"/>
                <w:color w:val="000000"/>
                <w:lang w:val="en-CA" w:eastAsia="en-CA"/>
              </w:rPr>
            </w:pPr>
            <w:r>
              <w:rPr>
                <w:color w:val="000000"/>
              </w:rPr>
              <w:t>0.959</w:t>
            </w:r>
          </w:p>
        </w:tc>
        <w:tc>
          <w:tcPr>
            <w:tcW w:w="112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2EA0ECE1" w14:textId="77777777">
            <w:pPr>
              <w:spacing w:line="240" w:lineRule="auto"/>
              <w:jc w:val="center"/>
              <w:rPr>
                <w:rFonts w:eastAsia="Times New Roman"/>
                <w:color w:val="000000"/>
                <w:lang w:val="en-CA" w:eastAsia="en-CA"/>
              </w:rPr>
            </w:pPr>
            <w:r>
              <w:rPr>
                <w:color w:val="000000"/>
              </w:rPr>
              <w:t>0.055</w:t>
            </w:r>
          </w:p>
        </w:tc>
        <w:tc>
          <w:tcPr>
            <w:tcW w:w="97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6EAC4256" w14:textId="77777777">
            <w:pPr>
              <w:spacing w:line="240" w:lineRule="auto"/>
              <w:jc w:val="center"/>
              <w:rPr>
                <w:rFonts w:eastAsia="Times New Roman"/>
                <w:color w:val="000000"/>
                <w:lang w:val="en-CA" w:eastAsia="en-CA"/>
              </w:rPr>
            </w:pPr>
            <w:r>
              <w:rPr>
                <w:color w:val="000000"/>
              </w:rPr>
              <w:t>17.470</w:t>
            </w:r>
          </w:p>
        </w:tc>
        <w:tc>
          <w:tcPr>
            <w:tcW w:w="977"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6179CBD6" w14:textId="77777777">
            <w:pPr>
              <w:spacing w:line="240" w:lineRule="auto"/>
              <w:jc w:val="center"/>
              <w:rPr>
                <w:rFonts w:eastAsia="Times New Roman"/>
                <w:b/>
                <w:bCs/>
                <w:color w:val="000000"/>
                <w:lang w:val="en-CA" w:eastAsia="en-CA"/>
              </w:rPr>
            </w:pPr>
            <w:r>
              <w:rPr>
                <w:b/>
                <w:bCs/>
                <w:color w:val="000000"/>
              </w:rPr>
              <w:t>&lt;0.001</w:t>
            </w:r>
          </w:p>
        </w:tc>
        <w:tc>
          <w:tcPr>
            <w:tcW w:w="1350" w:type="dxa"/>
            <w:vMerge w:val="restart"/>
            <w:tcBorders>
              <w:top w:val="nil"/>
              <w:left w:val="single" w:color="auto" w:sz="4" w:space="0"/>
              <w:bottom w:val="single" w:color="000000" w:sz="4" w:space="0"/>
              <w:right w:val="single" w:color="auto" w:sz="4" w:space="0"/>
            </w:tcBorders>
            <w:shd w:val="clear" w:color="auto" w:fill="auto"/>
            <w:noWrap/>
            <w:vAlign w:val="center"/>
            <w:hideMark/>
          </w:tcPr>
          <w:p w:rsidRPr="003D46B8" w:rsidR="001C1956" w:rsidP="001C1956" w:rsidRDefault="001C1956" w14:paraId="188DAE7B" w14:textId="77777777">
            <w:pPr>
              <w:spacing w:line="240" w:lineRule="auto"/>
              <w:jc w:val="center"/>
              <w:rPr>
                <w:rFonts w:eastAsia="Times New Roman"/>
                <w:color w:val="000000"/>
                <w:lang w:val="en-CA" w:eastAsia="en-CA"/>
              </w:rPr>
            </w:pPr>
            <w:r>
              <w:rPr>
                <w:color w:val="000000"/>
              </w:rPr>
              <w:t>0.710</w:t>
            </w:r>
          </w:p>
        </w:tc>
        <w:tc>
          <w:tcPr>
            <w:tcW w:w="1276" w:type="dxa"/>
            <w:vMerge w:val="restart"/>
            <w:tcBorders>
              <w:top w:val="nil"/>
              <w:left w:val="single" w:color="auto" w:sz="4" w:space="0"/>
              <w:bottom w:val="single" w:color="000000" w:sz="4" w:space="0"/>
              <w:right w:val="single" w:color="auto" w:sz="4" w:space="0"/>
            </w:tcBorders>
            <w:shd w:val="clear" w:color="auto" w:fill="auto"/>
            <w:noWrap/>
            <w:vAlign w:val="center"/>
            <w:hideMark/>
          </w:tcPr>
          <w:p w:rsidRPr="003D46B8" w:rsidR="001C1956" w:rsidP="001C1956" w:rsidRDefault="001C1956" w14:paraId="0E6B6114" w14:textId="77777777">
            <w:pPr>
              <w:spacing w:line="240" w:lineRule="auto"/>
              <w:jc w:val="center"/>
              <w:rPr>
                <w:rFonts w:eastAsia="Times New Roman"/>
                <w:color w:val="000000"/>
                <w:lang w:val="en-CA" w:eastAsia="en-CA"/>
              </w:rPr>
            </w:pPr>
            <w:r>
              <w:rPr>
                <w:color w:val="000000"/>
              </w:rPr>
              <w:t>0.650</w:t>
            </w:r>
          </w:p>
        </w:tc>
      </w:tr>
      <w:tr w:rsidRPr="003D46B8" w:rsidR="001C1956" w:rsidTr="001C1956" w14:paraId="79D62846" w14:textId="77777777">
        <w:trPr>
          <w:trHeight w:val="312"/>
        </w:trPr>
        <w:tc>
          <w:tcPr>
            <w:tcW w:w="1256" w:type="dxa"/>
            <w:vMerge/>
            <w:tcBorders>
              <w:top w:val="nil"/>
              <w:left w:val="single" w:color="auto" w:sz="4" w:space="0"/>
              <w:bottom w:val="single" w:color="000000" w:sz="4" w:space="0"/>
              <w:right w:val="single" w:color="auto" w:sz="4" w:space="0"/>
            </w:tcBorders>
            <w:vAlign w:val="center"/>
            <w:hideMark/>
          </w:tcPr>
          <w:p w:rsidRPr="003D46B8" w:rsidR="001C1956" w:rsidP="001C1956" w:rsidRDefault="001C1956" w14:paraId="3E85430E" w14:textId="77777777">
            <w:pPr>
              <w:spacing w:line="240" w:lineRule="auto"/>
              <w:jc w:val="center"/>
              <w:rPr>
                <w:rFonts w:eastAsia="Times New Roman"/>
                <w:color w:val="000000"/>
                <w:lang w:val="en-CA" w:eastAsia="en-CA"/>
              </w:rPr>
            </w:pPr>
          </w:p>
        </w:tc>
        <w:tc>
          <w:tcPr>
            <w:tcW w:w="2066"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196A4488" w14:textId="77777777">
            <w:pPr>
              <w:spacing w:line="240" w:lineRule="auto"/>
              <w:jc w:val="center"/>
              <w:rPr>
                <w:rFonts w:eastAsia="Times New Roman"/>
                <w:color w:val="000000"/>
                <w:lang w:val="en-CA" w:eastAsia="en-CA"/>
              </w:rPr>
            </w:pPr>
            <w:r w:rsidRPr="003D46B8">
              <w:rPr>
                <w:rFonts w:eastAsia="Times New Roman"/>
                <w:color w:val="000000"/>
                <w:lang w:val="en-CA" w:eastAsia="en-CA"/>
              </w:rPr>
              <w:t>Treatment</w:t>
            </w:r>
          </w:p>
        </w:tc>
        <w:tc>
          <w:tcPr>
            <w:tcW w:w="895"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1CD3E415" w14:textId="77777777">
            <w:pPr>
              <w:spacing w:line="240" w:lineRule="auto"/>
              <w:jc w:val="center"/>
              <w:rPr>
                <w:rFonts w:eastAsia="Times New Roman"/>
                <w:color w:val="000000"/>
                <w:lang w:val="en-CA" w:eastAsia="en-CA"/>
              </w:rPr>
            </w:pPr>
            <w:r w:rsidRPr="003D46B8">
              <w:rPr>
                <w:rFonts w:eastAsia="Times New Roman"/>
                <w:color w:val="000000"/>
                <w:lang w:val="en-CA" w:eastAsia="en-CA"/>
              </w:rPr>
              <w:t>2.857</w:t>
            </w:r>
          </w:p>
        </w:tc>
        <w:tc>
          <w:tcPr>
            <w:tcW w:w="112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07E1C8D5" w14:textId="77777777">
            <w:pPr>
              <w:spacing w:line="240" w:lineRule="auto"/>
              <w:jc w:val="center"/>
              <w:rPr>
                <w:rFonts w:eastAsia="Times New Roman"/>
                <w:color w:val="000000"/>
                <w:lang w:val="en-CA" w:eastAsia="en-CA"/>
              </w:rPr>
            </w:pPr>
            <w:r w:rsidRPr="003D46B8">
              <w:rPr>
                <w:rFonts w:eastAsia="Times New Roman"/>
                <w:color w:val="000000"/>
                <w:lang w:val="en-CA" w:eastAsia="en-CA"/>
              </w:rPr>
              <w:t>3.318</w:t>
            </w:r>
          </w:p>
        </w:tc>
        <w:tc>
          <w:tcPr>
            <w:tcW w:w="97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7BE246A0" w14:textId="77777777">
            <w:pPr>
              <w:spacing w:line="240" w:lineRule="auto"/>
              <w:jc w:val="center"/>
              <w:rPr>
                <w:rFonts w:eastAsia="Times New Roman"/>
                <w:color w:val="000000"/>
                <w:lang w:val="en-CA" w:eastAsia="en-CA"/>
              </w:rPr>
            </w:pPr>
            <w:r w:rsidRPr="003D46B8">
              <w:rPr>
                <w:rFonts w:eastAsia="Times New Roman"/>
                <w:color w:val="000000"/>
                <w:lang w:val="en-CA" w:eastAsia="en-CA"/>
              </w:rPr>
              <w:t>0.861</w:t>
            </w:r>
          </w:p>
        </w:tc>
        <w:tc>
          <w:tcPr>
            <w:tcW w:w="977"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32BC719F" w14:textId="77777777">
            <w:pPr>
              <w:spacing w:line="240" w:lineRule="auto"/>
              <w:jc w:val="center"/>
              <w:rPr>
                <w:rFonts w:eastAsia="Times New Roman"/>
                <w:color w:val="000000"/>
                <w:lang w:val="en-CA" w:eastAsia="en-CA"/>
              </w:rPr>
            </w:pPr>
            <w:r w:rsidRPr="003D46B8">
              <w:rPr>
                <w:rFonts w:eastAsia="Times New Roman"/>
                <w:color w:val="000000"/>
                <w:lang w:val="en-CA" w:eastAsia="en-CA"/>
              </w:rPr>
              <w:t>0.39</w:t>
            </w:r>
            <w:r>
              <w:rPr>
                <w:rFonts w:eastAsia="Times New Roman"/>
                <w:color w:val="000000"/>
                <w:lang w:val="en-CA" w:eastAsia="en-CA"/>
              </w:rPr>
              <w:t>0</w:t>
            </w:r>
          </w:p>
        </w:tc>
        <w:tc>
          <w:tcPr>
            <w:tcW w:w="1350" w:type="dxa"/>
            <w:vMerge/>
            <w:tcBorders>
              <w:top w:val="nil"/>
              <w:left w:val="single" w:color="auto" w:sz="4" w:space="0"/>
              <w:bottom w:val="single" w:color="000000" w:sz="4" w:space="0"/>
              <w:right w:val="single" w:color="auto" w:sz="4" w:space="0"/>
            </w:tcBorders>
            <w:vAlign w:val="center"/>
            <w:hideMark/>
          </w:tcPr>
          <w:p w:rsidRPr="003D46B8" w:rsidR="001C1956" w:rsidP="001C1956" w:rsidRDefault="001C1956" w14:paraId="025FA03B" w14:textId="77777777">
            <w:pPr>
              <w:spacing w:line="240" w:lineRule="auto"/>
              <w:jc w:val="center"/>
              <w:rPr>
                <w:rFonts w:eastAsia="Times New Roman"/>
                <w:color w:val="000000"/>
                <w:lang w:val="en-CA" w:eastAsia="en-CA"/>
              </w:rPr>
            </w:pPr>
          </w:p>
        </w:tc>
        <w:tc>
          <w:tcPr>
            <w:tcW w:w="1276" w:type="dxa"/>
            <w:vMerge/>
            <w:tcBorders>
              <w:top w:val="nil"/>
              <w:left w:val="single" w:color="auto" w:sz="4" w:space="0"/>
              <w:bottom w:val="single" w:color="000000" w:sz="4" w:space="0"/>
              <w:right w:val="single" w:color="auto" w:sz="4" w:space="0"/>
            </w:tcBorders>
            <w:vAlign w:val="center"/>
            <w:hideMark/>
          </w:tcPr>
          <w:p w:rsidRPr="003D46B8" w:rsidR="001C1956" w:rsidP="001C1956" w:rsidRDefault="001C1956" w14:paraId="2992A524" w14:textId="77777777">
            <w:pPr>
              <w:spacing w:line="240" w:lineRule="auto"/>
              <w:jc w:val="center"/>
              <w:rPr>
                <w:rFonts w:eastAsia="Times New Roman"/>
                <w:color w:val="000000"/>
                <w:lang w:val="en-CA" w:eastAsia="en-CA"/>
              </w:rPr>
            </w:pPr>
          </w:p>
        </w:tc>
      </w:tr>
      <w:tr w:rsidRPr="003D46B8" w:rsidR="001C1956" w:rsidTr="00D83930" w14:paraId="0B19F2EA" w14:textId="77777777">
        <w:trPr>
          <w:trHeight w:val="339"/>
        </w:trPr>
        <w:tc>
          <w:tcPr>
            <w:tcW w:w="9918" w:type="dxa"/>
            <w:gridSpan w:val="8"/>
            <w:tcBorders>
              <w:top w:val="single" w:color="auto" w:sz="4" w:space="0"/>
              <w:left w:val="single" w:color="auto" w:sz="4" w:space="0"/>
              <w:bottom w:val="single" w:color="auto" w:sz="4" w:space="0"/>
              <w:right w:val="single" w:color="000000" w:sz="4" w:space="0"/>
            </w:tcBorders>
            <w:shd w:val="clear" w:color="auto" w:fill="D9D9D9" w:themeFill="background1" w:themeFillShade="D9"/>
            <w:vAlign w:val="center"/>
            <w:hideMark/>
          </w:tcPr>
          <w:p w:rsidRPr="003D46B8" w:rsidR="001C1956" w:rsidP="001C1956" w:rsidRDefault="001C1956" w14:paraId="27D4003D" w14:textId="77777777">
            <w:pPr>
              <w:spacing w:line="240" w:lineRule="auto"/>
              <w:rPr>
                <w:rFonts w:eastAsia="Times New Roman"/>
                <w:color w:val="000000"/>
                <w:lang w:val="en-CA" w:eastAsia="en-CA"/>
              </w:rPr>
            </w:pPr>
            <w:r w:rsidRPr="003D46B8">
              <w:rPr>
                <w:rFonts w:eastAsia="Times New Roman"/>
                <w:color w:val="000000"/>
                <w:lang w:val="en-CA" w:eastAsia="en-CA"/>
              </w:rPr>
              <w:t>Spruce</w:t>
            </w:r>
          </w:p>
        </w:tc>
      </w:tr>
      <w:tr w:rsidRPr="003D46B8" w:rsidR="001C1956" w:rsidTr="001C1956" w14:paraId="694E916A" w14:textId="77777777">
        <w:trPr>
          <w:trHeight w:val="312"/>
        </w:trPr>
        <w:tc>
          <w:tcPr>
            <w:tcW w:w="1256" w:type="dxa"/>
            <w:vMerge w:val="restart"/>
            <w:tcBorders>
              <w:top w:val="nil"/>
              <w:left w:val="single" w:color="auto" w:sz="4" w:space="0"/>
              <w:bottom w:val="single" w:color="000000" w:sz="4" w:space="0"/>
              <w:right w:val="single" w:color="auto" w:sz="4" w:space="0"/>
            </w:tcBorders>
            <w:shd w:val="clear" w:color="auto" w:fill="auto"/>
            <w:vAlign w:val="center"/>
            <w:hideMark/>
          </w:tcPr>
          <w:p w:rsidRPr="003D46B8" w:rsidR="001C1956" w:rsidP="001C1956" w:rsidRDefault="001C1956" w14:paraId="7D88AACF" w14:textId="77777777">
            <w:pPr>
              <w:spacing w:line="240" w:lineRule="auto"/>
              <w:jc w:val="center"/>
              <w:rPr>
                <w:rFonts w:eastAsia="Times New Roman"/>
                <w:color w:val="000000"/>
                <w:lang w:val="en-CA" w:eastAsia="en-CA"/>
              </w:rPr>
            </w:pPr>
            <w:r w:rsidRPr="003D46B8">
              <w:rPr>
                <w:rFonts w:eastAsia="Times New Roman"/>
                <w:color w:val="000000"/>
                <w:lang w:val="en-CA" w:eastAsia="en-CA"/>
              </w:rPr>
              <w:t>Height</w:t>
            </w:r>
          </w:p>
        </w:tc>
        <w:tc>
          <w:tcPr>
            <w:tcW w:w="2066"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7F0DC30D" w14:textId="77777777">
            <w:pPr>
              <w:spacing w:line="240" w:lineRule="auto"/>
              <w:jc w:val="center"/>
              <w:rPr>
                <w:rFonts w:eastAsia="Times New Roman"/>
                <w:color w:val="000000"/>
                <w:lang w:val="en-CA" w:eastAsia="en-CA"/>
              </w:rPr>
            </w:pPr>
            <w:r w:rsidRPr="003D46B8">
              <w:rPr>
                <w:rFonts w:eastAsia="Times New Roman"/>
                <w:color w:val="000000"/>
                <w:lang w:val="en-CA" w:eastAsia="en-CA"/>
              </w:rPr>
              <w:t>Initial height</w:t>
            </w:r>
          </w:p>
        </w:tc>
        <w:tc>
          <w:tcPr>
            <w:tcW w:w="895"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4E00D3AA" w14:textId="77777777">
            <w:pPr>
              <w:spacing w:line="240" w:lineRule="auto"/>
              <w:jc w:val="center"/>
              <w:rPr>
                <w:rFonts w:eastAsia="Times New Roman"/>
                <w:color w:val="000000"/>
                <w:lang w:val="en-CA" w:eastAsia="en-CA"/>
              </w:rPr>
            </w:pPr>
            <w:r>
              <w:rPr>
                <w:color w:val="000000"/>
              </w:rPr>
              <w:t>1.578</w:t>
            </w:r>
          </w:p>
        </w:tc>
        <w:tc>
          <w:tcPr>
            <w:tcW w:w="112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10C50A09" w14:textId="77777777">
            <w:pPr>
              <w:spacing w:line="240" w:lineRule="auto"/>
              <w:jc w:val="center"/>
              <w:rPr>
                <w:rFonts w:eastAsia="Times New Roman"/>
                <w:color w:val="000000"/>
                <w:lang w:val="en-CA" w:eastAsia="en-CA"/>
              </w:rPr>
            </w:pPr>
            <w:r>
              <w:rPr>
                <w:color w:val="000000"/>
              </w:rPr>
              <w:t>0.074</w:t>
            </w:r>
          </w:p>
        </w:tc>
        <w:tc>
          <w:tcPr>
            <w:tcW w:w="97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721EB69C" w14:textId="77777777">
            <w:pPr>
              <w:spacing w:line="240" w:lineRule="auto"/>
              <w:jc w:val="center"/>
              <w:rPr>
                <w:rFonts w:eastAsia="Times New Roman"/>
                <w:color w:val="000000"/>
                <w:lang w:val="en-CA" w:eastAsia="en-CA"/>
              </w:rPr>
            </w:pPr>
            <w:r>
              <w:rPr>
                <w:color w:val="000000"/>
              </w:rPr>
              <w:t>21.298</w:t>
            </w:r>
          </w:p>
        </w:tc>
        <w:tc>
          <w:tcPr>
            <w:tcW w:w="977"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1F50797B" w14:textId="77777777">
            <w:pPr>
              <w:spacing w:line="240" w:lineRule="auto"/>
              <w:jc w:val="center"/>
              <w:rPr>
                <w:rFonts w:eastAsia="Times New Roman"/>
                <w:b/>
                <w:bCs/>
                <w:color w:val="000000"/>
                <w:lang w:val="en-CA" w:eastAsia="en-CA"/>
              </w:rPr>
            </w:pPr>
            <w:r>
              <w:rPr>
                <w:b/>
                <w:bCs/>
                <w:color w:val="000000"/>
              </w:rPr>
              <w:t>&lt;0.001</w:t>
            </w:r>
          </w:p>
        </w:tc>
        <w:tc>
          <w:tcPr>
            <w:tcW w:w="1350" w:type="dxa"/>
            <w:vMerge w:val="restart"/>
            <w:tcBorders>
              <w:top w:val="nil"/>
              <w:left w:val="single" w:color="auto" w:sz="4" w:space="0"/>
              <w:bottom w:val="single" w:color="000000" w:sz="4" w:space="0"/>
              <w:right w:val="single" w:color="auto" w:sz="4" w:space="0"/>
            </w:tcBorders>
            <w:shd w:val="clear" w:color="auto" w:fill="auto"/>
            <w:noWrap/>
            <w:vAlign w:val="center"/>
            <w:hideMark/>
          </w:tcPr>
          <w:p w:rsidRPr="003D46B8" w:rsidR="001C1956" w:rsidP="001C1956" w:rsidRDefault="001C1956" w14:paraId="6D51326E" w14:textId="77777777">
            <w:pPr>
              <w:spacing w:line="240" w:lineRule="auto"/>
              <w:jc w:val="center"/>
              <w:rPr>
                <w:rFonts w:eastAsia="Times New Roman"/>
                <w:color w:val="000000"/>
                <w:lang w:val="en-CA" w:eastAsia="en-CA"/>
              </w:rPr>
            </w:pPr>
            <w:r>
              <w:rPr>
                <w:color w:val="000000"/>
              </w:rPr>
              <w:t>0.748</w:t>
            </w:r>
          </w:p>
        </w:tc>
        <w:tc>
          <w:tcPr>
            <w:tcW w:w="1276" w:type="dxa"/>
            <w:vMerge w:val="restart"/>
            <w:tcBorders>
              <w:top w:val="nil"/>
              <w:left w:val="single" w:color="auto" w:sz="4" w:space="0"/>
              <w:bottom w:val="single" w:color="000000" w:sz="4" w:space="0"/>
              <w:right w:val="single" w:color="auto" w:sz="4" w:space="0"/>
            </w:tcBorders>
            <w:shd w:val="clear" w:color="auto" w:fill="auto"/>
            <w:noWrap/>
            <w:vAlign w:val="center"/>
            <w:hideMark/>
          </w:tcPr>
          <w:p w:rsidRPr="003D46B8" w:rsidR="001C1956" w:rsidP="001C1956" w:rsidRDefault="001C1956" w14:paraId="5F08A27D" w14:textId="77777777">
            <w:pPr>
              <w:spacing w:line="240" w:lineRule="auto"/>
              <w:jc w:val="center"/>
              <w:rPr>
                <w:rFonts w:eastAsia="Times New Roman"/>
                <w:color w:val="000000"/>
                <w:lang w:val="en-CA" w:eastAsia="en-CA"/>
              </w:rPr>
            </w:pPr>
            <w:r>
              <w:rPr>
                <w:color w:val="000000"/>
              </w:rPr>
              <w:t>0.658</w:t>
            </w:r>
          </w:p>
        </w:tc>
      </w:tr>
      <w:tr w:rsidRPr="003D46B8" w:rsidR="001C1956" w:rsidTr="001C1956" w14:paraId="0955801F" w14:textId="77777777">
        <w:trPr>
          <w:trHeight w:val="312"/>
        </w:trPr>
        <w:tc>
          <w:tcPr>
            <w:tcW w:w="1256" w:type="dxa"/>
            <w:vMerge/>
            <w:tcBorders>
              <w:top w:val="nil"/>
              <w:left w:val="single" w:color="auto" w:sz="4" w:space="0"/>
              <w:bottom w:val="single" w:color="000000" w:sz="4" w:space="0"/>
              <w:right w:val="single" w:color="auto" w:sz="4" w:space="0"/>
            </w:tcBorders>
            <w:vAlign w:val="center"/>
            <w:hideMark/>
          </w:tcPr>
          <w:p w:rsidRPr="003D46B8" w:rsidR="001C1956" w:rsidP="001C1956" w:rsidRDefault="001C1956" w14:paraId="062D80F4" w14:textId="77777777">
            <w:pPr>
              <w:spacing w:line="240" w:lineRule="auto"/>
              <w:jc w:val="center"/>
              <w:rPr>
                <w:rFonts w:eastAsia="Times New Roman"/>
                <w:color w:val="000000"/>
                <w:lang w:val="en-CA" w:eastAsia="en-CA"/>
              </w:rPr>
            </w:pPr>
          </w:p>
        </w:tc>
        <w:tc>
          <w:tcPr>
            <w:tcW w:w="2066"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1AB8C445" w14:textId="77777777">
            <w:pPr>
              <w:spacing w:line="240" w:lineRule="auto"/>
              <w:jc w:val="center"/>
              <w:rPr>
                <w:rFonts w:eastAsia="Times New Roman"/>
                <w:color w:val="000000"/>
                <w:lang w:val="en-CA" w:eastAsia="en-CA"/>
              </w:rPr>
            </w:pPr>
            <w:r w:rsidRPr="003D46B8">
              <w:rPr>
                <w:rFonts w:eastAsia="Times New Roman"/>
                <w:color w:val="000000"/>
                <w:lang w:val="en-CA" w:eastAsia="en-CA"/>
              </w:rPr>
              <w:t>Treatment</w:t>
            </w:r>
          </w:p>
        </w:tc>
        <w:tc>
          <w:tcPr>
            <w:tcW w:w="895"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3D4E4450" w14:textId="77777777">
            <w:pPr>
              <w:spacing w:line="240" w:lineRule="auto"/>
              <w:jc w:val="center"/>
              <w:rPr>
                <w:rFonts w:eastAsia="Times New Roman"/>
                <w:color w:val="000000"/>
                <w:lang w:val="en-CA" w:eastAsia="en-CA"/>
              </w:rPr>
            </w:pPr>
            <w:r>
              <w:rPr>
                <w:color w:val="000000"/>
              </w:rPr>
              <w:t>-6.114</w:t>
            </w:r>
          </w:p>
        </w:tc>
        <w:tc>
          <w:tcPr>
            <w:tcW w:w="112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7E9F8235" w14:textId="77777777">
            <w:pPr>
              <w:spacing w:line="240" w:lineRule="auto"/>
              <w:jc w:val="center"/>
              <w:rPr>
                <w:rFonts w:eastAsia="Times New Roman"/>
                <w:color w:val="000000"/>
                <w:lang w:val="en-CA" w:eastAsia="en-CA"/>
              </w:rPr>
            </w:pPr>
            <w:r>
              <w:rPr>
                <w:color w:val="000000"/>
              </w:rPr>
              <w:t>1.891</w:t>
            </w:r>
          </w:p>
        </w:tc>
        <w:tc>
          <w:tcPr>
            <w:tcW w:w="97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48532097" w14:textId="77777777">
            <w:pPr>
              <w:spacing w:line="240" w:lineRule="auto"/>
              <w:jc w:val="center"/>
              <w:rPr>
                <w:rFonts w:eastAsia="Times New Roman"/>
                <w:color w:val="000000"/>
                <w:lang w:val="en-CA" w:eastAsia="en-CA"/>
              </w:rPr>
            </w:pPr>
            <w:r>
              <w:rPr>
                <w:color w:val="000000"/>
              </w:rPr>
              <w:t>-3.234</w:t>
            </w:r>
          </w:p>
        </w:tc>
        <w:tc>
          <w:tcPr>
            <w:tcW w:w="977"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38162C14" w14:textId="77777777">
            <w:pPr>
              <w:spacing w:line="240" w:lineRule="auto"/>
              <w:jc w:val="center"/>
              <w:rPr>
                <w:rFonts w:eastAsia="Times New Roman"/>
                <w:b/>
                <w:bCs/>
                <w:color w:val="000000"/>
                <w:lang w:val="en-CA" w:eastAsia="en-CA"/>
              </w:rPr>
            </w:pPr>
            <w:r>
              <w:rPr>
                <w:b/>
                <w:bCs/>
                <w:color w:val="000000"/>
              </w:rPr>
              <w:t>0.001</w:t>
            </w:r>
          </w:p>
        </w:tc>
        <w:tc>
          <w:tcPr>
            <w:tcW w:w="1350" w:type="dxa"/>
            <w:vMerge/>
            <w:tcBorders>
              <w:top w:val="nil"/>
              <w:left w:val="single" w:color="auto" w:sz="4" w:space="0"/>
              <w:bottom w:val="single" w:color="000000" w:sz="4" w:space="0"/>
              <w:right w:val="single" w:color="auto" w:sz="4" w:space="0"/>
            </w:tcBorders>
            <w:vAlign w:val="center"/>
            <w:hideMark/>
          </w:tcPr>
          <w:p w:rsidRPr="003D46B8" w:rsidR="001C1956" w:rsidP="001C1956" w:rsidRDefault="001C1956" w14:paraId="45A5D255" w14:textId="77777777">
            <w:pPr>
              <w:spacing w:line="240" w:lineRule="auto"/>
              <w:jc w:val="center"/>
              <w:rPr>
                <w:rFonts w:eastAsia="Times New Roman"/>
                <w:color w:val="000000"/>
                <w:lang w:val="en-CA" w:eastAsia="en-CA"/>
              </w:rPr>
            </w:pPr>
          </w:p>
        </w:tc>
        <w:tc>
          <w:tcPr>
            <w:tcW w:w="1276" w:type="dxa"/>
            <w:vMerge/>
            <w:tcBorders>
              <w:top w:val="nil"/>
              <w:left w:val="single" w:color="auto" w:sz="4" w:space="0"/>
              <w:bottom w:val="single" w:color="000000" w:sz="4" w:space="0"/>
              <w:right w:val="single" w:color="auto" w:sz="4" w:space="0"/>
            </w:tcBorders>
            <w:vAlign w:val="center"/>
            <w:hideMark/>
          </w:tcPr>
          <w:p w:rsidRPr="003D46B8" w:rsidR="001C1956" w:rsidP="001C1956" w:rsidRDefault="001C1956" w14:paraId="0582E345" w14:textId="77777777">
            <w:pPr>
              <w:spacing w:line="240" w:lineRule="auto"/>
              <w:jc w:val="center"/>
              <w:rPr>
                <w:rFonts w:eastAsia="Times New Roman"/>
                <w:color w:val="000000"/>
                <w:lang w:val="en-CA" w:eastAsia="en-CA"/>
              </w:rPr>
            </w:pPr>
          </w:p>
        </w:tc>
      </w:tr>
      <w:tr w:rsidRPr="003D46B8" w:rsidR="001C1956" w:rsidTr="001C1956" w14:paraId="4D1DF33D" w14:textId="77777777">
        <w:trPr>
          <w:trHeight w:val="360"/>
        </w:trPr>
        <w:tc>
          <w:tcPr>
            <w:tcW w:w="1256" w:type="dxa"/>
            <w:vMerge w:val="restart"/>
            <w:tcBorders>
              <w:top w:val="nil"/>
              <w:left w:val="single" w:color="auto" w:sz="4" w:space="0"/>
              <w:bottom w:val="single" w:color="000000" w:sz="4" w:space="0"/>
              <w:right w:val="single" w:color="auto" w:sz="4" w:space="0"/>
            </w:tcBorders>
            <w:shd w:val="clear" w:color="auto" w:fill="auto"/>
            <w:vAlign w:val="center"/>
            <w:hideMark/>
          </w:tcPr>
          <w:p w:rsidRPr="003D46B8" w:rsidR="001C1956" w:rsidP="001C1956" w:rsidRDefault="001C1956" w14:paraId="3020E5A0" w14:textId="77777777">
            <w:pPr>
              <w:spacing w:line="240" w:lineRule="auto"/>
              <w:jc w:val="center"/>
              <w:rPr>
                <w:rFonts w:eastAsia="Times New Roman"/>
                <w:color w:val="000000"/>
                <w:lang w:val="en-CA" w:eastAsia="en-CA"/>
              </w:rPr>
            </w:pPr>
            <w:r w:rsidRPr="003D46B8">
              <w:rPr>
                <w:rFonts w:eastAsia="Times New Roman"/>
                <w:color w:val="000000"/>
                <w:lang w:val="en-CA" w:eastAsia="en-CA"/>
              </w:rPr>
              <w:t>Basal diameter</w:t>
            </w:r>
          </w:p>
        </w:tc>
        <w:tc>
          <w:tcPr>
            <w:tcW w:w="2066"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79160616" w14:textId="77777777">
            <w:pPr>
              <w:spacing w:line="240" w:lineRule="auto"/>
              <w:jc w:val="center"/>
              <w:rPr>
                <w:rFonts w:eastAsia="Times New Roman"/>
                <w:color w:val="000000"/>
                <w:lang w:val="en-CA" w:eastAsia="en-CA"/>
              </w:rPr>
            </w:pPr>
            <w:r w:rsidRPr="003D46B8">
              <w:rPr>
                <w:rFonts w:eastAsia="Times New Roman"/>
                <w:color w:val="000000"/>
                <w:lang w:val="en-CA" w:eastAsia="en-CA"/>
              </w:rPr>
              <w:t>Initial basal</w:t>
            </w:r>
          </w:p>
        </w:tc>
        <w:tc>
          <w:tcPr>
            <w:tcW w:w="895"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5CF46776" w14:textId="77777777">
            <w:pPr>
              <w:spacing w:line="240" w:lineRule="auto"/>
              <w:jc w:val="center"/>
              <w:rPr>
                <w:rFonts w:eastAsia="Times New Roman"/>
                <w:color w:val="000000"/>
                <w:lang w:val="en-CA" w:eastAsia="en-CA"/>
              </w:rPr>
            </w:pPr>
            <w:r>
              <w:rPr>
                <w:color w:val="000000"/>
              </w:rPr>
              <w:t>1.314</w:t>
            </w:r>
          </w:p>
        </w:tc>
        <w:tc>
          <w:tcPr>
            <w:tcW w:w="112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2732023E" w14:textId="77777777">
            <w:pPr>
              <w:spacing w:line="240" w:lineRule="auto"/>
              <w:jc w:val="center"/>
              <w:rPr>
                <w:rFonts w:eastAsia="Times New Roman"/>
                <w:color w:val="000000"/>
                <w:lang w:val="en-CA" w:eastAsia="en-CA"/>
              </w:rPr>
            </w:pPr>
            <w:r>
              <w:rPr>
                <w:color w:val="000000"/>
              </w:rPr>
              <w:t>0.083</w:t>
            </w:r>
          </w:p>
        </w:tc>
        <w:tc>
          <w:tcPr>
            <w:tcW w:w="97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448CDF56" w14:textId="77777777">
            <w:pPr>
              <w:spacing w:line="240" w:lineRule="auto"/>
              <w:jc w:val="center"/>
              <w:rPr>
                <w:rFonts w:eastAsia="Times New Roman"/>
                <w:color w:val="000000"/>
                <w:lang w:val="en-CA" w:eastAsia="en-CA"/>
              </w:rPr>
            </w:pPr>
            <w:r>
              <w:rPr>
                <w:color w:val="000000"/>
              </w:rPr>
              <w:t>15.795</w:t>
            </w:r>
          </w:p>
        </w:tc>
        <w:tc>
          <w:tcPr>
            <w:tcW w:w="977"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6B60C5C6" w14:textId="77777777">
            <w:pPr>
              <w:spacing w:line="240" w:lineRule="auto"/>
              <w:jc w:val="center"/>
              <w:rPr>
                <w:rFonts w:eastAsia="Times New Roman"/>
                <w:b/>
                <w:bCs/>
                <w:color w:val="000000"/>
                <w:lang w:val="en-CA" w:eastAsia="en-CA"/>
              </w:rPr>
            </w:pPr>
            <w:r>
              <w:rPr>
                <w:b/>
                <w:bCs/>
                <w:color w:val="000000"/>
              </w:rPr>
              <w:t>&lt;0.001</w:t>
            </w:r>
          </w:p>
        </w:tc>
        <w:tc>
          <w:tcPr>
            <w:tcW w:w="1350" w:type="dxa"/>
            <w:vMerge w:val="restart"/>
            <w:tcBorders>
              <w:top w:val="nil"/>
              <w:left w:val="single" w:color="auto" w:sz="4" w:space="0"/>
              <w:bottom w:val="single" w:color="000000" w:sz="4" w:space="0"/>
              <w:right w:val="single" w:color="auto" w:sz="4" w:space="0"/>
            </w:tcBorders>
            <w:shd w:val="clear" w:color="auto" w:fill="auto"/>
            <w:noWrap/>
            <w:vAlign w:val="center"/>
            <w:hideMark/>
          </w:tcPr>
          <w:p w:rsidRPr="003D46B8" w:rsidR="001C1956" w:rsidP="001C1956" w:rsidRDefault="001C1956" w14:paraId="7A902D78" w14:textId="77777777">
            <w:pPr>
              <w:spacing w:line="240" w:lineRule="auto"/>
              <w:jc w:val="center"/>
              <w:rPr>
                <w:rFonts w:eastAsia="Times New Roman"/>
                <w:color w:val="000000"/>
                <w:lang w:val="en-CA" w:eastAsia="en-CA"/>
              </w:rPr>
            </w:pPr>
            <w:r>
              <w:rPr>
                <w:color w:val="000000"/>
              </w:rPr>
              <w:t>0.570</w:t>
            </w:r>
          </w:p>
        </w:tc>
        <w:tc>
          <w:tcPr>
            <w:tcW w:w="1276" w:type="dxa"/>
            <w:vMerge w:val="restart"/>
            <w:tcBorders>
              <w:top w:val="nil"/>
              <w:left w:val="single" w:color="auto" w:sz="4" w:space="0"/>
              <w:bottom w:val="single" w:color="000000" w:sz="4" w:space="0"/>
              <w:right w:val="single" w:color="auto" w:sz="4" w:space="0"/>
            </w:tcBorders>
            <w:shd w:val="clear" w:color="auto" w:fill="auto"/>
            <w:noWrap/>
            <w:vAlign w:val="center"/>
            <w:hideMark/>
          </w:tcPr>
          <w:p w:rsidRPr="003D46B8" w:rsidR="001C1956" w:rsidP="001C1956" w:rsidRDefault="001C1956" w14:paraId="082D4E35" w14:textId="77777777">
            <w:pPr>
              <w:spacing w:line="240" w:lineRule="auto"/>
              <w:jc w:val="center"/>
              <w:rPr>
                <w:rFonts w:eastAsia="Times New Roman"/>
                <w:color w:val="000000"/>
                <w:lang w:val="en-CA" w:eastAsia="en-CA"/>
              </w:rPr>
            </w:pPr>
            <w:r>
              <w:rPr>
                <w:color w:val="000000"/>
              </w:rPr>
              <w:t>0.567</w:t>
            </w:r>
          </w:p>
        </w:tc>
      </w:tr>
      <w:tr w:rsidRPr="003D46B8" w:rsidR="001C1956" w:rsidTr="001C1956" w14:paraId="160DEA85" w14:textId="77777777">
        <w:trPr>
          <w:trHeight w:val="360"/>
        </w:trPr>
        <w:tc>
          <w:tcPr>
            <w:tcW w:w="1256" w:type="dxa"/>
            <w:vMerge/>
            <w:tcBorders>
              <w:top w:val="nil"/>
              <w:left w:val="single" w:color="auto" w:sz="4" w:space="0"/>
              <w:bottom w:val="single" w:color="000000" w:sz="4" w:space="0"/>
              <w:right w:val="single" w:color="auto" w:sz="4" w:space="0"/>
            </w:tcBorders>
            <w:vAlign w:val="center"/>
            <w:hideMark/>
          </w:tcPr>
          <w:p w:rsidRPr="003D46B8" w:rsidR="001C1956" w:rsidP="001C1956" w:rsidRDefault="001C1956" w14:paraId="1109368B" w14:textId="77777777">
            <w:pPr>
              <w:spacing w:line="240" w:lineRule="auto"/>
              <w:jc w:val="center"/>
              <w:rPr>
                <w:rFonts w:eastAsia="Times New Roman"/>
                <w:color w:val="000000"/>
                <w:lang w:val="en-CA" w:eastAsia="en-CA"/>
              </w:rPr>
            </w:pPr>
          </w:p>
        </w:tc>
        <w:tc>
          <w:tcPr>
            <w:tcW w:w="2066"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297E1BA2" w14:textId="77777777">
            <w:pPr>
              <w:spacing w:line="240" w:lineRule="auto"/>
              <w:jc w:val="center"/>
              <w:rPr>
                <w:rFonts w:eastAsia="Times New Roman"/>
                <w:color w:val="000000"/>
                <w:lang w:val="en-CA" w:eastAsia="en-CA"/>
              </w:rPr>
            </w:pPr>
            <w:r w:rsidRPr="003D46B8">
              <w:rPr>
                <w:rFonts w:eastAsia="Times New Roman"/>
                <w:color w:val="000000"/>
                <w:lang w:val="en-CA" w:eastAsia="en-CA"/>
              </w:rPr>
              <w:t>Treatment</w:t>
            </w:r>
          </w:p>
        </w:tc>
        <w:tc>
          <w:tcPr>
            <w:tcW w:w="895"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65F6E4F9" w14:textId="77777777">
            <w:pPr>
              <w:spacing w:line="240" w:lineRule="auto"/>
              <w:jc w:val="center"/>
              <w:rPr>
                <w:rFonts w:eastAsia="Times New Roman"/>
                <w:color w:val="000000"/>
                <w:lang w:val="en-CA" w:eastAsia="en-CA"/>
              </w:rPr>
            </w:pPr>
            <w:r>
              <w:rPr>
                <w:color w:val="000000"/>
              </w:rPr>
              <w:t>-0.886</w:t>
            </w:r>
          </w:p>
        </w:tc>
        <w:tc>
          <w:tcPr>
            <w:tcW w:w="112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4BBB1D77" w14:textId="77777777">
            <w:pPr>
              <w:spacing w:line="240" w:lineRule="auto"/>
              <w:jc w:val="center"/>
              <w:rPr>
                <w:rFonts w:eastAsia="Times New Roman"/>
                <w:color w:val="000000"/>
                <w:lang w:val="en-CA" w:eastAsia="en-CA"/>
              </w:rPr>
            </w:pPr>
            <w:r>
              <w:rPr>
                <w:color w:val="000000"/>
              </w:rPr>
              <w:t>0.290</w:t>
            </w:r>
          </w:p>
        </w:tc>
        <w:tc>
          <w:tcPr>
            <w:tcW w:w="97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6466457B" w14:textId="77777777">
            <w:pPr>
              <w:spacing w:line="240" w:lineRule="auto"/>
              <w:jc w:val="center"/>
              <w:rPr>
                <w:rFonts w:eastAsia="Times New Roman"/>
                <w:color w:val="000000"/>
                <w:lang w:val="en-CA" w:eastAsia="en-CA"/>
              </w:rPr>
            </w:pPr>
            <w:r>
              <w:rPr>
                <w:color w:val="000000"/>
              </w:rPr>
              <w:t>-3.057</w:t>
            </w:r>
          </w:p>
        </w:tc>
        <w:tc>
          <w:tcPr>
            <w:tcW w:w="977"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42846510" w14:textId="77777777">
            <w:pPr>
              <w:spacing w:line="240" w:lineRule="auto"/>
              <w:jc w:val="center"/>
              <w:rPr>
                <w:rFonts w:eastAsia="Times New Roman"/>
                <w:b/>
                <w:bCs/>
                <w:color w:val="000000"/>
                <w:lang w:val="en-CA" w:eastAsia="en-CA"/>
              </w:rPr>
            </w:pPr>
            <w:r>
              <w:rPr>
                <w:b/>
                <w:bCs/>
                <w:color w:val="000000"/>
              </w:rPr>
              <w:t>0.003</w:t>
            </w:r>
          </w:p>
        </w:tc>
        <w:tc>
          <w:tcPr>
            <w:tcW w:w="1350" w:type="dxa"/>
            <w:vMerge/>
            <w:tcBorders>
              <w:top w:val="nil"/>
              <w:left w:val="single" w:color="auto" w:sz="4" w:space="0"/>
              <w:bottom w:val="single" w:color="000000" w:sz="4" w:space="0"/>
              <w:right w:val="single" w:color="auto" w:sz="4" w:space="0"/>
            </w:tcBorders>
            <w:vAlign w:val="center"/>
            <w:hideMark/>
          </w:tcPr>
          <w:p w:rsidRPr="003D46B8" w:rsidR="001C1956" w:rsidP="001C1956" w:rsidRDefault="001C1956" w14:paraId="6C25E76F" w14:textId="77777777">
            <w:pPr>
              <w:spacing w:line="240" w:lineRule="auto"/>
              <w:jc w:val="center"/>
              <w:rPr>
                <w:rFonts w:eastAsia="Times New Roman"/>
                <w:color w:val="000000"/>
                <w:lang w:val="en-CA" w:eastAsia="en-CA"/>
              </w:rPr>
            </w:pPr>
          </w:p>
        </w:tc>
        <w:tc>
          <w:tcPr>
            <w:tcW w:w="1276" w:type="dxa"/>
            <w:vMerge/>
            <w:tcBorders>
              <w:top w:val="nil"/>
              <w:left w:val="single" w:color="auto" w:sz="4" w:space="0"/>
              <w:bottom w:val="single" w:color="000000" w:sz="4" w:space="0"/>
              <w:right w:val="single" w:color="auto" w:sz="4" w:space="0"/>
            </w:tcBorders>
            <w:vAlign w:val="center"/>
            <w:hideMark/>
          </w:tcPr>
          <w:p w:rsidRPr="003D46B8" w:rsidR="001C1956" w:rsidP="001C1956" w:rsidRDefault="001C1956" w14:paraId="052C7840" w14:textId="77777777">
            <w:pPr>
              <w:spacing w:line="240" w:lineRule="auto"/>
              <w:jc w:val="center"/>
              <w:rPr>
                <w:rFonts w:eastAsia="Times New Roman"/>
                <w:color w:val="000000"/>
                <w:lang w:val="en-CA" w:eastAsia="en-CA"/>
              </w:rPr>
            </w:pPr>
          </w:p>
        </w:tc>
      </w:tr>
      <w:tr w:rsidRPr="003D46B8" w:rsidR="001C1956" w:rsidTr="001C1956" w14:paraId="764D8AF0" w14:textId="77777777">
        <w:trPr>
          <w:trHeight w:val="360"/>
        </w:trPr>
        <w:tc>
          <w:tcPr>
            <w:tcW w:w="1256" w:type="dxa"/>
            <w:vMerge w:val="restart"/>
            <w:tcBorders>
              <w:top w:val="nil"/>
              <w:left w:val="single" w:color="auto" w:sz="4" w:space="0"/>
              <w:bottom w:val="single" w:color="000000" w:sz="4" w:space="0"/>
              <w:right w:val="single" w:color="auto" w:sz="4" w:space="0"/>
            </w:tcBorders>
            <w:shd w:val="clear" w:color="auto" w:fill="auto"/>
            <w:vAlign w:val="center"/>
            <w:hideMark/>
          </w:tcPr>
          <w:p w:rsidRPr="003D46B8" w:rsidR="001C1956" w:rsidP="001C1956" w:rsidRDefault="001C1956" w14:paraId="2EEABDCB" w14:textId="77777777">
            <w:pPr>
              <w:spacing w:line="240" w:lineRule="auto"/>
              <w:jc w:val="center"/>
              <w:rPr>
                <w:rFonts w:eastAsia="Times New Roman"/>
                <w:color w:val="000000"/>
                <w:lang w:val="en-CA" w:eastAsia="en-CA"/>
              </w:rPr>
            </w:pPr>
            <w:r w:rsidRPr="003D46B8">
              <w:rPr>
                <w:rFonts w:eastAsia="Times New Roman"/>
                <w:color w:val="000000"/>
                <w:lang w:val="en-CA" w:eastAsia="en-CA"/>
              </w:rPr>
              <w:t>Crown depth</w:t>
            </w:r>
          </w:p>
        </w:tc>
        <w:tc>
          <w:tcPr>
            <w:tcW w:w="2066"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7E7FE78A" w14:textId="77777777">
            <w:pPr>
              <w:spacing w:line="240" w:lineRule="auto"/>
              <w:jc w:val="center"/>
              <w:rPr>
                <w:rFonts w:eastAsia="Times New Roman"/>
                <w:color w:val="000000"/>
                <w:lang w:val="en-CA" w:eastAsia="en-CA"/>
              </w:rPr>
            </w:pPr>
            <w:r w:rsidRPr="003D46B8">
              <w:rPr>
                <w:rFonts w:eastAsia="Times New Roman"/>
                <w:color w:val="000000"/>
                <w:lang w:val="en-CA" w:eastAsia="en-CA"/>
              </w:rPr>
              <w:t>Initial crown depth</w:t>
            </w:r>
          </w:p>
        </w:tc>
        <w:tc>
          <w:tcPr>
            <w:tcW w:w="895"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0BE28E53" w14:textId="77777777">
            <w:pPr>
              <w:spacing w:line="240" w:lineRule="auto"/>
              <w:jc w:val="center"/>
              <w:rPr>
                <w:rFonts w:eastAsia="Times New Roman"/>
                <w:color w:val="000000"/>
                <w:lang w:val="en-CA" w:eastAsia="en-CA"/>
              </w:rPr>
            </w:pPr>
            <w:r>
              <w:rPr>
                <w:color w:val="000000"/>
              </w:rPr>
              <w:t>1.503</w:t>
            </w:r>
          </w:p>
        </w:tc>
        <w:tc>
          <w:tcPr>
            <w:tcW w:w="112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0D7ABCEE" w14:textId="77777777">
            <w:pPr>
              <w:spacing w:line="240" w:lineRule="auto"/>
              <w:jc w:val="center"/>
              <w:rPr>
                <w:rFonts w:eastAsia="Times New Roman"/>
                <w:color w:val="000000"/>
                <w:lang w:val="en-CA" w:eastAsia="en-CA"/>
              </w:rPr>
            </w:pPr>
            <w:r>
              <w:rPr>
                <w:color w:val="000000"/>
              </w:rPr>
              <w:t>0.063</w:t>
            </w:r>
          </w:p>
        </w:tc>
        <w:tc>
          <w:tcPr>
            <w:tcW w:w="97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38AEA178" w14:textId="77777777">
            <w:pPr>
              <w:spacing w:line="240" w:lineRule="auto"/>
              <w:jc w:val="center"/>
              <w:rPr>
                <w:rFonts w:eastAsia="Times New Roman"/>
                <w:color w:val="000000"/>
                <w:lang w:val="en-CA" w:eastAsia="en-CA"/>
              </w:rPr>
            </w:pPr>
            <w:r>
              <w:rPr>
                <w:color w:val="000000"/>
              </w:rPr>
              <w:t>23.724</w:t>
            </w:r>
          </w:p>
        </w:tc>
        <w:tc>
          <w:tcPr>
            <w:tcW w:w="977"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1E755C7A" w14:textId="77777777">
            <w:pPr>
              <w:spacing w:line="240" w:lineRule="auto"/>
              <w:jc w:val="center"/>
              <w:rPr>
                <w:rFonts w:eastAsia="Times New Roman"/>
                <w:b/>
                <w:bCs/>
                <w:color w:val="000000"/>
                <w:lang w:val="en-CA" w:eastAsia="en-CA"/>
              </w:rPr>
            </w:pPr>
            <w:r>
              <w:rPr>
                <w:b/>
                <w:bCs/>
                <w:color w:val="000000"/>
              </w:rPr>
              <w:t>&lt;0.001</w:t>
            </w:r>
          </w:p>
        </w:tc>
        <w:tc>
          <w:tcPr>
            <w:tcW w:w="1350" w:type="dxa"/>
            <w:vMerge w:val="restart"/>
            <w:tcBorders>
              <w:top w:val="nil"/>
              <w:left w:val="single" w:color="auto" w:sz="4" w:space="0"/>
              <w:bottom w:val="single" w:color="000000" w:sz="4" w:space="0"/>
              <w:right w:val="single" w:color="auto" w:sz="4" w:space="0"/>
            </w:tcBorders>
            <w:shd w:val="clear" w:color="auto" w:fill="auto"/>
            <w:noWrap/>
            <w:vAlign w:val="center"/>
            <w:hideMark/>
          </w:tcPr>
          <w:p w:rsidRPr="003D46B8" w:rsidR="001C1956" w:rsidP="001C1956" w:rsidRDefault="001C1956" w14:paraId="17696CAB" w14:textId="77777777">
            <w:pPr>
              <w:spacing w:line="240" w:lineRule="auto"/>
              <w:jc w:val="center"/>
              <w:rPr>
                <w:rFonts w:eastAsia="Times New Roman"/>
                <w:color w:val="000000"/>
                <w:lang w:val="en-CA" w:eastAsia="en-CA"/>
              </w:rPr>
            </w:pPr>
            <w:r>
              <w:rPr>
                <w:color w:val="000000"/>
              </w:rPr>
              <w:t>0.776</w:t>
            </w:r>
          </w:p>
        </w:tc>
        <w:tc>
          <w:tcPr>
            <w:tcW w:w="1276" w:type="dxa"/>
            <w:vMerge w:val="restart"/>
            <w:tcBorders>
              <w:top w:val="nil"/>
              <w:left w:val="single" w:color="auto" w:sz="4" w:space="0"/>
              <w:bottom w:val="single" w:color="000000" w:sz="4" w:space="0"/>
              <w:right w:val="single" w:color="auto" w:sz="4" w:space="0"/>
            </w:tcBorders>
            <w:shd w:val="clear" w:color="auto" w:fill="auto"/>
            <w:noWrap/>
            <w:vAlign w:val="center"/>
            <w:hideMark/>
          </w:tcPr>
          <w:p w:rsidRPr="003D46B8" w:rsidR="001C1956" w:rsidP="001C1956" w:rsidRDefault="001C1956" w14:paraId="427AA660" w14:textId="77777777">
            <w:pPr>
              <w:spacing w:line="240" w:lineRule="auto"/>
              <w:jc w:val="center"/>
              <w:rPr>
                <w:rFonts w:eastAsia="Times New Roman"/>
                <w:color w:val="000000"/>
                <w:lang w:val="en-CA" w:eastAsia="en-CA"/>
              </w:rPr>
            </w:pPr>
            <w:r>
              <w:rPr>
                <w:color w:val="000000"/>
              </w:rPr>
              <w:t>0.720</w:t>
            </w:r>
          </w:p>
        </w:tc>
      </w:tr>
      <w:tr w:rsidRPr="003D46B8" w:rsidR="001C1956" w:rsidTr="001C1956" w14:paraId="5F5E3445" w14:textId="77777777">
        <w:trPr>
          <w:trHeight w:val="360"/>
        </w:trPr>
        <w:tc>
          <w:tcPr>
            <w:tcW w:w="1256" w:type="dxa"/>
            <w:vMerge/>
            <w:tcBorders>
              <w:top w:val="nil"/>
              <w:left w:val="single" w:color="auto" w:sz="4" w:space="0"/>
              <w:bottom w:val="single" w:color="000000" w:sz="4" w:space="0"/>
              <w:right w:val="single" w:color="auto" w:sz="4" w:space="0"/>
            </w:tcBorders>
            <w:vAlign w:val="center"/>
            <w:hideMark/>
          </w:tcPr>
          <w:p w:rsidRPr="003D46B8" w:rsidR="001C1956" w:rsidP="001C1956" w:rsidRDefault="001C1956" w14:paraId="17D7FFC4" w14:textId="77777777">
            <w:pPr>
              <w:spacing w:line="240" w:lineRule="auto"/>
              <w:jc w:val="center"/>
              <w:rPr>
                <w:rFonts w:eastAsia="Times New Roman"/>
                <w:color w:val="000000"/>
                <w:lang w:val="en-CA" w:eastAsia="en-CA"/>
              </w:rPr>
            </w:pPr>
          </w:p>
        </w:tc>
        <w:tc>
          <w:tcPr>
            <w:tcW w:w="2066"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547BCF4E" w14:textId="77777777">
            <w:pPr>
              <w:spacing w:line="240" w:lineRule="auto"/>
              <w:jc w:val="center"/>
              <w:rPr>
                <w:rFonts w:eastAsia="Times New Roman"/>
                <w:color w:val="000000"/>
                <w:lang w:val="en-CA" w:eastAsia="en-CA"/>
              </w:rPr>
            </w:pPr>
            <w:r w:rsidRPr="003D46B8">
              <w:rPr>
                <w:rFonts w:eastAsia="Times New Roman"/>
                <w:color w:val="000000"/>
                <w:lang w:val="en-CA" w:eastAsia="en-CA"/>
              </w:rPr>
              <w:t>Treatment</w:t>
            </w:r>
          </w:p>
        </w:tc>
        <w:tc>
          <w:tcPr>
            <w:tcW w:w="895"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2CCCB9A8" w14:textId="77777777">
            <w:pPr>
              <w:spacing w:line="240" w:lineRule="auto"/>
              <w:jc w:val="center"/>
              <w:rPr>
                <w:rFonts w:eastAsia="Times New Roman"/>
                <w:color w:val="000000"/>
                <w:lang w:val="en-CA" w:eastAsia="en-CA"/>
              </w:rPr>
            </w:pPr>
            <w:r>
              <w:rPr>
                <w:color w:val="000000"/>
              </w:rPr>
              <w:t>0.300</w:t>
            </w:r>
          </w:p>
        </w:tc>
        <w:tc>
          <w:tcPr>
            <w:tcW w:w="112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44FB1F19" w14:textId="77777777">
            <w:pPr>
              <w:spacing w:line="240" w:lineRule="auto"/>
              <w:jc w:val="center"/>
              <w:rPr>
                <w:rFonts w:eastAsia="Times New Roman"/>
                <w:color w:val="000000"/>
                <w:lang w:val="en-CA" w:eastAsia="en-CA"/>
              </w:rPr>
            </w:pPr>
            <w:r>
              <w:rPr>
                <w:color w:val="000000"/>
              </w:rPr>
              <w:t>1.753</w:t>
            </w:r>
          </w:p>
        </w:tc>
        <w:tc>
          <w:tcPr>
            <w:tcW w:w="97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70E4DD58" w14:textId="77777777">
            <w:pPr>
              <w:spacing w:line="240" w:lineRule="auto"/>
              <w:jc w:val="center"/>
              <w:rPr>
                <w:rFonts w:eastAsia="Times New Roman"/>
                <w:color w:val="000000"/>
                <w:lang w:val="en-CA" w:eastAsia="en-CA"/>
              </w:rPr>
            </w:pPr>
            <w:r>
              <w:rPr>
                <w:color w:val="000000"/>
              </w:rPr>
              <w:t>0.171</w:t>
            </w:r>
          </w:p>
        </w:tc>
        <w:tc>
          <w:tcPr>
            <w:tcW w:w="977"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170C5BF4" w14:textId="77777777">
            <w:pPr>
              <w:spacing w:line="240" w:lineRule="auto"/>
              <w:jc w:val="center"/>
              <w:rPr>
                <w:rFonts w:eastAsia="Times New Roman"/>
                <w:color w:val="000000"/>
                <w:lang w:val="en-CA" w:eastAsia="en-CA"/>
              </w:rPr>
            </w:pPr>
            <w:r>
              <w:rPr>
                <w:color w:val="000000"/>
              </w:rPr>
              <w:t>0.865</w:t>
            </w:r>
          </w:p>
        </w:tc>
        <w:tc>
          <w:tcPr>
            <w:tcW w:w="1350" w:type="dxa"/>
            <w:vMerge/>
            <w:tcBorders>
              <w:top w:val="nil"/>
              <w:left w:val="single" w:color="auto" w:sz="4" w:space="0"/>
              <w:bottom w:val="single" w:color="000000" w:sz="4" w:space="0"/>
              <w:right w:val="single" w:color="auto" w:sz="4" w:space="0"/>
            </w:tcBorders>
            <w:vAlign w:val="center"/>
            <w:hideMark/>
          </w:tcPr>
          <w:p w:rsidRPr="003D46B8" w:rsidR="001C1956" w:rsidP="001C1956" w:rsidRDefault="001C1956" w14:paraId="5030512B" w14:textId="77777777">
            <w:pPr>
              <w:spacing w:line="240" w:lineRule="auto"/>
              <w:jc w:val="center"/>
              <w:rPr>
                <w:rFonts w:eastAsia="Times New Roman"/>
                <w:color w:val="000000"/>
                <w:lang w:val="en-CA" w:eastAsia="en-CA"/>
              </w:rPr>
            </w:pPr>
          </w:p>
        </w:tc>
        <w:tc>
          <w:tcPr>
            <w:tcW w:w="1276" w:type="dxa"/>
            <w:vMerge/>
            <w:tcBorders>
              <w:top w:val="nil"/>
              <w:left w:val="single" w:color="auto" w:sz="4" w:space="0"/>
              <w:bottom w:val="single" w:color="000000" w:sz="4" w:space="0"/>
              <w:right w:val="single" w:color="auto" w:sz="4" w:space="0"/>
            </w:tcBorders>
            <w:vAlign w:val="center"/>
            <w:hideMark/>
          </w:tcPr>
          <w:p w:rsidRPr="003D46B8" w:rsidR="001C1956" w:rsidP="001C1956" w:rsidRDefault="001C1956" w14:paraId="68A6BAEE" w14:textId="77777777">
            <w:pPr>
              <w:spacing w:line="240" w:lineRule="auto"/>
              <w:jc w:val="center"/>
              <w:rPr>
                <w:rFonts w:eastAsia="Times New Roman"/>
                <w:color w:val="000000"/>
                <w:lang w:val="en-CA" w:eastAsia="en-CA"/>
              </w:rPr>
            </w:pPr>
          </w:p>
        </w:tc>
      </w:tr>
      <w:tr w:rsidRPr="003D46B8" w:rsidR="001C1956" w:rsidTr="001C1956" w14:paraId="77CB6E82" w14:textId="77777777">
        <w:trPr>
          <w:trHeight w:val="312"/>
        </w:trPr>
        <w:tc>
          <w:tcPr>
            <w:tcW w:w="1256" w:type="dxa"/>
            <w:vMerge w:val="restart"/>
            <w:tcBorders>
              <w:top w:val="nil"/>
              <w:left w:val="single" w:color="auto" w:sz="4" w:space="0"/>
              <w:bottom w:val="single" w:color="000000" w:sz="4" w:space="0"/>
              <w:right w:val="single" w:color="auto" w:sz="4" w:space="0"/>
            </w:tcBorders>
            <w:shd w:val="clear" w:color="auto" w:fill="auto"/>
            <w:vAlign w:val="center"/>
            <w:hideMark/>
          </w:tcPr>
          <w:p w:rsidRPr="003D46B8" w:rsidR="001C1956" w:rsidP="001C1956" w:rsidRDefault="001C1956" w14:paraId="3C0825EA" w14:textId="77777777">
            <w:pPr>
              <w:spacing w:line="240" w:lineRule="auto"/>
              <w:jc w:val="center"/>
              <w:rPr>
                <w:rFonts w:eastAsia="Times New Roman"/>
                <w:color w:val="000000"/>
                <w:lang w:val="en-CA" w:eastAsia="en-CA"/>
              </w:rPr>
            </w:pPr>
            <w:r w:rsidRPr="003D46B8">
              <w:rPr>
                <w:rFonts w:eastAsia="Times New Roman"/>
                <w:color w:val="000000"/>
                <w:lang w:val="en-CA" w:eastAsia="en-CA"/>
              </w:rPr>
              <w:t>Crown width</w:t>
            </w:r>
          </w:p>
        </w:tc>
        <w:tc>
          <w:tcPr>
            <w:tcW w:w="2066"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1FA35C99" w14:textId="77777777">
            <w:pPr>
              <w:spacing w:line="240" w:lineRule="auto"/>
              <w:jc w:val="center"/>
              <w:rPr>
                <w:rFonts w:eastAsia="Times New Roman"/>
                <w:color w:val="000000"/>
                <w:lang w:val="en-CA" w:eastAsia="en-CA"/>
              </w:rPr>
            </w:pPr>
            <w:r w:rsidRPr="003D46B8">
              <w:rPr>
                <w:rFonts w:eastAsia="Times New Roman"/>
                <w:color w:val="000000"/>
                <w:lang w:val="en-CA" w:eastAsia="en-CA"/>
              </w:rPr>
              <w:t>Initial crown width</w:t>
            </w:r>
          </w:p>
        </w:tc>
        <w:tc>
          <w:tcPr>
            <w:tcW w:w="895"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59242436" w14:textId="77777777">
            <w:pPr>
              <w:spacing w:line="240" w:lineRule="auto"/>
              <w:jc w:val="center"/>
              <w:rPr>
                <w:rFonts w:eastAsia="Times New Roman"/>
                <w:color w:val="000000"/>
                <w:lang w:val="en-CA" w:eastAsia="en-CA"/>
              </w:rPr>
            </w:pPr>
            <w:r>
              <w:rPr>
                <w:color w:val="000000"/>
              </w:rPr>
              <w:t>1.151</w:t>
            </w:r>
          </w:p>
        </w:tc>
        <w:tc>
          <w:tcPr>
            <w:tcW w:w="112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5A8E0228" w14:textId="77777777">
            <w:pPr>
              <w:spacing w:line="240" w:lineRule="auto"/>
              <w:jc w:val="center"/>
              <w:rPr>
                <w:rFonts w:eastAsia="Times New Roman"/>
                <w:color w:val="000000"/>
                <w:lang w:val="en-CA" w:eastAsia="en-CA"/>
              </w:rPr>
            </w:pPr>
            <w:r>
              <w:rPr>
                <w:color w:val="000000"/>
              </w:rPr>
              <w:t>0.046</w:t>
            </w:r>
          </w:p>
        </w:tc>
        <w:tc>
          <w:tcPr>
            <w:tcW w:w="97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14F5B0DE" w14:textId="77777777">
            <w:pPr>
              <w:spacing w:line="240" w:lineRule="auto"/>
              <w:jc w:val="center"/>
              <w:rPr>
                <w:rFonts w:eastAsia="Times New Roman"/>
                <w:color w:val="000000"/>
                <w:lang w:val="en-CA" w:eastAsia="en-CA"/>
              </w:rPr>
            </w:pPr>
            <w:r>
              <w:rPr>
                <w:color w:val="000000"/>
              </w:rPr>
              <w:t>24.821</w:t>
            </w:r>
          </w:p>
        </w:tc>
        <w:tc>
          <w:tcPr>
            <w:tcW w:w="977"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308F038D" w14:textId="77777777">
            <w:pPr>
              <w:spacing w:line="240" w:lineRule="auto"/>
              <w:jc w:val="center"/>
              <w:rPr>
                <w:rFonts w:eastAsia="Times New Roman"/>
                <w:b/>
                <w:bCs/>
                <w:color w:val="000000"/>
                <w:lang w:val="en-CA" w:eastAsia="en-CA"/>
              </w:rPr>
            </w:pPr>
            <w:r>
              <w:rPr>
                <w:b/>
                <w:bCs/>
                <w:color w:val="000000"/>
              </w:rPr>
              <w:t>&lt;0.001</w:t>
            </w:r>
          </w:p>
        </w:tc>
        <w:tc>
          <w:tcPr>
            <w:tcW w:w="1350" w:type="dxa"/>
            <w:vMerge w:val="restart"/>
            <w:tcBorders>
              <w:top w:val="nil"/>
              <w:left w:val="single" w:color="auto" w:sz="4" w:space="0"/>
              <w:bottom w:val="single" w:color="000000" w:sz="4" w:space="0"/>
              <w:right w:val="single" w:color="auto" w:sz="4" w:space="0"/>
            </w:tcBorders>
            <w:shd w:val="clear" w:color="auto" w:fill="auto"/>
            <w:noWrap/>
            <w:vAlign w:val="center"/>
            <w:hideMark/>
          </w:tcPr>
          <w:p w:rsidRPr="003D46B8" w:rsidR="001C1956" w:rsidP="001C1956" w:rsidRDefault="001C1956" w14:paraId="7987F5F6" w14:textId="77777777">
            <w:pPr>
              <w:spacing w:line="240" w:lineRule="auto"/>
              <w:jc w:val="center"/>
              <w:rPr>
                <w:rFonts w:eastAsia="Times New Roman"/>
                <w:color w:val="000000"/>
                <w:lang w:val="en-CA" w:eastAsia="en-CA"/>
              </w:rPr>
            </w:pPr>
            <w:r>
              <w:rPr>
                <w:color w:val="000000"/>
              </w:rPr>
              <w:t>0.787</w:t>
            </w:r>
          </w:p>
        </w:tc>
        <w:tc>
          <w:tcPr>
            <w:tcW w:w="1276" w:type="dxa"/>
            <w:vMerge w:val="restart"/>
            <w:tcBorders>
              <w:top w:val="nil"/>
              <w:left w:val="single" w:color="auto" w:sz="4" w:space="0"/>
              <w:bottom w:val="single" w:color="000000" w:sz="4" w:space="0"/>
              <w:right w:val="single" w:color="auto" w:sz="4" w:space="0"/>
            </w:tcBorders>
            <w:shd w:val="clear" w:color="auto" w:fill="auto"/>
            <w:noWrap/>
            <w:vAlign w:val="center"/>
            <w:hideMark/>
          </w:tcPr>
          <w:p w:rsidRPr="003D46B8" w:rsidR="001C1956" w:rsidP="001C1956" w:rsidRDefault="001C1956" w14:paraId="6FF3D1FB" w14:textId="77777777">
            <w:pPr>
              <w:spacing w:line="240" w:lineRule="auto"/>
              <w:jc w:val="center"/>
              <w:rPr>
                <w:rFonts w:eastAsia="Times New Roman"/>
                <w:color w:val="000000"/>
                <w:lang w:val="en-CA" w:eastAsia="en-CA"/>
              </w:rPr>
            </w:pPr>
            <w:r>
              <w:rPr>
                <w:color w:val="000000"/>
              </w:rPr>
              <w:t>0.745</w:t>
            </w:r>
          </w:p>
        </w:tc>
      </w:tr>
      <w:tr w:rsidRPr="003D46B8" w:rsidR="001C1956" w:rsidTr="001C1956" w14:paraId="1639E0A1" w14:textId="77777777">
        <w:trPr>
          <w:trHeight w:val="312"/>
        </w:trPr>
        <w:tc>
          <w:tcPr>
            <w:tcW w:w="1256" w:type="dxa"/>
            <w:vMerge/>
            <w:tcBorders>
              <w:top w:val="nil"/>
              <w:left w:val="single" w:color="auto" w:sz="4" w:space="0"/>
              <w:bottom w:val="single" w:color="000000" w:sz="4" w:space="0"/>
              <w:right w:val="single" w:color="auto" w:sz="4" w:space="0"/>
            </w:tcBorders>
            <w:vAlign w:val="center"/>
            <w:hideMark/>
          </w:tcPr>
          <w:p w:rsidRPr="003D46B8" w:rsidR="001C1956" w:rsidP="001C1956" w:rsidRDefault="001C1956" w14:paraId="525B79D2" w14:textId="77777777">
            <w:pPr>
              <w:spacing w:line="240" w:lineRule="auto"/>
              <w:jc w:val="center"/>
              <w:rPr>
                <w:rFonts w:eastAsia="Times New Roman"/>
                <w:color w:val="000000"/>
                <w:lang w:val="en-CA" w:eastAsia="en-CA"/>
              </w:rPr>
            </w:pPr>
          </w:p>
        </w:tc>
        <w:tc>
          <w:tcPr>
            <w:tcW w:w="2066"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1A5D4C3A" w14:textId="77777777">
            <w:pPr>
              <w:spacing w:line="240" w:lineRule="auto"/>
              <w:jc w:val="center"/>
              <w:rPr>
                <w:rFonts w:eastAsia="Times New Roman"/>
                <w:color w:val="000000"/>
                <w:lang w:val="en-CA" w:eastAsia="en-CA"/>
              </w:rPr>
            </w:pPr>
            <w:r w:rsidRPr="003D46B8">
              <w:rPr>
                <w:rFonts w:eastAsia="Times New Roman"/>
                <w:color w:val="000000"/>
                <w:lang w:val="en-CA" w:eastAsia="en-CA"/>
              </w:rPr>
              <w:t>Treatment</w:t>
            </w:r>
          </w:p>
        </w:tc>
        <w:tc>
          <w:tcPr>
            <w:tcW w:w="895"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084205DF" w14:textId="77777777">
            <w:pPr>
              <w:spacing w:line="240" w:lineRule="auto"/>
              <w:jc w:val="center"/>
              <w:rPr>
                <w:rFonts w:eastAsia="Times New Roman"/>
                <w:color w:val="000000"/>
                <w:lang w:val="en-CA" w:eastAsia="en-CA"/>
              </w:rPr>
            </w:pPr>
            <w:r w:rsidRPr="003D46B8">
              <w:rPr>
                <w:rFonts w:eastAsia="Times New Roman"/>
                <w:color w:val="000000"/>
                <w:lang w:val="en-CA" w:eastAsia="en-CA"/>
              </w:rPr>
              <w:t>-0.745</w:t>
            </w:r>
          </w:p>
        </w:tc>
        <w:tc>
          <w:tcPr>
            <w:tcW w:w="112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67E7E359" w14:textId="77777777">
            <w:pPr>
              <w:spacing w:line="240" w:lineRule="auto"/>
              <w:jc w:val="center"/>
              <w:rPr>
                <w:rFonts w:eastAsia="Times New Roman"/>
                <w:color w:val="000000"/>
                <w:lang w:val="en-CA" w:eastAsia="en-CA"/>
              </w:rPr>
            </w:pPr>
            <w:r w:rsidRPr="003D46B8">
              <w:rPr>
                <w:rFonts w:eastAsia="Times New Roman"/>
                <w:color w:val="000000"/>
                <w:lang w:val="en-CA" w:eastAsia="en-CA"/>
              </w:rPr>
              <w:t>0.862</w:t>
            </w:r>
          </w:p>
        </w:tc>
        <w:tc>
          <w:tcPr>
            <w:tcW w:w="974"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4609B508" w14:textId="77777777">
            <w:pPr>
              <w:spacing w:line="240" w:lineRule="auto"/>
              <w:jc w:val="center"/>
              <w:rPr>
                <w:rFonts w:eastAsia="Times New Roman"/>
                <w:color w:val="000000"/>
                <w:lang w:val="en-CA" w:eastAsia="en-CA"/>
              </w:rPr>
            </w:pPr>
            <w:r w:rsidRPr="003D46B8">
              <w:rPr>
                <w:rFonts w:eastAsia="Times New Roman"/>
                <w:color w:val="000000"/>
                <w:lang w:val="en-CA" w:eastAsia="en-CA"/>
              </w:rPr>
              <w:t>-0.864</w:t>
            </w:r>
          </w:p>
        </w:tc>
        <w:tc>
          <w:tcPr>
            <w:tcW w:w="977" w:type="dxa"/>
            <w:tcBorders>
              <w:top w:val="nil"/>
              <w:left w:val="nil"/>
              <w:bottom w:val="single" w:color="auto" w:sz="4" w:space="0"/>
              <w:right w:val="single" w:color="auto" w:sz="4" w:space="0"/>
            </w:tcBorders>
            <w:shd w:val="clear" w:color="auto" w:fill="auto"/>
            <w:vAlign w:val="center"/>
            <w:hideMark/>
          </w:tcPr>
          <w:p w:rsidRPr="003D46B8" w:rsidR="001C1956" w:rsidP="001C1956" w:rsidRDefault="001C1956" w14:paraId="7D72DCBA" w14:textId="77777777">
            <w:pPr>
              <w:spacing w:line="240" w:lineRule="auto"/>
              <w:jc w:val="center"/>
              <w:rPr>
                <w:rFonts w:eastAsia="Times New Roman"/>
                <w:color w:val="000000"/>
                <w:lang w:val="en-CA" w:eastAsia="en-CA"/>
              </w:rPr>
            </w:pPr>
            <w:r w:rsidRPr="003D46B8">
              <w:rPr>
                <w:rFonts w:eastAsia="Times New Roman"/>
                <w:color w:val="000000"/>
                <w:lang w:val="en-CA" w:eastAsia="en-CA"/>
              </w:rPr>
              <w:t>0.389</w:t>
            </w:r>
          </w:p>
        </w:tc>
        <w:tc>
          <w:tcPr>
            <w:tcW w:w="1350" w:type="dxa"/>
            <w:vMerge/>
            <w:tcBorders>
              <w:top w:val="nil"/>
              <w:left w:val="single" w:color="auto" w:sz="4" w:space="0"/>
              <w:bottom w:val="single" w:color="000000" w:sz="4" w:space="0"/>
              <w:right w:val="single" w:color="auto" w:sz="4" w:space="0"/>
            </w:tcBorders>
            <w:vAlign w:val="center"/>
            <w:hideMark/>
          </w:tcPr>
          <w:p w:rsidRPr="003D46B8" w:rsidR="001C1956" w:rsidP="001C1956" w:rsidRDefault="001C1956" w14:paraId="3A8AD032" w14:textId="77777777">
            <w:pPr>
              <w:spacing w:line="240" w:lineRule="auto"/>
              <w:jc w:val="center"/>
              <w:rPr>
                <w:rFonts w:eastAsia="Times New Roman"/>
                <w:color w:val="000000"/>
                <w:lang w:val="en-CA" w:eastAsia="en-CA"/>
              </w:rPr>
            </w:pPr>
          </w:p>
        </w:tc>
        <w:tc>
          <w:tcPr>
            <w:tcW w:w="1276" w:type="dxa"/>
            <w:vMerge/>
            <w:tcBorders>
              <w:top w:val="nil"/>
              <w:left w:val="single" w:color="auto" w:sz="4" w:space="0"/>
              <w:bottom w:val="single" w:color="000000" w:sz="4" w:space="0"/>
              <w:right w:val="single" w:color="auto" w:sz="4" w:space="0"/>
            </w:tcBorders>
            <w:vAlign w:val="center"/>
            <w:hideMark/>
          </w:tcPr>
          <w:p w:rsidRPr="003D46B8" w:rsidR="001C1956" w:rsidP="001C1956" w:rsidRDefault="001C1956" w14:paraId="7A61D51E" w14:textId="77777777">
            <w:pPr>
              <w:spacing w:line="240" w:lineRule="auto"/>
              <w:jc w:val="center"/>
              <w:rPr>
                <w:rFonts w:eastAsia="Times New Roman"/>
                <w:color w:val="000000"/>
                <w:lang w:val="en-CA" w:eastAsia="en-CA"/>
              </w:rPr>
            </w:pPr>
          </w:p>
        </w:tc>
      </w:tr>
    </w:tbl>
    <w:p w:rsidR="003D46B8" w:rsidP="001C1956" w:rsidRDefault="001C1956" w14:paraId="5BC99121" w14:textId="63237C06">
      <w:pPr>
        <w:suppressLineNumbers/>
        <w:spacing w:line="480" w:lineRule="auto"/>
      </w:pPr>
      <w:r>
        <w:t>*Indicates response variable was log-transformed.</w:t>
      </w:r>
    </w:p>
    <w:p w:rsidR="003D46B8" w:rsidP="008722AE" w:rsidRDefault="003D46B8" w14:paraId="147F1478" w14:textId="77777777">
      <w:pPr>
        <w:suppressLineNumbers/>
        <w:spacing w:line="480" w:lineRule="auto"/>
      </w:pPr>
    </w:p>
    <w:p w:rsidR="003D46B8" w:rsidP="008722AE" w:rsidRDefault="003D46B8" w14:paraId="4AB2F498" w14:textId="77777777">
      <w:pPr>
        <w:suppressLineNumbers/>
        <w:spacing w:line="480" w:lineRule="auto"/>
      </w:pPr>
    </w:p>
    <w:p w:rsidR="003D46B8" w:rsidP="008722AE" w:rsidRDefault="003D46B8" w14:paraId="49AE8280" w14:textId="77777777">
      <w:pPr>
        <w:suppressLineNumbers/>
        <w:spacing w:line="480" w:lineRule="auto"/>
      </w:pPr>
    </w:p>
    <w:p w:rsidR="003D46B8" w:rsidP="008722AE" w:rsidRDefault="003D46B8" w14:paraId="56DA4A5C" w14:textId="77777777">
      <w:pPr>
        <w:suppressLineNumbers/>
        <w:spacing w:line="480" w:lineRule="auto"/>
      </w:pPr>
    </w:p>
    <w:p w:rsidR="004F50AE" w:rsidP="004F50AE" w:rsidRDefault="004F50AE" w14:paraId="6DD87208" w14:textId="26C94B66">
      <w:pPr>
        <w:spacing w:line="240" w:lineRule="auto"/>
      </w:pPr>
    </w:p>
    <w:p w:rsidR="004F50AE" w:rsidP="004F50AE" w:rsidRDefault="004F50AE" w14:paraId="1BB04C2A" w14:textId="6FF43B00">
      <w:pPr>
        <w:spacing w:line="240" w:lineRule="auto"/>
      </w:pPr>
      <w:r>
        <w:rPr>
          <w:noProof/>
        </w:rPr>
        <w:drawing>
          <wp:anchor distT="0" distB="0" distL="114300" distR="114300" simplePos="0" relativeHeight="251659264" behindDoc="0" locked="0" layoutInCell="1" allowOverlap="1" wp14:anchorId="4E1F9900" wp14:editId="17903625">
            <wp:simplePos x="0" y="0"/>
            <wp:positionH relativeFrom="column">
              <wp:posOffset>107315</wp:posOffset>
            </wp:positionH>
            <wp:positionV relativeFrom="paragraph">
              <wp:posOffset>7620</wp:posOffset>
            </wp:positionV>
            <wp:extent cx="4657725" cy="3971925"/>
            <wp:effectExtent l="0" t="0" r="9525" b="9525"/>
            <wp:wrapSquare wrapText="bothSides"/>
            <wp:docPr id="2023728741" name="Picture 2" descr="A graph of a number of spec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728741" name="Picture 2" descr="A graph of a number of species&#10;&#10;Description automatically generated"/>
                    <pic:cNvPicPr/>
                  </pic:nvPicPr>
                  <pic:blipFill>
                    <a:blip r:embed="rId22"/>
                    <a:stretch>
                      <a:fillRect/>
                    </a:stretch>
                  </pic:blipFill>
                  <pic:spPr>
                    <a:xfrm>
                      <a:off x="0" y="0"/>
                      <a:ext cx="4657725" cy="3971925"/>
                    </a:xfrm>
                    <a:prstGeom prst="rect">
                      <a:avLst/>
                    </a:prstGeom>
                  </pic:spPr>
                </pic:pic>
              </a:graphicData>
            </a:graphic>
          </wp:anchor>
        </w:drawing>
      </w:r>
    </w:p>
    <w:p w:rsidR="004F50AE" w:rsidP="004F50AE" w:rsidRDefault="004F50AE" w14:paraId="2200458E" w14:textId="455DE313">
      <w:pPr>
        <w:spacing w:line="240" w:lineRule="auto"/>
      </w:pPr>
    </w:p>
    <w:p w:rsidR="004F50AE" w:rsidP="004F50AE" w:rsidRDefault="004F50AE" w14:paraId="3D89FD47" w14:textId="29704876">
      <w:pPr>
        <w:spacing w:line="240" w:lineRule="auto"/>
      </w:pPr>
    </w:p>
    <w:p w:rsidR="004F50AE" w:rsidP="004F50AE" w:rsidRDefault="004F50AE" w14:paraId="00223908" w14:textId="4EC845CB">
      <w:pPr>
        <w:spacing w:line="240" w:lineRule="auto"/>
      </w:pPr>
    </w:p>
    <w:p w:rsidR="004F50AE" w:rsidP="004F50AE" w:rsidRDefault="004F50AE" w14:paraId="1DECFFC8" w14:textId="77777777">
      <w:pPr>
        <w:spacing w:line="240" w:lineRule="auto"/>
      </w:pPr>
    </w:p>
    <w:p w:rsidR="004F50AE" w:rsidP="004F50AE" w:rsidRDefault="004F50AE" w14:paraId="386C9EE4" w14:textId="77777777">
      <w:pPr>
        <w:spacing w:line="240" w:lineRule="auto"/>
      </w:pPr>
    </w:p>
    <w:p w:rsidR="004F50AE" w:rsidP="004F50AE" w:rsidRDefault="004F50AE" w14:paraId="3467899A" w14:textId="77777777">
      <w:pPr>
        <w:spacing w:line="240" w:lineRule="auto"/>
      </w:pPr>
    </w:p>
    <w:p w:rsidR="004F50AE" w:rsidP="004F50AE" w:rsidRDefault="004F50AE" w14:paraId="44562C85" w14:textId="77777777">
      <w:pPr>
        <w:spacing w:line="240" w:lineRule="auto"/>
      </w:pPr>
    </w:p>
    <w:p w:rsidR="004F50AE" w:rsidP="004F50AE" w:rsidRDefault="004F50AE" w14:paraId="5A35426F" w14:textId="77777777">
      <w:pPr>
        <w:spacing w:line="240" w:lineRule="auto"/>
      </w:pPr>
    </w:p>
    <w:p w:rsidR="004F50AE" w:rsidP="004F50AE" w:rsidRDefault="004F50AE" w14:paraId="60F91ADC" w14:textId="77777777">
      <w:pPr>
        <w:spacing w:line="240" w:lineRule="auto"/>
      </w:pPr>
    </w:p>
    <w:p w:rsidR="004F50AE" w:rsidP="004F50AE" w:rsidRDefault="004F50AE" w14:paraId="3C33D368" w14:textId="77777777">
      <w:pPr>
        <w:spacing w:line="240" w:lineRule="auto"/>
      </w:pPr>
    </w:p>
    <w:p w:rsidR="004F50AE" w:rsidP="004F50AE" w:rsidRDefault="004F50AE" w14:paraId="04367EAE" w14:textId="77777777">
      <w:pPr>
        <w:spacing w:line="240" w:lineRule="auto"/>
      </w:pPr>
    </w:p>
    <w:p w:rsidR="004F50AE" w:rsidP="004F50AE" w:rsidRDefault="004F50AE" w14:paraId="7978741E" w14:textId="77777777">
      <w:pPr>
        <w:spacing w:line="240" w:lineRule="auto"/>
      </w:pPr>
    </w:p>
    <w:p w:rsidR="004F50AE" w:rsidP="004F50AE" w:rsidRDefault="004F50AE" w14:paraId="4720E7B7" w14:textId="77777777">
      <w:pPr>
        <w:spacing w:line="240" w:lineRule="auto"/>
      </w:pPr>
    </w:p>
    <w:p w:rsidR="004F50AE" w:rsidP="004F50AE" w:rsidRDefault="004F50AE" w14:paraId="6D2E611F" w14:textId="77777777">
      <w:pPr>
        <w:spacing w:line="240" w:lineRule="auto"/>
      </w:pPr>
    </w:p>
    <w:p w:rsidR="004F50AE" w:rsidP="004F50AE" w:rsidRDefault="004F50AE" w14:paraId="402FD28F" w14:textId="77777777">
      <w:pPr>
        <w:spacing w:line="240" w:lineRule="auto"/>
      </w:pPr>
    </w:p>
    <w:p w:rsidR="004F50AE" w:rsidP="004F50AE" w:rsidRDefault="004F50AE" w14:paraId="11324521" w14:textId="77777777">
      <w:pPr>
        <w:spacing w:line="240" w:lineRule="auto"/>
      </w:pPr>
    </w:p>
    <w:p w:rsidR="004F50AE" w:rsidP="004F50AE" w:rsidRDefault="004F50AE" w14:paraId="5C0A93D0" w14:textId="77777777">
      <w:pPr>
        <w:spacing w:line="240" w:lineRule="auto"/>
      </w:pPr>
    </w:p>
    <w:p w:rsidR="004F50AE" w:rsidP="004F50AE" w:rsidRDefault="004F50AE" w14:paraId="37ED4A0D" w14:textId="77777777">
      <w:pPr>
        <w:spacing w:line="240" w:lineRule="auto"/>
      </w:pPr>
    </w:p>
    <w:p w:rsidR="004F50AE" w:rsidP="004F50AE" w:rsidRDefault="004F50AE" w14:paraId="5E7A13AE" w14:textId="77777777">
      <w:pPr>
        <w:spacing w:line="240" w:lineRule="auto"/>
      </w:pPr>
    </w:p>
    <w:p w:rsidR="004F50AE" w:rsidP="004F50AE" w:rsidRDefault="004F50AE" w14:paraId="7AE29021" w14:textId="77777777">
      <w:pPr>
        <w:spacing w:line="240" w:lineRule="auto"/>
      </w:pPr>
    </w:p>
    <w:p w:rsidR="004F50AE" w:rsidP="004F50AE" w:rsidRDefault="004F50AE" w14:paraId="2062E25D" w14:textId="77777777">
      <w:pPr>
        <w:spacing w:line="240" w:lineRule="auto"/>
      </w:pPr>
    </w:p>
    <w:p w:rsidR="004F50AE" w:rsidP="004F50AE" w:rsidRDefault="004F50AE" w14:paraId="267CAE53" w14:textId="77777777">
      <w:pPr>
        <w:spacing w:line="240" w:lineRule="auto"/>
      </w:pPr>
    </w:p>
    <w:p w:rsidR="004F50AE" w:rsidP="004F50AE" w:rsidRDefault="004F50AE" w14:paraId="0446ED7C" w14:textId="6551B40A">
      <w:pPr>
        <w:spacing w:line="240" w:lineRule="auto"/>
      </w:pPr>
      <w:commentRangeStart w:id="177"/>
      <w:r w:rsidR="40696336">
        <w:rPr/>
        <w:t xml:space="preserve">Figure 4. </w:t>
      </w:r>
      <w:commentRangeEnd w:id="177"/>
      <w:r>
        <w:rPr>
          <w:rStyle w:val="CommentReference"/>
        </w:rPr>
        <w:commentReference w:id="177"/>
      </w:r>
      <w:r w:rsidR="40696336">
        <w:rPr/>
        <w:t>Treatment effects on total height growth (cm) of aspen, birch, and spruce after 4-years (2013-2017). Exclosure treatments had a significant effect on sapling height for each species (see Table 2).</w:t>
      </w:r>
    </w:p>
    <w:p w:rsidR="003D46B8" w:rsidP="008722AE" w:rsidRDefault="003D46B8" w14:paraId="610CDD4C" w14:textId="77777777">
      <w:pPr>
        <w:suppressLineNumbers/>
        <w:spacing w:line="480" w:lineRule="auto"/>
      </w:pPr>
    </w:p>
    <w:p w:rsidR="008722AE" w:rsidP="40696336" w:rsidRDefault="008722AE" w14:paraId="638D892D" w14:textId="618D60DC">
      <w:pPr>
        <w:pStyle w:val="Normal"/>
        <w:spacing w:line="240" w:lineRule="auto"/>
      </w:pPr>
      <w:bookmarkStart w:name="_Toc362637940" w:id="183"/>
      <w:r>
        <w:br w:type="page"/>
      </w:r>
      <w:r>
        <w:drawing>
          <wp:inline wp14:editId="2684B2CB" wp14:anchorId="41762C13">
            <wp:extent cx="5486400" cy="1714500"/>
            <wp:effectExtent l="0" t="0" r="0" b="0"/>
            <wp:docPr id="1045092381" name="" title=""/>
            <wp:cNvGraphicFramePr>
              <a:graphicFrameLocks noChangeAspect="1"/>
            </wp:cNvGraphicFramePr>
            <a:graphic>
              <a:graphicData uri="http://schemas.openxmlformats.org/drawingml/2006/picture">
                <pic:pic>
                  <pic:nvPicPr>
                    <pic:cNvPr id="0" name=""/>
                    <pic:cNvPicPr/>
                  </pic:nvPicPr>
                  <pic:blipFill>
                    <a:blip r:embed="R40c455aa28584670">
                      <a:extLst>
                        <a:ext xmlns:a="http://schemas.openxmlformats.org/drawingml/2006/main" uri="{28A0092B-C50C-407E-A947-70E740481C1C}">
                          <a14:useLocalDpi val="0"/>
                        </a:ext>
                      </a:extLst>
                    </a:blip>
                    <a:stretch>
                      <a:fillRect/>
                    </a:stretch>
                  </pic:blipFill>
                  <pic:spPr>
                    <a:xfrm>
                      <a:off x="0" y="0"/>
                      <a:ext cx="5486400" cy="1714500"/>
                    </a:xfrm>
                    <a:prstGeom prst="rect">
                      <a:avLst/>
                    </a:prstGeom>
                  </pic:spPr>
                </pic:pic>
              </a:graphicData>
            </a:graphic>
          </wp:inline>
        </w:drawing>
      </w:r>
      <w:r w:rsidR="40696336">
        <w:rPr/>
        <w:t xml:space="preserve">Figure X. A) Relationship between height and time since fire. B) **second panel, will add** Relationship between DBH and time since fire. </w:t>
      </w:r>
    </w:p>
    <w:p w:rsidRPr="00B23ADB" w:rsidR="008767C8" w:rsidP="005B23B8" w:rsidRDefault="008767C8" w14:paraId="7DFB5EA5" w14:textId="7151A0AA">
      <w:pPr>
        <w:pStyle w:val="Heading1"/>
      </w:pPr>
      <w:r w:rsidRPr="00B23ADB">
        <w:t>4</w:t>
      </w:r>
      <w:r w:rsidR="002B4C7C">
        <w:t>.0</w:t>
      </w:r>
      <w:r w:rsidRPr="00B23ADB">
        <w:t xml:space="preserve"> Discussion</w:t>
      </w:r>
      <w:bookmarkEnd w:id="183"/>
    </w:p>
    <w:p w:rsidR="00D52CED" w:rsidP="004A4FDF" w:rsidRDefault="008767C8" w14:paraId="79F5EAA2" w14:textId="15DAE924">
      <w:r>
        <w:tab/>
      </w:r>
      <w:r w:rsidR="00A259DB">
        <w:rPr/>
        <w:t xml:space="preserve">The three tree species included in this study responded individualistically to protection from mammalian herbivory. </w:t>
      </w:r>
      <w:r>
        <w:rPr/>
        <w:t xml:space="preserve">Alaskan paper birch </w:t>
      </w:r>
      <w:r w:rsidR="00CC26C8">
        <w:rPr/>
        <w:t>showed the greatest</w:t>
      </w:r>
      <w:r w:rsidR="00CC26C8">
        <w:rPr/>
        <w:t xml:space="preserve"> height increase in response to</w:t>
      </w:r>
      <w:r>
        <w:rPr/>
        <w:t xml:space="preserve"> herbivore exclusion</w:t>
      </w:r>
      <w:r w:rsidR="00CC26C8">
        <w:rPr/>
        <w:t xml:space="preserve"> followed by trembling aspen, while black spruce exhibited a small negative</w:t>
      </w:r>
      <w:r w:rsidR="00CC26C8">
        <w:rPr/>
        <w:t xml:space="preserve"> response.</w:t>
      </w:r>
      <w:r>
        <w:rPr/>
        <w:t xml:space="preserve"> </w:t>
      </w:r>
      <w:r w:rsidR="00CC26C8">
        <w:rPr/>
        <w:t xml:space="preserve">We hypothesize that relative palatability to herbivores, as well position of each tree species within the canopy, </w:t>
      </w:r>
      <w:r w:rsidR="00CC26C8">
        <w:rPr/>
        <w:t>explain the pattern</w:t>
      </w:r>
      <w:r w:rsidR="00CC26C8">
        <w:rPr/>
        <w:t xml:space="preserve"> of</w:t>
      </w:r>
      <w:r w:rsidR="00CC26C8">
        <w:rPr/>
        <w:t xml:space="preserve"> species response</w:t>
      </w:r>
      <w:r w:rsidR="00CC26C8">
        <w:rPr/>
        <w:t>s</w:t>
      </w:r>
      <w:r w:rsidR="40696336">
        <w:rPr/>
        <w:t xml:space="preserve"> to the </w:t>
      </w:r>
      <w:proofErr w:type="spellStart"/>
      <w:r w:rsidR="40696336">
        <w:rPr/>
        <w:t>exclosure</w:t>
      </w:r>
      <w:proofErr w:type="spellEnd"/>
      <w:r w:rsidR="00CC26C8">
        <w:rPr/>
        <w:t xml:space="preserve"> treatment. </w:t>
      </w:r>
      <w:r w:rsidR="00A945A3">
        <w:rPr/>
        <w:t xml:space="preserve">Moose </w:t>
      </w:r>
      <w:r w:rsidR="00801DB1">
        <w:rPr/>
        <w:t>brows</w:t>
      </w:r>
      <w:r w:rsidR="001C6321">
        <w:rPr/>
        <w:t>ing</w:t>
      </w:r>
      <w:r w:rsidR="00801DB1">
        <w:rPr/>
        <w:t xml:space="preserve"> was </w:t>
      </w:r>
      <w:r w:rsidR="00E36D20">
        <w:rPr/>
        <w:t xml:space="preserve">the </w:t>
      </w:r>
      <w:r w:rsidR="006C6D90">
        <w:rPr/>
        <w:t>pre</w:t>
      </w:r>
      <w:r w:rsidR="00E36D20">
        <w:rPr/>
        <w:t xml:space="preserve">dominant </w:t>
      </w:r>
      <w:r w:rsidR="00801DB1">
        <w:rPr/>
        <w:t xml:space="preserve">form of </w:t>
      </w:r>
      <w:r w:rsidR="00D52CED">
        <w:rPr/>
        <w:t xml:space="preserve">winter </w:t>
      </w:r>
      <w:r w:rsidR="00E36D20">
        <w:rPr/>
        <w:t>herbivor</w:t>
      </w:r>
      <w:r w:rsidR="00801DB1">
        <w:rPr/>
        <w:t>y</w:t>
      </w:r>
      <w:r w:rsidR="00E36D20">
        <w:rPr/>
        <w:t xml:space="preserve"> </w:t>
      </w:r>
      <w:r w:rsidR="006C6D90">
        <w:rPr/>
        <w:t>across</w:t>
      </w:r>
      <w:r w:rsidR="00A945A3">
        <w:rPr/>
        <w:t xml:space="preserve"> all </w:t>
      </w:r>
      <w:r w:rsidR="00D52CED">
        <w:rPr/>
        <w:t>five</w:t>
      </w:r>
      <w:r w:rsidR="00A945A3">
        <w:rPr/>
        <w:t xml:space="preserve"> sites</w:t>
      </w:r>
      <w:r w:rsidR="006C6D90">
        <w:rPr/>
        <w:t>,</w:t>
      </w:r>
      <w:r w:rsidR="00A945A3">
        <w:rPr/>
        <w:t xml:space="preserve"> with the majority (95%) of browsing </w:t>
      </w:r>
      <w:r w:rsidR="006C6D90">
        <w:rPr/>
        <w:t>focused</w:t>
      </w:r>
      <w:r w:rsidR="00801DB1">
        <w:rPr/>
        <w:t xml:space="preserve"> </w:t>
      </w:r>
      <w:r w:rsidR="007D1D5D">
        <w:rPr/>
        <w:t>on deciduous saplings</w:t>
      </w:r>
      <w:r w:rsidR="0061303B">
        <w:rPr/>
        <w:t xml:space="preserve">. </w:t>
      </w:r>
      <w:r w:rsidR="00D52CED">
        <w:rPr/>
        <w:t xml:space="preserve">Both </w:t>
      </w:r>
      <w:r w:rsidR="006C6D90">
        <w:rPr/>
        <w:t>t</w:t>
      </w:r>
      <w:r w:rsidR="00E36D20">
        <w:rPr/>
        <w:t xml:space="preserve">rembling aspen and Alaskan paper birch </w:t>
      </w:r>
      <w:r w:rsidR="00CC26C8">
        <w:rPr/>
        <w:t xml:space="preserve">are </w:t>
      </w:r>
      <w:r w:rsidR="00E36D20">
        <w:rPr/>
        <w:t xml:space="preserve">more palatable </w:t>
      </w:r>
      <w:r w:rsidR="00DC300E">
        <w:rPr/>
        <w:t xml:space="preserve">to moose </w:t>
      </w:r>
      <w:r w:rsidR="00E36D20">
        <w:rPr/>
        <w:t>than black spruce</w:t>
      </w:r>
      <w:r w:rsidR="00DC300E">
        <w:rPr/>
        <w:t xml:space="preserve"> </w:t>
      </w:r>
      <w:r w:rsidR="00DC300E">
        <w:fldChar w:fldCharType="begin" w:fldLock="1"/>
      </w:r>
      <w:r w:rsidR="00DF63DE">
        <w:instrText>ADDIN CSL_CITATION {"citationItems":[{"id":"ITEM-1","itemData":{"author":[{"dropping-particle":"","family":"Bryant","given":"John P","non-dropping-particle":"","parse-names":false,"suffix":""},{"dropping-particle":"","family":"Kuropat","given":"Peggy J","non-dropping-particle":"","parse-names":false,"suffix":""}],"container-title":"Annual Review of Ecology and Systematics","id":"ITEM-1","issued":{"date-parts":[["1980"]]},"page":"261-285","title":"Selection of winter forage by subarctic browsing vertebrates: the role of plant chemistry","type":"article-journal","volume":"11"},"uris":["http://www.mendeley.com/documents/?uuid=680c2182-3159-47d5-8b91-4fc0006416c0","http://www.mendeley.com/documents/?uuid=7e8c71f8-caab-4797-b2e7-627b39359d2e"]}],"mendeley":{"formattedCitation":"(Bryant and Kuropat 1980)","plainTextFormattedCitation":"(Bryant and Kuropat 1980)","previouslyFormattedCitation":"(Bryant and Kuropat 1980)"},"properties":{"noteIndex":0},"schema":"https://github.com/citation-style-language/schema/raw/master/csl-citation.json"}</w:instrText>
      </w:r>
      <w:r w:rsidR="00DC300E">
        <w:fldChar w:fldCharType="separate"/>
      </w:r>
      <w:r w:rsidRPr="0050765A" w:rsidR="0050765A">
        <w:rPr>
          <w:noProof/>
        </w:rPr>
        <w:t>(Bryant and Kuropat 1980)</w:t>
      </w:r>
      <w:r w:rsidR="00DC300E">
        <w:fldChar w:fldCharType="end"/>
      </w:r>
      <w:r w:rsidR="00CC26C8">
        <w:rPr/>
        <w:t xml:space="preserve"> and these were the</w:t>
      </w:r>
      <w:r w:rsidR="00D52CED">
        <w:rPr/>
        <w:t xml:space="preserve"> </w:t>
      </w:r>
      <w:r w:rsidR="00DC300E">
        <w:rPr/>
        <w:t>s</w:t>
      </w:r>
      <w:r w:rsidR="0093719D">
        <w:rPr/>
        <w:t>pecies</w:t>
      </w:r>
      <w:r w:rsidR="00DC300E">
        <w:rPr/>
        <w:t xml:space="preserve"> </w:t>
      </w:r>
      <w:r w:rsidR="006C6D90">
        <w:rPr/>
        <w:t>exhibit</w:t>
      </w:r>
      <w:r w:rsidR="0093719D">
        <w:rPr/>
        <w:t>ing</w:t>
      </w:r>
      <w:r w:rsidR="006C6D90">
        <w:rPr/>
        <w:t xml:space="preserve"> </w:t>
      </w:r>
      <w:r w:rsidR="00CC26C8">
        <w:rPr/>
        <w:t>increased growth</w:t>
      </w:r>
      <w:r w:rsidR="00CC26C8">
        <w:rPr/>
        <w:t xml:space="preserve"> </w:t>
      </w:r>
      <w:r w:rsidR="006C6D90">
        <w:rPr/>
        <w:t>within</w:t>
      </w:r>
      <w:r w:rsidR="00DC300E">
        <w:rPr/>
        <w:t xml:space="preserve"> </w:t>
      </w:r>
      <w:proofErr w:type="spellStart"/>
      <w:r w:rsidR="00DC300E">
        <w:rPr/>
        <w:t xml:space="preserve">exclosures</w:t>
      </w:r>
      <w:proofErr w:type="spellEnd"/>
      <w:r w:rsidR="00DC300E">
        <w:rPr/>
        <w:t xml:space="preserve">. </w:t>
      </w:r>
      <w:r w:rsidR="00D52CED">
        <w:rPr/>
        <w:t>Birch</w:t>
      </w:r>
      <w:r w:rsidRPr="006C6D90" w:rsidR="006C6D90">
        <w:rPr/>
        <w:t xml:space="preserve"> and aspen </w:t>
      </w:r>
      <w:r w:rsidR="00D52CED">
        <w:rPr/>
        <w:t>were</w:t>
      </w:r>
      <w:r w:rsidRPr="006C6D90" w:rsidR="006C6D90">
        <w:rPr/>
        <w:t xml:space="preserve"> present in similar </w:t>
      </w:r>
      <w:r w:rsidRPr="006C6D90" w:rsidR="00AA15CE">
        <w:rPr/>
        <w:t>densities;</w:t>
      </w:r>
      <w:r w:rsidRPr="006C6D90" w:rsidR="006C6D90">
        <w:rPr/>
        <w:t xml:space="preserve"> </w:t>
      </w:r>
      <w:r w:rsidR="00D52CED">
        <w:rPr/>
        <w:t>however</w:t>
      </w:r>
      <w:r w:rsidR="00AA15CE">
        <w:rPr/>
        <w:t>,</w:t>
      </w:r>
      <w:r w:rsidR="00D52CED">
        <w:rPr/>
        <w:t xml:space="preserve"> birch was within optimal height range for moose browsing and responded more rapidly to exclusion. While aspen similarly increased in height within exclosures, </w:t>
      </w:r>
      <w:r w:rsidR="00D52CED">
        <w:rPr/>
        <w:t>the majority of</w:t>
      </w:r>
      <w:r w:rsidR="00D52CED">
        <w:rPr/>
        <w:t xml:space="preserve"> individuals were short and likely protected below snow so the growth release due to herbivore exclosures was not as rapid compared to birch.</w:t>
      </w:r>
    </w:p>
    <w:p w:rsidRPr="00743699" w:rsidR="008767C8" w:rsidP="00A548B5" w:rsidRDefault="00D52CED" w14:paraId="2EA7C556" w14:textId="583C10A0">
      <w:pPr/>
      <w:r>
        <w:tab/>
      </w:r>
      <w:r w:rsidR="004A4FDF">
        <w:rPr/>
        <w:t xml:space="preserve">Additionally, growth responses were ordered according to the relative position of each tree species within the canopy </w:t>
      </w:r>
      <w:ins w:author="Jill Johnstone" w:date="2024-04-26T14:08:00Z" w:id="209">
        <w:r>
          <w:fldChar w:fldCharType="begin"/>
        </w:r>
        <w:r>
          <w:instrText xml:space="preserve">ADDIN CSL_CITATION {"citationItems":[{"id":"ITEM-1","itemData":{"DOI":"10.1111/jvs.12702","author":[{"dropping-particle":"","family":"Simončič","given":"Tina","non-dropping-particle":"","parse-names":false,"suffix":""},{"dropping-particle":"","family":"Bončina","given":"Andrej","non-dropping-particle":"","parse-names":false,"suffix":""},{"dropping-particle":"","family":"Jarni","given":"Kristjan","non-dropping-particle":"","parse-names":false,"suffix":""},{"dropping-particle":"","family":"Klopcic","given":"Matija","non-dropping-particle":"","parse-names":false,"suffix":""}],"container-title":"Journal of Vegetation Science","id":"ITEM-1","issued":{"date-parts":[["2018"]]},"page":"108-120","title":"Assessment of the long­term impact of deer on understory vegetation in mixed temperate forests","type":"article-journal","volume":"30"},"uris":["http://www.mendeley.com/documents/?uuid=3083fb3a-3cf2-450b-80ef-9e29765e58c7"]}],"mendeley":{"formattedCitation":"(Simončič et al. 2018)","plainTextFormattedCitation":"(Simončič et al. 2018)","previouslyFormattedCitation":"(Simončič et al. 2018)"},"properties":{"noteIndex":0},"schema":"https://github.com/citation-style-language/schema/raw/master/csl-citation.json"}</w:instrText>
        </w:r>
        <w:r>
          <w:fldChar w:fldCharType="separate"/>
        </w:r>
      </w:ins>
      <w:r w:rsidRPr="00607143" w:rsidR="004A4FDF">
        <w:rPr>
          <w:noProof/>
        </w:rPr>
        <w:t>(Simončič et al. 2018)</w:t>
      </w:r>
      <w:ins w:author="Jill Johnstone" w:date="2024-04-26T14:08:00Z" w:id="209">
        <w:r>
          <w:fldChar w:fldCharType="end"/>
        </w:r>
      </w:ins>
      <w:r w:rsidR="004A4FDF">
        <w:rPr/>
        <w:t xml:space="preserve">. Positive responses of birch and aspen growth to herbivore protection likely increased canopy competition for the smaller-statured black spruce, causing a decrease in spruce growth within exclosures. </w:t>
      </w:r>
      <w:commentRangeStart w:id="403204463"/>
      <w:r w:rsidR="0019002E">
        <w:rPr/>
        <w:t xml:space="preserve">However, </w:t>
      </w:r>
      <w:r w:rsidR="00E36465">
        <w:rPr/>
        <w:t>w</w:t>
      </w:r>
      <w:r w:rsidR="0019002E">
        <w:rPr/>
        <w:t xml:space="preserve">hole plant growth for black spruce could have been maintained within the </w:t>
      </w:r>
      <w:proofErr w:type="spellStart"/>
      <w:r w:rsidR="0019002E">
        <w:rPr/>
        <w:t>exclosures</w:t>
      </w:r>
      <w:proofErr w:type="spellEnd"/>
      <w:r w:rsidR="00713706">
        <w:rPr/>
        <w:t xml:space="preserve"> through</w:t>
      </w:r>
      <w:r w:rsidR="00762CBA">
        <w:rPr/>
        <w:t xml:space="preserve"> allocation of resources to</w:t>
      </w:r>
      <w:r w:rsidR="00713706">
        <w:rPr/>
        <w:t xml:space="preserve"> belowground </w:t>
      </w:r>
      <w:r w:rsidR="00762CBA">
        <w:rPr/>
        <w:t>c</w:t>
      </w:r>
      <w:r w:rsidR="00DF25B1">
        <w:rPr/>
        <w:t>o</w:t>
      </w:r>
      <w:r w:rsidR="00762CBA">
        <w:rPr/>
        <w:t>mponents</w:t>
      </w:r>
      <w:r w:rsidR="0019002E">
        <w:rPr/>
        <w:t>.</w:t>
      </w:r>
      <w:commentRangeEnd w:id="403204463"/>
      <w:r>
        <w:rPr>
          <w:rStyle w:val="CommentReference"/>
        </w:rPr>
        <w:commentReference w:id="403204463"/>
      </w:r>
      <w:r w:rsidR="002768EC">
        <w:rPr/>
        <w:t xml:space="preserve"> </w:t>
      </w:r>
      <w:r w:rsidR="00B363AD">
        <w:rPr/>
        <w:t>For example, a</w:t>
      </w:r>
      <w:r w:rsidR="002768EC">
        <w:rPr/>
        <w:t xml:space="preserve">t a fine-scale, belowground and aboveground </w:t>
      </w:r>
      <w:r w:rsidR="00B363AD">
        <w:rPr/>
        <w:t xml:space="preserve">fine-root </w:t>
      </w:r>
      <w:r w:rsidR="002768EC">
        <w:rPr/>
        <w:t>community structure c</w:t>
      </w:r>
      <w:r w:rsidR="00B363AD">
        <w:rPr/>
        <w:t>an respond differently</w:t>
      </w:r>
      <w:r w:rsidR="002768EC">
        <w:rPr/>
        <w:t xml:space="preserve"> to </w:t>
      </w:r>
      <w:r w:rsidR="008A1E11">
        <w:rPr/>
        <w:t>varying grazing intensities</w:t>
      </w:r>
      <w:r w:rsidR="002768EC">
        <w:rPr/>
        <w:t xml:space="preserve"> </w:t>
      </w:r>
      <w:r w:rsidR="00607143">
        <w:fldChar w:fldCharType="begin" w:fldLock="1"/>
      </w:r>
      <w:r w:rsidR="00607143">
        <w:instrText>ADDIN CSL_CITATION {"citationItems":[{"id":"ITEM-1","itemData":{"DOI":"10.1111/jvs.12571","author":[{"dropping-particle":"","family":"Onatibia","given":"Gaston R","non-dropping-particle":"","parse-names":false,"suffix":""},{"dropping-particle":"","family":"Reyes","given":"Maria Fernanda","non-dropping-particle":"","parse-names":false,"suffix":""},{"dropping-particle":"","family":"Aguiar","given":"Martin R","non-dropping-particle":"","parse-names":false,"suffix":""}],"container-title":"Journal of Vegetation Science","id":"ITEM-1","issued":{"date-parts":[["2017"]]},"page":"1097-1106","title":"Fine-scale root community structure and below-ground responses to grazing show independence from above-ground patterns","type":"article-journal","volume":"28"},"uris":["http://www.mendeley.com/documents/?uuid=33a2f208-cb6b-4c10-8bfe-8fe138a9b4d2"]}],"mendeley":{"formattedCitation":"(Onatibia et al. 2017)","plainTextFormattedCitation":"(Onatibia et al. 2017)","previouslyFormattedCitation":"(Onatibia et al. 2017)"},"properties":{"noteIndex":0},"schema":"https://github.com/citation-style-language/schema/raw/master/csl-citation.json"}</w:instrText>
      </w:r>
      <w:r w:rsidR="00607143">
        <w:fldChar w:fldCharType="separate"/>
      </w:r>
      <w:r w:rsidRPr="00607143" w:rsidR="00607143">
        <w:rPr>
          <w:noProof/>
        </w:rPr>
        <w:t>(Onatibia et al. 2017)</w:t>
      </w:r>
      <w:r w:rsidR="00607143">
        <w:fldChar w:fldCharType="end"/>
      </w:r>
      <w:r w:rsidR="002768EC">
        <w:rPr/>
        <w:t xml:space="preserve">. </w:t>
      </w:r>
      <w:r w:rsidR="002A30FD">
        <w:rPr/>
        <w:t>Inside exclosures, b</w:t>
      </w:r>
      <w:r w:rsidR="008767C8">
        <w:rPr/>
        <w:t>irch released from herbivory may be acquiring more resources</w:t>
      </w:r>
      <w:r w:rsidR="00970905">
        <w:rPr/>
        <w:t xml:space="preserve"> </w:t>
      </w:r>
      <w:r w:rsidR="008767C8">
        <w:rPr/>
        <w:t>which decreases resource availability for understory conifers.</w:t>
      </w:r>
      <w:r w:rsidR="008B697A">
        <w:rPr/>
        <w:t xml:space="preserve"> </w:t>
      </w:r>
      <w:r w:rsidR="008767C8">
        <w:rPr/>
        <w:t xml:space="preserve">For example, taller broadleaf trees in </w:t>
      </w:r>
      <w:r w:rsidR="00AA15CE">
        <w:rPr/>
        <w:t>young</w:t>
      </w:r>
      <w:r w:rsidR="008767C8">
        <w:rPr/>
        <w:t xml:space="preserve"> boreal stands have </w:t>
      </w:r>
      <w:r w:rsidR="00AA15CE">
        <w:rPr/>
        <w:t xml:space="preserve">shown to result in </w:t>
      </w:r>
      <w:r w:rsidR="008767C8">
        <w:rPr/>
        <w:t xml:space="preserve">negative effects on </w:t>
      </w:r>
      <w:r w:rsidR="00784D97">
        <w:rPr/>
        <w:t>neighboring</w:t>
      </w:r>
      <w:r w:rsidR="008767C8">
        <w:rPr/>
        <w:t xml:space="preserve"> conifers </w:t>
      </w:r>
      <w:r w:rsidR="008767C8">
        <w:fldChar w:fldCharType="begin" w:fldLock="1"/>
      </w:r>
      <w:r w:rsidR="00DF63DE">
        <w:instrText>ADDIN CSL_CITATION {"citationItems":[{"id":"ITEM-1","itemData":{"DOI":"10.1139/x04-008","ISSN":"0045-5067","abstract":"Treatments that reduce neighbour density are widely applied in the belief they will improve conifer growth in mixed forests. However, our understanding of stand composition and age effects on competition is poor. We used neighbourhood analysis for 748 target conifer trees to examine interspecific competition within 11-, 25-, and 50-year-old mixed, even-aged stands of paper birch (Betula papyrifera Marsh.), Douglas-fir (Pseudotsuga menziesii var. glauca (Beissn.) Franco), western redcedar (Thuja plicata Donn ex D. Don), and western larch (Larix occidentalis Nutt.) in southern interior British Columbia. Critical neighbourhood height and distance were identified where competition accounted for the greatest variation in target conifer diameter. Competition processes were emperically examined using relative height indices. We found that critical neighbourhood distance increased with stand age and was greater for larch than for cedar. Critical neighbourhood height was higher for cedar than for Douglas-fir or larch in the 11-year-old stands but lower in the older stands. The most important competitors in the 11-year-old stands were tall neighbours, whereas those in the older stands were short neighbours. We found asymmetrical relationships between target conifers and neighbours for all species and age-classes, indicating a resource preemption mode of competition. To be useful in developing prescriptions for competition management in mixed species stands, competition indices should consider neighbour identity and critical height for each target species. Assessment radius must also be sufficiently large to adequately characterize competition.","author":[{"dropping-particle":"","family":"Simard","given":"Suzanne W","non-dropping-particle":"","parse-names":false,"suffix":""},{"dropping-particle":"","family":"Sachs","given":"Donald L","non-dropping-particle":"","parse-names":false,"suffix":""}],"container-title":"Canadian Journal of Forest Research","id":"ITEM-1","issue":"6","issued":{"date-parts":[["2004"]]},"page":"1228-1240","title":"Assessment of interspecific competition using relative height and distance indices in an age sequence of seral interior cedar-hemlock forests in British Columbia","type":"article-journal","volume":"34"},"uris":["http://www.mendeley.com/documents/?uuid=6b1a070c-fe38-4041-833e-a79e9bc1aed9","http://www.mendeley.com/documents/?uuid=0488a058-8ab8-4446-8274-d95e9f3477d5"]}],"mendeley":{"formattedCitation":"(Simard and Sachs 2004)","plainTextFormattedCitation":"(Simard and Sachs 2004)","previouslyFormattedCitation":"(Simard and Sachs 2004)"},"properties":{"noteIndex":0},"schema":"https://github.com/citation-style-language/schema/raw/master/csl-citation.json"}</w:instrText>
      </w:r>
      <w:r w:rsidR="008767C8">
        <w:fldChar w:fldCharType="separate"/>
      </w:r>
      <w:r w:rsidRPr="0050765A" w:rsidR="0050765A">
        <w:rPr>
          <w:noProof/>
        </w:rPr>
        <w:t>(Simard and Sachs 2004)</w:t>
      </w:r>
      <w:r w:rsidR="008767C8">
        <w:fldChar w:fldCharType="end"/>
      </w:r>
      <w:r w:rsidR="008767C8">
        <w:rPr/>
        <w:t xml:space="preserve">. Furthermore, </w:t>
      </w:r>
      <w:r w:rsidR="00E51A1E">
        <w:rPr/>
        <w:t>we</w:t>
      </w:r>
      <w:r w:rsidR="008767C8">
        <w:rPr/>
        <w:t xml:space="preserve"> detected lower rates of black spruce height and basal diameter growth, but no differences in crown width inside and outside exclosures. White spruce has been reported to decrease in height, but not lateral growth (i.e., crown width) under increasing levels of shade </w:t>
      </w:r>
      <w:r w:rsidR="008767C8">
        <w:rPr>
          <w:bCs/>
        </w:rPr>
        <w:fldChar w:fldCharType="begin" w:fldLock="1"/>
      </w:r>
      <w:r w:rsidR="00DF63DE">
        <w:rPr>
          <w:bCs/>
        </w:rPr>
        <w:instrText>ADDIN CSL_CITATION {"citationItems":[{"id":"ITEM-1","itemData":{"ISBN":"0662175883","author":[{"dropping-particle":"","family":"Sims","given":"R.A.","non-dropping-particle":"","parse-names":false,"suffix":""},{"dropping-particle":"","family":"Kershaw","given":"H.M.","non-dropping-particle":"","parse-names":false,"suffix":""},{"dropping-particle":"","family":"Wickware","given":"G.M.","non-dropping-particle":"","parse-names":false,"suffix":""}],"container-title":"COFRDA report 3302","id":"ITEM-1","issued":{"date-parts":[["1990"]]},"number-of-pages":"126","title":"The autecology of major tree species in the north central region of Ontario","type":"report"},"uris":["http://www.mendeley.com/documents/?uuid=98e5685a-c8f0-45e7-b373-c6d181e27bdf","http://www.mendeley.com/documents/?uuid=53e068f3-8487-486a-b3f9-5b3c7f60360c"]}],"mendeley":{"formattedCitation":"(Sims et al. 1990)","plainTextFormattedCitation":"(Sims et al. 1990)","previouslyFormattedCitation":"(Sims et al. 1990)"},"properties":{"noteIndex":0},"schema":"https://github.com/citation-style-language/schema/raw/master/csl-citation.json"}</w:instrText>
      </w:r>
      <w:r w:rsidR="008767C8">
        <w:rPr>
          <w:bCs/>
        </w:rPr>
        <w:fldChar w:fldCharType="separate"/>
      </w:r>
      <w:r w:rsidRPr="40696336" w:rsidR="0050765A">
        <w:rPr>
          <w:noProof/>
        </w:rPr>
        <w:t>(Sims et al. 1990)</w:t>
      </w:r>
      <w:r w:rsidR="008767C8">
        <w:rPr>
          <w:bCs/>
        </w:rPr>
        <w:fldChar w:fldCharType="end"/>
      </w:r>
      <w:r w:rsidR="008767C8">
        <w:rPr>
          <w:bCs/>
        </w:rPr>
        <w:t xml:space="preserve">. </w:t>
      </w:r>
    </w:p>
    <w:p w:rsidRPr="009E305D" w:rsidR="008767C8" w:rsidP="0050765A" w:rsidRDefault="008767C8" w14:paraId="754A36ED" w14:textId="2736F612">
      <w:r>
        <w:tab/>
      </w:r>
      <w:r w:rsidDel="003A5EFC" w:rsidR="003A5EFC">
        <w:rPr/>
        <w:t xml:space="preserve">  </w:t>
      </w:r>
      <w:r w:rsidR="003A5EFC">
        <w:rPr/>
        <w:t xml:space="preserve"> </w:t>
      </w:r>
      <w:r w:rsidR="0073612C">
        <w:rPr/>
        <w:t xml:space="preserve">In forests </w:t>
      </w:r>
      <w:r w:rsidR="0073612C">
        <w:rPr/>
        <w:t xml:space="preserve">where moose is the dominant herbivore, rates of post-disturbance succession can be either hastened or reversed by moose browsing </w:t>
      </w:r>
      <w:ins w:author="Jill Johnstone" w:date="2024-04-26T14:09:00Z" w:id="215">
        <w:r>
          <w:fldChar w:fldCharType="begin"/>
        </w:r>
        <w:r>
          <w:instrText xml:space="preserve">ADDIN CSL_CITATION {"citationItems":[{"id":"ITEM-1","itemData":{"author":[{"dropping-particle":"","family":"Davidson","given":"Diane A","non-dropping-particle":"","parse-names":false,"suffix":""}],"container-title":"Oikos","id":"ITEM-1","issue":"1","issued":{"date-parts":[["1993"]]},"page":"23-35","title":"The effects of herbivory and granivory on terrestrial plant succession","type":"article-journal","volume":"68"},"uris":["http://www.mendeley.com/documents/?uuid=41f4b2ea-0882-4a0a-b478-e6b2d2e42ef2","http://www.mendeley.com/documents/?uuid=929ce204-5d14-41da-b6f1-2d83b9c61e52"]},{"id":"ITEM-2","itemData":{"DOI":"10.1111/j.0030-1299.2005.13844.x","ISBN":"1600-0706","ISSN":"00301299","abstract":"Recent studies of ungulates have revealed that selective foraging seems to be an important mechanism by which they can affect the structure and species composition of the plant community, and thus quantity (dry mass) and quality (chemical composition) of litter available for decomposers. Such changes in litter production may be especially important in N-limited systems like boreal forests. We chose moose (Alces alces) as study species to investigate this mechanism. Moose browse mainly in the tree and shrub layers year round, and because of their wide distribution and often high population densities, they can have a significant effect on litter production of trees and shrubs in Swedish boreal forests. The effects of herbivores may also vary along productivity gradients. We therefore simulated browsing and urine and fecal deposition corresponding to 4 different moose densities in exclosures along a pre-existing forest productivity gradient. Both litter quantity (g dry mass per m2 and year) and contributions of C and N (g dry mass per m2 and year) decreased with increasing level of simulated moose density. High moose densities over extended time can therefore reduce N contributions to soil and therefore eventually reduce site productivity in Swedish boreal forests. This effect of moose was mainly a result of decreased litter quantity, because contradictory to studies from North America, litter quality (C:N ratio and N contribution per mass unit of litter) was not affected by level of simulated moose density.","author":[{"dropping-particle":"","family":"Persson","given":"Inga-Lill","non-dropping-particle":"","parse-names":false,"suffix":""},{"dropping-particle":"","family":"Pastor","given":"John","non-dropping-particle":"","parse-names":false,"suffix":""},{"dropping-particle":"","family":"Danell","given":"Kjell","non-dropping-particle":"","parse-names":false,"suffix":""},{"dropping-particle":"","family":"Bergström","given":"Roger","non-dropping-particle":"","parse-names":false,"suffix":""}],"container-title":"Oikos","id":"ITEM-2","issue":"2","issued":{"date-parts":[["2005"]]},"page":"297-306","title":"Impact of moose population density on the production and composition of litter in boreal forests","type":"article-journal","volume":"108"},"uris":["http://www.mendeley.com/documents/?uuid=47536e52-0fc4-42fa-b077-01dafd2695ec","http://www.mendeley.com/documents/?uuid=892d7253-00e3-4cc6-b490-0819f58da9c2"]},{"id":"ITEM-3","itemData":{"DOI":"10.1016/j.foreco.2008.12.009","ISBN":"0378-1127","ISSN":"03781127","abstract":"Changes to ecosystems caused by introduced herbivores can be predictable, stepwise transitions or unpredictable and even irreversible state changes. This study's objectives were to explore effects on forest succession and soil development 5 years after moose (Alces alces L.) were fenced out of areas within and adjacent to a national park in Newfoundland, Canada. Study plots spanned a range of understorey broadleaf plant associations with regenerating balsam fir (Abies balsamea (L.) Mill.), an important winter forage plant for moose and a dominant canopy tree throughout Newfoundland. After 5 years, height-diameter ratios were significantly larger for larger basal diameters of understorey balsam fir in unfenced, but not in fenced subplots, suggesting that growth of the conifer is compromised within the exclosure. In contrast, for most broadleaf trees and shrubs, moose removal by fencing results in greater heights and basal diameters than in control subplots. The competitive advantage of broadleaf trees and shrubs over balsam fir in the short-term may be a result of past sustained heavy moose browsing benefiting plants that are better at investing resources into below-ground growth or benefiting plants that have broader leaf canopies. It is not clear how long the broadleaf transition state we document will continue. Restorative actions intended to mimic usual patterns of forest regeneration in this region of Newfoundland might best consider moose removal with site preparation and/or planting to historic densities. ?? 2008 Elsevier B.V. All rights reserved.","author":[{"dropping-particle":"","family":"McLaren","given":"Brian","non-dropping-particle":"","parse-names":false,"suffix":""},{"dropping-particle":"","family":"Hermanutz","given":"Luise","non-dropping-particle":"","parse-names":false,"suffix":""},{"dropping-particle":"","family":"Gosse","given":"John","non-dropping-particle":"","parse-names":false,"suffix":""},{"dropping-particle":"","family":"Collet","given":"Benoit","non-dropping-particle":"","parse-names":false,"suffix":""},{"dropping-particle":"","family":"Kasimos","given":"Costa","non-dropping-particle":"","parse-names":false,"suffix":""}],"container-title":"Forest Ecology and Management","id":"ITEM-3","issue":"5","issued":{"date-parts":[["2009"]]},"page":"1395-1404","title":"Broadleaf competition interferes with balsam fir regeneration following experimental removal of moose","type":"article-journal","volume":"257"},"uris":["http://www.mendeley.com/documents/?uuid=23c82c82-971d-4fcb-be90-8113287e0dbf","http://www.mendeley.com/documents/?uuid=0e9269f8-e1b2-4a86-b7a1-9a2b6ac8522c"]}],"mendeley":{"formattedCitation":"(Davidson 1993, Persson et al. 2005, McLaren et al. 2009)","plainTextFormattedCitation":"(Davidson 1993, Persson et al. 2005, McLaren et al. 2009)","previouslyFormattedCitation":"(Davidson 1993, Persson et al. 2005, McLaren et al. 2009)"},"properties":{"noteIndex":0},"schema":"https://github.com/citation-style-language/schema/raw/master/csl-citation.json"}</w:instrText>
        </w:r>
        <w:r>
          <w:fldChar w:fldCharType="separate"/>
        </w:r>
      </w:ins>
      <w:r w:rsidRPr="0050765A" w:rsidR="0073612C">
        <w:rPr>
          <w:noProof/>
        </w:rPr>
        <w:t>(Davidson 1993, Persson et al. 2005, McLaren et al. 2009)</w:t>
      </w:r>
      <w:ins w:author="Jill Johnstone" w:date="2024-04-26T14:09:00Z" w:id="215">
        <w:r>
          <w:fldChar w:fldCharType="end"/>
        </w:r>
      </w:ins>
      <w:r w:rsidR="0073612C">
        <w:rPr/>
        <w:t xml:space="preserve">. Our study supports observational work from other upland forests in Alaska </w:t>
      </w:r>
      <w:ins w:author="Jill Johnstone" w:date="2024-04-26T14:09:00Z" w:id="215">
        <w:r>
          <w:fldChar w:fldCharType="begin"/>
        </w:r>
        <w:r>
          <w:instrText xml:space="preserve">ADDIN CSL_CITATION {"citationItems":[{"id":"ITEM-1","itemData":{"DOI":"10.1016/j.foreco.2017.02.018","abstract":"a b s t r a c t Mammalian herbivory on palatable trees affects tree growth, forest composition, and forest succession. Antecedent effects of herbivores can be identified through remnants of dead stems and altered tree mor-phology as well as changes in tree ring patterns and growth. Increases in fire severity, particularly surface fuel combustion, in the boreal forest of western North America can cause a shift in the successional tra-jectory from coniferous to deciduous dominated forests, which may alter plant–animal interactions. We measured height and tree ring growth of the two dominant canopy tree species, trembling aspen (Populus tremuloides Michx.) and black spruce (Picea mariana (Mill.) BSP), in sites that experienced stand-replacing fire with deep versus shallow surface fuel combustion 20 years ago. We also classified individual trees into a category of browsing damage based on external features and morphology. We hypothesized the effects of browsing to be contingent on fire severity. Using linear mixed effect models, we investigated the main and interactive effects of fire severity and browsing intensity on aspen growth. We also devel-oped tree ring chronologies to test for growth releases in aspen and black spruce. Effects of moose browsing on aspen growth depended on fire severity (surface fuel combustion), with negative effects in high severity sites and no effects in low severity sites. Spruce growth showed no direct or indirect browsing effects, indicating moose have not altered the potential for spruce to reach the forest canopy. Aspen in severely burned sites showed abrupt growth releases in tree rings corresponding to changes in herbivore pressure and density. Height-growth projections indicated that moose slowed the rate of aspen growth and canopy dominance in severely burned areas by ten years, through repeated stunting of apical growth in aspen, without affecting the initial trajectory to an aspen-dominated canopy. Lightly burned areas, with their larger proportion of spruce biomass, slower aspen growth, and reduced browsing pressure during the first 20 years after fire, will likely provide accessible aspen forage until &gt;50 years post-fire as sites return to spruce dominance. Heterogeneously burned forests could thus sus-tain high rates of available moose forage for a much longer period than previously reported. Our study highlights the importance of including fire severity when considering the impacts of large herbivores on tree grow…","author":[{"dropping-particle":"","family":"Conway","given":"Alexandra J","non-dropping-particle":"","parse-names":false,"suffix":""},{"dropping-particle":"","family":"Johnstone","given":"Jill F","non-dropping-particle":"","parse-names":false,"suffix":""}],"container-title":"Forest Ecology and Management","id":"ITEM-1","issued":{"date-parts":[["2017"]]},"page":"154-163","title":"Moose alter the rate but not the trajectory of forest canopy succession after low and high severity fire in Alaska","type":"article-journal","volume":"391"},"uris":["http://www.mendeley.com/documents/?uuid=9b4182e2-f9d6-4219-89f1-1172913dc182","http://www.mendeley.com/documents/?uuid=613b421f-2642-3a15-bf29-e26045839cab"]}],"mendeley":{"formattedCitation":"(Conway and Johnstone 2017)","plainTextFormattedCitation":"(Conway and Johnstone 2017)","previouslyFormattedCitation":"(Conway and Johnstone 2017)"},"properties":{"noteIndex":0},"schema":"https://github.com/citation-style-language/schema/raw/master/csl-citation.json"}</w:instrText>
        </w:r>
        <w:r>
          <w:fldChar w:fldCharType="separate"/>
        </w:r>
      </w:ins>
      <w:r w:rsidRPr="0050765A" w:rsidR="0073612C">
        <w:rPr>
          <w:noProof/>
        </w:rPr>
        <w:t>(Conway and Johnstone 2017)</w:t>
      </w:r>
      <w:ins w:author="Jill Johnstone" w:date="2024-04-26T14:09:00Z" w:id="215">
        <w:r>
          <w:fldChar w:fldCharType="end"/>
        </w:r>
      </w:ins>
      <w:r w:rsidR="0073612C">
        <w:rPr/>
        <w:t xml:space="preserve">, showing that severe moose browsing can slow the rate of deciduous height growth during post-fire succession, however the successional trajectories remained unaltered. </w:t>
      </w:r>
      <w:r w:rsidR="0073612C">
        <w:rPr/>
        <w:t xml:space="preserve">Likewise, </w:t>
      </w:r>
      <w:r w:rsidR="0073612C">
        <w:rPr/>
        <w:t>h</w:t>
      </w:r>
      <w:r w:rsidR="00DA33E9">
        <w:rPr/>
        <w:t xml:space="preserve">erbivore effects of the magnitude observed in this study are likely to have modest effects on the</w:t>
      </w:r>
      <w:commentRangeStart w:id="1301039821"/>
      <w:r w:rsidR="00DA33E9">
        <w:rPr/>
        <w:t xml:space="preserve"> pace of secondary succession.</w:t>
      </w:r>
      <w:commentRangeEnd w:id="1301039821"/>
      <w:r>
        <w:rPr>
          <w:rStyle w:val="CommentReference"/>
        </w:rPr>
        <w:commentReference w:id="1301039821"/>
      </w:r>
      <w:r w:rsidR="00DA33E9">
        <w:rPr/>
        <w:t xml:space="preserve"> </w:t>
      </w:r>
      <w:r w:rsidR="0073612C">
        <w:rPr/>
        <w:t>Using the growth rates observed in this study, we</w:t>
      </w:r>
      <w:r w:rsidR="0073612C">
        <w:rPr/>
        <w:t xml:space="preserve"> estimate that</w:t>
      </w:r>
      <w:r w:rsidR="00DA519D">
        <w:rPr/>
        <w:t xml:space="preserve"> birch will </w:t>
      </w:r>
      <w:r w:rsidR="0073612C">
        <w:rPr/>
        <w:t xml:space="preserve">reach the estimated </w:t>
      </w:r>
      <w:r w:rsidR="001C6321">
        <w:rPr/>
        <w:t>escape</w:t>
      </w:r>
      <w:r w:rsidR="0073612C">
        <w:rPr/>
        <w:t xml:space="preserve"> height of 3 m for</w:t>
      </w:r>
      <w:r w:rsidR="001C6321">
        <w:rPr/>
        <w:t xml:space="preserve"> </w:t>
      </w:r>
      <w:r w:rsidR="00DA519D">
        <w:rPr/>
        <w:t>moose browsing</w:t>
      </w:r>
      <w:r w:rsidR="00AF61B4">
        <w:rPr/>
        <w:t xml:space="preserve"> </w:t>
      </w:r>
      <w:r w:rsidR="00AF61B4">
        <w:fldChar w:fldCharType="begin" w:fldLock="1"/>
      </w:r>
      <w:r w:rsidR="00DF63DE">
        <w:instrText>ADDIN CSL_CITATION {"citationItems":[{"id":"ITEM-1","itemData":{"DOI":"10.1017/CBO9781107415324.004","ISBN":"9788578110796","ISSN":"1098-6596","PMID":"25246403","author":[{"dropping-particle":"","family":"Lord","given":"Rachel E","non-dropping-particle":"","parse-names":false,"suffix":""}],"id":"ITEM-1","issue":"May","issued":{"date-parts":[["2008"]]},"number-of-pages":"1-101","publisher":"M.Sc. thesis, University of Alaska Fairbanks, Fairbanks, Alaska","title":"Variabile fire severity in Alaska's boreal forest: implications for forage production and moose utilization patterns","type":"thesis"},"uris":["http://www.mendeley.com/documents/?uuid=884ce40a-4915-45a4-bb1a-72b8109af255","http://www.mendeley.com/documents/?uuid=c478c600-15bc-4fd4-ae71-8d4cecd836ab"]},{"id":"ITEM-2","itemData":{"DOI":"10.2981/10-010","ISBN":"0909-6396","ISSN":"0909-6396","abstract":"We present methodology for assessing browse removal to help evaluate resource limitation among moose Alces alces populations in large, potentially remote areas of boreal forest. During 2000-2007, we compared proportional removal (ratio of browse consumption to browse production) in eight areas of Interior Alaska, USA, with multi-year twinning rates of the respective moose populations. Several prior studies concluded that twinning rate provided an index of the nutritional condition of moose. We theorized that a plant-based sampling of proportional use of browse by moose in late winter would inversely correlate with the nutritional condition of moose. We sampled willow Salix spp., quaking aspen Populus tremuloides, balsam poplar P. balsamifera and Alaska paper birch Betula neoalaskana, i.e. plants with current annual growth (CAG) between 0.5 and 3.0 m above ground. We estimated the biomass of CAG and biomass removed by moose based on bite diameters and diameter-mass regressions specific to each browse species. Mean browse removal by moose varied among study areas from 9 to 43% of CAG. Moose twinning rate (range: 7-64%) was inversely correlated with proportional browse removal by moose (Spearman's rho ¼ -0.863, P , 0.005). Proportional browse removal appeared useful in linking foraging ecology and population dynamics of moose in Alaska, and the technique may be used to quantify resource limitation in moose populations inhabiting boreal forest in a broader geographic region.","author":[{"dropping-particle":"","family":"Seaton","given":"C Tom","non-dropping-particle":"","parse-names":false,"suffix":""},{"dropping-particle":"","family":"Paragi","given":"Thomas F","non-dropping-particle":"","parse-names":false,"suffix":""},{"dropping-particle":"","family":"Boertje","given":"Rodney D","non-dropping-particle":"","parse-names":false,"suffix":""},{"dropping-particle":"","family":"Kielland","given":"Knut","non-dropping-particle":"","parse-names":false,"suffix":""},{"dropping-particle":"","family":"Dubois","given":"Stephen","non-dropping-particle":"","parse-names":false,"suffix":""},{"dropping-particle":"","family":"Fleener","given":"Craig L","non-dropping-particle":"","parse-names":false,"suffix":""}],"container-title":"Wildlife Biology","id":"ITEM-2","issue":"1","issued":{"date-parts":[["2011"]]},"page":"55-66","title":"Browse biomass removal and nutritional condition of moose &lt;i&gt;Alces alces&lt;/i&gt;","type":"article-journal","volume":"17"},"uris":["http://www.mendeley.com/documents/?uuid=f99032ab-197a-49f5-b373-38c34765acdc","http://www.mendeley.com/documents/?uuid=bf09b4c2-e25e-4ff3-bdab-3fda9cc72600"]}],"mendeley":{"formattedCitation":"(Lord 2008, Seaton et al. 2011)","plainTextFormattedCitation":"(Lord 2008, Seaton et al. 2011)","previouslyFormattedCitation":"(Lord 2008, Seaton et al. 2011)"},"properties":{"noteIndex":0},"schema":"https://github.com/citation-style-language/schema/raw/master/csl-citation.json"}</w:instrText>
      </w:r>
      <w:r w:rsidR="00AF61B4">
        <w:fldChar w:fldCharType="separate"/>
      </w:r>
      <w:r w:rsidRPr="0050765A" w:rsidR="00AF61B4">
        <w:rPr>
          <w:noProof/>
        </w:rPr>
        <w:t>(</w:t>
      </w:r>
      <w:r w:rsidR="001C6321">
        <w:rPr>
          <w:noProof/>
        </w:rPr>
        <w:t xml:space="preserve">3 meters, </w:t>
      </w:r>
      <w:r w:rsidRPr="0050765A" w:rsidR="00AF61B4">
        <w:rPr>
          <w:noProof/>
        </w:rPr>
        <w:t>Lord 2008, Seaton et al. 2011)</w:t>
      </w:r>
      <w:r w:rsidR="00AF61B4">
        <w:fldChar w:fldCharType="end"/>
      </w:r>
      <w:r w:rsidR="0073612C">
        <w:rPr/>
        <w:t xml:space="preserve"> with</w:t>
      </w:r>
      <w:r w:rsidR="0073612C">
        <w:rPr/>
        <w:t xml:space="preserve"> three additional years of herbivore protection in exclosures. </w:t>
      </w:r>
      <w:r w:rsidR="009F17BD">
        <w:rPr/>
        <w:t>W</w:t>
      </w:r>
      <w:r w:rsidR="003A5EFC">
        <w:rPr/>
        <w:t xml:space="preserve">e used </w:t>
      </w:r>
      <w:r>
        <w:rPr/>
        <w:t xml:space="preserve">average </w:t>
      </w:r>
      <w:r w:rsidR="001C6321">
        <w:rPr/>
        <w:t xml:space="preserve">height in </w:t>
      </w:r>
      <w:r w:rsidR="00AB66E2">
        <w:rPr/>
        <w:t>2017</w:t>
      </w:r>
      <w:r w:rsidR="00CE3130">
        <w:rPr/>
        <w:t xml:space="preserve"> (227 and 213 cm for </w:t>
      </w:r>
      <w:proofErr w:type="spellStart"/>
      <w:r w:rsidR="00CE3130">
        <w:rPr/>
        <w:t xml:space="preserve">exclosure</w:t>
      </w:r>
      <w:proofErr w:type="spellEnd"/>
      <w:r w:rsidR="00CE3130">
        <w:rPr/>
        <w:t xml:space="preserve"> and control, respectively)</w:t>
      </w:r>
      <w:r>
        <w:rPr/>
        <w:t xml:space="preserve"> and </w:t>
      </w:r>
      <w:r w:rsidR="003A5EFC">
        <w:rPr/>
        <w:t xml:space="preserve">applied an </w:t>
      </w:r>
      <w:r>
        <w:rPr/>
        <w:t xml:space="preserve">average proportional </w:t>
      </w:r>
      <w:r w:rsidRPr="00662D05">
        <w:rPr/>
        <w:t>annual</w:t>
      </w:r>
      <w:r w:rsidRPr="00C416F7">
        <w:rPr/>
        <w:t xml:space="preserve"> </w:t>
      </w:r>
      <w:r>
        <w:rPr/>
        <w:t>growth rate of</w:t>
      </w:r>
      <w:r w:rsidR="00CE3130">
        <w:rPr/>
        <w:t xml:space="preserve"> </w:t>
      </w:r>
      <w:r w:rsidR="00AB66E2">
        <w:rPr/>
        <w:t>10</w:t>
      </w:r>
      <w:r>
        <w:rPr/>
        <w:t>%</w:t>
      </w:r>
      <w:r w:rsidR="00CE3130">
        <w:rPr/>
        <w:t xml:space="preserve"> for </w:t>
      </w:r>
      <w:proofErr w:type="spellStart"/>
      <w:r w:rsidR="00CE3130">
        <w:rPr/>
        <w:t xml:space="preserve">exclosures</w:t>
      </w:r>
      <w:proofErr w:type="spellEnd"/>
      <w:r w:rsidR="009F17BD">
        <w:rPr/>
        <w:t xml:space="preserve"> versus</w:t>
      </w:r>
      <w:r w:rsidR="00CE3130">
        <w:rPr/>
        <w:t xml:space="preserve"> 7 % </w:t>
      </w:r>
      <w:r>
        <w:rPr/>
        <w:t>for control plots</w:t>
      </w:r>
      <w:r w:rsidR="009F17BD">
        <w:rPr/>
        <w:t>. F</w:t>
      </w:r>
      <w:r w:rsidR="009F17BD">
        <w:rPr/>
        <w:t>rom this we estimate</w:t>
      </w:r>
      <w:r w:rsidR="00DA33E9">
        <w:rPr/>
        <w:t xml:space="preserve"> b</w:t>
      </w:r>
      <w:r>
        <w:rPr/>
        <w:t xml:space="preserve">irch saplings subject to </w:t>
      </w:r>
      <w:r w:rsidR="00DA33E9">
        <w:rPr/>
        <w:t xml:space="preserve">observed </w:t>
      </w:r>
      <w:r>
        <w:rPr/>
        <w:t xml:space="preserve">natural herbivory would take an additional three years to reach </w:t>
      </w:r>
      <w:r w:rsidR="009F17BD">
        <w:rPr/>
        <w:t>escapement</w:t>
      </w:r>
      <w:r>
        <w:rPr/>
        <w:t xml:space="preserve"> height. Presumably, once birch in control plots reach three meters, individuals would have comparable growth rates to individuals inside exclosures</w:t>
      </w:r>
      <w:r w:rsidR="00C416F7">
        <w:rPr/>
        <w:t xml:space="preserve"> </w:t>
      </w:r>
      <w:r w:rsidR="002860BE">
        <w:fldChar w:fldCharType="begin" w:fldLock="1"/>
      </w:r>
      <w:r w:rsidR="00DF63DE">
        <w:instrText>ADDIN CSL_CITATION {"citationItems":[{"id":"ITEM-1","itemData":{"DOI":"10.1016/j.foreco.2017.02.018","abstract":"a b s t r a c t Mammalian herbivory on palatable trees affects tree growth, forest composition, and forest succession. Antecedent effects of herbivores can be identified through remnants of dead stems and altered tree mor-phology as well as changes in tree ring patterns and growth. Increases in fire severity, particularly surface fuel combustion, in the boreal forest of western North America can cause a shift in the successional tra-jectory from coniferous to deciduous dominated forests, which may alter plant–animal interactions. We measured height and tree ring growth of the two dominant canopy tree species, trembling aspen (Populus tremuloides Michx.) and black spruce (Picea mariana (Mill.) BSP), in sites that experienced stand-replacing fire with deep versus shallow surface fuel combustion 20 years ago. We also classified individual trees into a category of browsing damage based on external features and morphology. We hypothesized the effects of browsing to be contingent on fire severity. Using linear mixed effect models, we investigated the main and interactive effects of fire severity and browsing intensity on aspen growth. We also devel-oped tree ring chronologies to test for growth releases in aspen and black spruce. Effects of moose browsing on aspen growth depended on fire severity (surface fuel combustion), with negative effects in high severity sites and no effects in low severity sites. Spruce growth showed no direct or indirect browsing effects, indicating moose have not altered the potential for spruce to reach the forest canopy. Aspen in severely burned sites showed abrupt growth releases in tree rings corresponding to changes in herbivore pressure and density. Height-growth projections indicated that moose slowed the rate of aspen growth and canopy dominance in severely burned areas by ten years, through repeated stunting of apical growth in aspen, without affecting the initial trajectory to an aspen-dominated canopy. Lightly burned areas, with their larger proportion of spruce biomass, slower aspen growth, and reduced browsing pressure during the first 20 years after fire, will likely provide accessible aspen forage until &gt;50 years post-fire as sites return to spruce dominance. Heterogeneously burned forests could thus sus-tain high rates of available moose forage for a much longer period than previously reported. Our study highlights the importance of including fire severity when considering the impacts of large herbivores on tree grow…","author":[{"dropping-particle":"","family":"Conway","given":"Alexandra J","non-dropping-particle":"","parse-names":false,"suffix":""},{"dropping-particle":"","family":"Johnstone","given":"Jill F","non-dropping-particle":"","parse-names":false,"suffix":""}],"container-title":"Forest Ecology and Management","id":"ITEM-1","issued":{"date-parts":[["2017"]]},"page":"154-163","title":"Moose alter the rate but not the trajectory of forest canopy succession after low and high severity fire in Alaska","type":"article-journal","volume":"391"},"uris":["http://www.mendeley.com/documents/?uuid=9b4182e2-f9d6-4219-89f1-1172913dc182","http://www.mendeley.com/documents/?uuid=613b421f-2642-3a15-bf29-e26045839cab"]}],"mendeley":{"formattedCitation":"(Conway and Johnstone 2017)","plainTextFormattedCitation":"(Conway and Johnstone 2017)","previouslyFormattedCitation":"(Conway and Johnstone 2017)"},"properties":{"noteIndex":0},"schema":"https://github.com/citation-style-language/schema/raw/master/csl-citation.json"}</w:instrText>
      </w:r>
      <w:r w:rsidR="002860BE">
        <w:fldChar w:fldCharType="separate"/>
      </w:r>
      <w:r w:rsidRPr="0050765A" w:rsidR="0050765A">
        <w:rPr>
          <w:noProof/>
        </w:rPr>
        <w:t>(Conway and Johnstone 2017)</w:t>
      </w:r>
      <w:r w:rsidR="002860BE">
        <w:fldChar w:fldCharType="end"/>
      </w:r>
      <w:r>
        <w:rPr/>
        <w:t>. T</w:t>
      </w:r>
      <w:r w:rsidR="00E94A19">
        <w:rPr/>
        <w:t xml:space="preserve">his level of </w:t>
      </w:r>
      <w:r w:rsidR="00DA33E9">
        <w:rPr/>
        <w:t>herbivory appears</w:t>
      </w:r>
      <w:r>
        <w:rPr/>
        <w:t xml:space="preserve"> </w:t>
      </w:r>
      <w:r w:rsidR="00DA33E9">
        <w:rPr/>
        <w:t>insufficient</w:t>
      </w:r>
      <w:r>
        <w:rPr/>
        <w:t xml:space="preserve"> to </w:t>
      </w:r>
      <w:r w:rsidR="00DA33E9">
        <w:rPr/>
        <w:t>impact</w:t>
      </w:r>
      <w:r>
        <w:rPr/>
        <w:t xml:space="preserve"> </w:t>
      </w:r>
      <w:r w:rsidR="00DA33E9">
        <w:rPr/>
        <w:t>species</w:t>
      </w:r>
      <w:r>
        <w:rPr/>
        <w:t xml:space="preserve"> dominance </w:t>
      </w:r>
      <w:r w:rsidR="00E94A19">
        <w:rPr/>
        <w:t xml:space="preserve">when sites reach </w:t>
      </w:r>
      <w:r w:rsidR="00DA33E9">
        <w:rPr/>
        <w:t>full canopy closure</w:t>
      </w:r>
      <w:r w:rsidR="00E62E0C">
        <w:rPr/>
        <w:t>, projecting birch as the likely dominant species</w:t>
      </w:r>
      <w:r w:rsidR="00E94A19">
        <w:rPr/>
        <w:t xml:space="preserve">. </w:t>
      </w:r>
      <w:r w:rsidR="00E62E0C">
        <w:rPr/>
        <w:t>While m</w:t>
      </w:r>
      <w:r>
        <w:rPr/>
        <w:t xml:space="preserve">oose </w:t>
      </w:r>
      <w:r w:rsidR="00CB3603">
        <w:rPr/>
        <w:t xml:space="preserve">herbivory </w:t>
      </w:r>
      <w:r w:rsidR="00E62E0C">
        <w:rPr/>
        <w:t>might expedite the eventual co-dominance of</w:t>
      </w:r>
      <w:r>
        <w:rPr/>
        <w:t xml:space="preserve"> black spruce</w:t>
      </w:r>
      <w:r w:rsidR="00E62E0C">
        <w:rPr/>
        <w:t>, the influence of</w:t>
      </w:r>
      <w:r>
        <w:rPr/>
        <w:t xml:space="preserve"> </w:t>
      </w:r>
      <w:r w:rsidR="00F21EAA">
        <w:rPr/>
        <w:t xml:space="preserve">snowshoe hare browsing </w:t>
      </w:r>
      <w:r w:rsidR="00E62E0C">
        <w:rPr/>
        <w:t>on</w:t>
      </w:r>
      <w:r w:rsidR="00F21EAA">
        <w:rPr/>
        <w:t xml:space="preserve"> black spruce </w:t>
      </w:r>
      <w:r w:rsidR="00E62E0C">
        <w:rPr/>
        <w:t>growth remains uncertain</w:t>
      </w:r>
      <w:r w:rsidR="002860BE">
        <w:rPr/>
        <w:t xml:space="preserve"> </w:t>
      </w:r>
      <w:r w:rsidR="002860BE">
        <w:fldChar w:fldCharType="begin" w:fldLock="1"/>
      </w:r>
      <w:r w:rsidR="00DF63DE">
        <w:instrText>ADDIN CSL_CITATION {"citationItems":[{"id":"ITEM-1","itemData":{"author":[{"dropping-particle":"","family":"Olnes","given":"Justin","non-dropping-particle":"","parse-names":false,"suffix":""},{"dropping-particle":"","family":"Kielland","given":"Knut","non-dropping-particle":"","parse-names":false,"suffix":""}],"container-title":"Ecosphere","id":"ITEM-1","issue":"October","issued":{"date-parts":[["2016"]]},"page":"1-8","title":"Stage-dependent effects of browsing by snowshoe hares on successional dynamics in a boreal forest ecosystem","type":"article-journal","volume":"7"},"uris":["http://www.mendeley.com/documents/?uuid=06944d43-e560-48b1-97f4-b912baca4b1d","http://www.mendeley.com/documents/?uuid=677b25ec-0345-4da3-88b3-350a9289e224"]}],"mendeley":{"formattedCitation":"(Olnes and Kielland 2016)","plainTextFormattedCitation":"(Olnes and Kielland 2016)","previouslyFormattedCitation":"(Olnes and Kielland 2016)"},"properties":{"noteIndex":0},"schema":"https://github.com/citation-style-language/schema/raw/master/csl-citation.json"}</w:instrText>
      </w:r>
      <w:r w:rsidR="002860BE">
        <w:fldChar w:fldCharType="separate"/>
      </w:r>
      <w:r w:rsidRPr="0050765A" w:rsidR="0050765A">
        <w:rPr>
          <w:noProof/>
        </w:rPr>
        <w:t>(Olnes and Kielland 2016)</w:t>
      </w:r>
      <w:r w:rsidR="002860BE">
        <w:fldChar w:fldCharType="end"/>
      </w:r>
      <w:r w:rsidR="002860BE">
        <w:rPr/>
        <w:t xml:space="preserve">. </w:t>
      </w:r>
      <w:r w:rsidR="00E62E0C">
        <w:rPr/>
        <w:t>B</w:t>
      </w:r>
      <w:r w:rsidR="007C08A6">
        <w:rPr/>
        <w:t>lack spruce in both th</w:t>
      </w:r>
      <w:r w:rsidR="00CF1555">
        <w:rPr/>
        <w:t>e control and exclosure plots wer</w:t>
      </w:r>
      <w:r w:rsidR="007C08A6">
        <w:rPr/>
        <w:t>e ~50 cm tall</w:t>
      </w:r>
      <w:r w:rsidR="00CF1555">
        <w:rPr/>
        <w:t xml:space="preserve"> in 2017</w:t>
      </w:r>
      <w:r w:rsidR="007C08A6">
        <w:rPr/>
        <w:t xml:space="preserve"> and </w:t>
      </w:r>
      <w:r w:rsidR="00E62E0C">
        <w:rPr/>
        <w:t>will become</w:t>
      </w:r>
      <w:r w:rsidR="00CF1555">
        <w:rPr/>
        <w:t xml:space="preserve"> </w:t>
      </w:r>
      <w:r w:rsidR="007C08A6">
        <w:rPr/>
        <w:t>more vu</w:t>
      </w:r>
      <w:r w:rsidR="0013363F">
        <w:rPr/>
        <w:t xml:space="preserve">lnerable to browsing by hares as they </w:t>
      </w:r>
      <w:r w:rsidR="00E62E0C">
        <w:rPr/>
        <w:t>emerge</w:t>
      </w:r>
      <w:r w:rsidR="0013363F">
        <w:rPr/>
        <w:t xml:space="preserve"> above </w:t>
      </w:r>
      <w:r w:rsidR="00C13F07">
        <w:rPr/>
        <w:t>the winter snowpack</w:t>
      </w:r>
      <w:r w:rsidR="0013363F">
        <w:rPr/>
        <w:t xml:space="preserve"> (Olnes et al. 2018</w:t>
      </w:r>
      <w:r w:rsidR="007C08A6">
        <w:rPr/>
        <w:t>)</w:t>
      </w:r>
      <w:r w:rsidR="00CF1555">
        <w:rPr/>
        <w:t>.</w:t>
      </w:r>
    </w:p>
    <w:p w:rsidR="008767C8" w:rsidP="0050765A" w:rsidRDefault="008767C8" w14:paraId="3B2A1543" w14:textId="1B270AB4" w14:noSpellErr="1">
      <w:commentRangeStart w:id="1101186650"/>
      <w:r>
        <w:tab/>
      </w:r>
      <w:r>
        <w:rPr/>
        <w:t xml:space="preserve">Long-term studies</w:t>
      </w:r>
      <w:commentRangeEnd w:id="1101186650"/>
      <w:r>
        <w:rPr>
          <w:rStyle w:val="CommentReference"/>
        </w:rPr>
        <w:commentReference w:id="1101186650"/>
      </w:r>
      <w:r>
        <w:rPr/>
        <w:t xml:space="preserve"> of forest growth and succession are crucial as short-term and long-term results can be contradictory </w:t>
      </w:r>
      <w:r>
        <w:fldChar w:fldCharType="begin" w:fldLock="1"/>
      </w:r>
      <w:r w:rsidR="00DF63DE">
        <w:instrText>ADDIN CSL_CITATION {"citationItems":[{"id":"ITEM-1","itemData":{"DOI":"10.1002/ecy.1529","ISSN":"00129658","abstract":"Long-term experiments provide a way to test presumed causes of successional or environmentally driven vegetation changes. Early-successional nitrogen (N)-fixing plants are widely thought to facilitate productivity and vegetation development on N-poor sites, thus ac-counting for observed vegetation patterns later in succession. We tested this facilitative impact on vegetation development in a 23-yr field experiment on an Interior Alaska (USA) floodplain. On three replicate early-successional silt bars, we planted late-successional white spruce (Picea glau-ca) seedlings in the presence and absence of planted seedlings of an early-successional N-fixing shrub, thinleaf alder (Alnus incana). Alder initially facilitated survivorship and growth of white spruce. Within six years, however, after canopy closure, alder negatively affected spruce survivor-ship and growth. Our three replicate sites followed different successional trajectories. One site was eliminated by erosion and supported no vegetation development during our study. The other two sites, which differed in site moisture, diverged in vegetation composition. Structural equation modeling (SEM) suggested that, in the drier of these two sites, alder inhibited spruce growth di-rectly (presumably by competition) and indirectly through effects mediated by competition with other woody species. However, at the wetter site, alder had both positive and negative effects on spruce growth, with negative effects predominating. Snowshoe hares (Lepus americanus) in alder thickets further reduced height growth of spruce in the wetter site. We conclude that net effects of alder on white spruce, the late-successional dominant, were primarily inhibitory and indirect, with the mechanisms depending on initial site moisture. Our results highlight the importance of long-term research showing that small differences among initial replicate sites can cause diver-gence in successional trajectories, consistent with individualistic distributions of species and com-munities along environmental gradients. This divergence was detectable only decades later.","author":[{"dropping-particle":"","family":"Chapin","given":"F S","non-dropping-particle":"","parse-names":false,"suffix":""},{"dropping-particle":"","family":"Conway","given":"Alexandra J","non-dropping-particle":"","parse-names":false,"suffix":""},{"dropping-particle":"","family":"Johnstone","given":"Jill F","non-dropping-particle":"","parse-names":false,"suffix":""},{"dropping-particle":"","family":"Hollingsworth","given":"Teresa N.","non-dropping-particle":"","parse-names":false,"suffix":""},{"dropping-particle":"","family":"Hollingsworth","given":"Jamie","non-dropping-particle":"","parse-names":false,"suffix":""}],"container-title":"Ecology","id":"ITEM-1","issued":{"date-parts":[["2016"]]},"page":"2986-2997","title":"Absence of net long-term successional facilitation by alder in a boreal Alaska floodplain","type":"article-journal","volume":"97"},"uris":["http://www.mendeley.com/documents/?uuid=0401e362-6950-3172-8cf8-1d8fbeafa6f3"]}],"mendeley":{"formattedCitation":"(Chapin et al. 2016)","plainTextFormattedCitation":"(Chapin et al. 2016)","previouslyFormattedCitation":"(Chapin et al. 2016)"},"properties":{"noteIndex":0},"schema":"https://github.com/citation-style-language/schema/raw/master/csl-citation.json"}</w:instrText>
      </w:r>
      <w:r>
        <w:fldChar w:fldCharType="separate"/>
      </w:r>
      <w:r w:rsidRPr="0050765A" w:rsidR="0050765A">
        <w:rPr>
          <w:noProof/>
        </w:rPr>
        <w:t>(Chapin et al. 2016)</w:t>
      </w:r>
      <w:r>
        <w:fldChar w:fldCharType="end"/>
      </w:r>
      <w:r>
        <w:rPr/>
        <w:t xml:space="preserve">. The duration of </w:t>
      </w:r>
      <w:r w:rsidR="002F5F6F">
        <w:rPr/>
        <w:t xml:space="preserve">our </w:t>
      </w:r>
      <w:r>
        <w:rPr/>
        <w:t xml:space="preserve">study did not allow for observations of larger ecosystem processes that can be altered </w:t>
      </w:r>
      <w:r w:rsidR="00176046">
        <w:rPr/>
        <w:t>directly or indirectly by herbivores</w:t>
      </w:r>
      <w:r>
        <w:rPr/>
        <w:t xml:space="preserve"> </w:t>
      </w:r>
      <w:r>
        <w:fldChar w:fldCharType="begin" w:fldLock="1"/>
      </w:r>
      <w:r w:rsidR="00DF63DE">
        <w:instrText>ADDIN CSL_CITATION {"citationItems":[{"id":"ITEM-1","itemData":{"ISBN":"0003-455X","ISSN":"0003455X","abstract":"Moose and reindeer occur in large populations in the Fennoscandian boreal forests, and also roe deer occurs in dense populations in Sweden and Norway. These large herbivores affect the structure and function of the forest ecosystems. During periods of high densities discussions arise about the impact of these herbivores on e.g. economic forest trees and preservation of biodiversity. The aim of this study is to review the present knowledge of the disturbance caused by moose in the boreal forest. First, we give a quantitative estimate of the different disturbance factors (feeding, trampling, defecation and urination). Second, we discuss the ecological impact of the different disturbances.","author":[{"dropping-particle":"","family":"Persson","given":"Inga-Lill","non-dropping-particle":"","parse-names":false,"suffix":""},{"dropping-particle":"","family":"Danell","given":"Kjell","non-dropping-particle":"","parse-names":false,"suffix":""},{"dropping-particle":"","family":"Bergström","given":"Roger","non-dropping-particle":"","parse-names":false,"suffix":""}],"container-title":"Annales Zoologici Fennici","id":"ITEM-1","issue":"December","issued":{"date-parts":[["2000"]]},"page":"251-263","title":"Disturbance by large herbivores in boreal forests with special reference to moose","type":"article-journal","volume":"37"},"uris":["http://www.mendeley.com/documents/?uuid=1fc702f4-2dff-42f4-9b3a-31661a20b6ec","http://www.mendeley.com/documents/?uuid=47ca145d-db8f-486f-bada-f90acec30fa8"]}],"mendeley":{"formattedCitation":"(Persson et al. 2000)","plainTextFormattedCitation":"(Persson et al. 2000)","previouslyFormattedCitation":"(Persson et al. 2000)"},"properties":{"noteIndex":0},"schema":"https://github.com/citation-style-language/schema/raw/master/csl-citation.json"}</w:instrText>
      </w:r>
      <w:r>
        <w:fldChar w:fldCharType="separate"/>
      </w:r>
      <w:r w:rsidRPr="0050765A" w:rsidR="0050765A">
        <w:rPr>
          <w:noProof/>
        </w:rPr>
        <w:t>(Persson et al. 2000)</w:t>
      </w:r>
      <w:r>
        <w:fldChar w:fldCharType="end"/>
      </w:r>
      <w:r>
        <w:rPr/>
        <w:t xml:space="preserve">. Selective browsing </w:t>
      </w:r>
      <w:r w:rsidR="00176046">
        <w:rPr/>
        <w:t xml:space="preserve">can shift canopy composition </w:t>
      </w:r>
      <w:r>
        <w:rPr/>
        <w:t xml:space="preserve">towards increased dominance of </w:t>
      </w:r>
      <w:r w:rsidR="000F4300">
        <w:rPr/>
        <w:t xml:space="preserve">less palatable </w:t>
      </w:r>
      <w:r>
        <w:rPr/>
        <w:t xml:space="preserve">species </w:t>
      </w:r>
      <w:r>
        <w:fldChar w:fldCharType="begin" w:fldLock="1"/>
      </w:r>
      <w:r w:rsidR="00DF63DE">
        <w:instrText>ADDIN CSL_CITATION {"citationItems":[{"id":"ITEM-1","itemData":{"author":[{"dropping-particle":"","family":"McInnes","given":"Pamela F","non-dropping-particle":"","parse-names":false,"suffix":""},{"dropping-particle":"","family":"Naiman","given":"Robert J","non-dropping-particle":"","parse-names":false,"suffix":""},{"dropping-particle":"","family":"Pastor","given":"John","non-dropping-particle":"","parse-names":false,"suffix":""},{"dropping-particle":"","family":"Cohen","given":"Yosef","non-dropping-particle":"","parse-names":false,"suffix":""}],"container-title":"Ecology","id":"ITEM-1","issue":"6","issued":{"date-parts":[["1992"]]},"page":"2059-2075","title":"Effects of moose browsing on vegetation and litter of the boreal forest, Isle Royale, Michigan, USA","type":"article-journal","volume":"73"},"uris":["http://www.mendeley.com/documents/?uuid=7c53b7df-270c-48db-857a-bcd768ded9a1","http://www.mendeley.com/documents/?uuid=8d2b4a6e-b309-4529-92b2-0b865867436b"]},{"id":"ITEM-2","itemData":{"DOI":"10.2307/3546979","ISBN":"0030-1299","abstract":"Early successional processes in taiga forest ecosystems are believed to be primarily under abiotic controls, with biotic factors taking on greater importance later in the successional sequence. Here we report how moose (Alces alces L.), a dominant mammalian herbivore, exert major control over biogeochemical processes early in succession in the taiga of Alaska. Moose browsing affects soil chemistry and vegetation dynamics in ways that influence subsequent plant establishment and ultimately forest development. Browsing significantly changed soil organic matter pools, the composition of soil carbon fractions, and the stable isotope signature (delta(13)C and delta(15)N) of surface soils. These edaphic modifications were accompanied by changes in plant species composition that accelerate the successional trajectory. Thus, we contend that the rate of initial plant establishment and early forest succession in taiga is under significant control by mammalian herbivores.","author":[{"dropping-particle":"","family":"Kielland","given":"K","non-dropping-particle":"","parse-names":false,"suffix":""},{"dropping-particle":"","family":"Bryant","given":"John P","non-dropping-particle":"","parse-names":false,"suffix":""}],"container-title":"Oikos","id":"ITEM-2","issue":"2","issued":{"date-parts":[["1998"]]},"language":"English","note":"ISI Document Delivery No.: 101QB\nTimes Cited: 61\nCited Reference Count: 30\nKielland, K Bryant, JP\nMunksgaard int publ ltd\nCopenhagen","page":"377-383","title":"Moose herbivory in taiga: effects on biogeochemistry and vegetation dynamics in primary succession","type":"article-journal","volume":"82"},"uris":["http://www.mendeley.com/documents/?uuid=fbf75383-209b-4557-9383-8da9bfb856f3","http://www.mendeley.com/documents/?uuid=c85fb44a-f09b-4439-b151-2612308aade1"]}],"mendeley":{"formattedCitation":"(McInnes et al. 1992, Kielland and Bryant 1998)","plainTextFormattedCitation":"(McInnes et al. 1992, Kielland and Bryant 1998)","previouslyFormattedCitation":"(McInnes et al. 1992, Kielland and Bryant 1998)"},"properties":{"noteIndex":0},"schema":"https://github.com/citation-style-language/schema/raw/master/csl-citation.json"}</w:instrText>
      </w:r>
      <w:r>
        <w:fldChar w:fldCharType="separate"/>
      </w:r>
      <w:r w:rsidRPr="0050765A" w:rsidR="0050765A">
        <w:rPr>
          <w:noProof/>
        </w:rPr>
        <w:t>(McInnes et al. 1992, Kielland and Bryant 1998)</w:t>
      </w:r>
      <w:r>
        <w:fldChar w:fldCharType="end"/>
      </w:r>
      <w:r>
        <w:rPr/>
        <w:t xml:space="preserve">. </w:t>
      </w:r>
      <w:r w:rsidR="00176046">
        <w:rPr/>
        <w:t>Across longer time scales</w:t>
      </w:r>
      <w:r w:rsidR="00E122EC">
        <w:rPr/>
        <w:t xml:space="preserve"> (10-20 years)</w:t>
      </w:r>
      <w:r>
        <w:rPr/>
        <w:t xml:space="preserve"> of mammalian exclusion, indirect impacts of herbivores on ecosystem processes through trampling, defecation and urination</w:t>
      </w:r>
      <w:r w:rsidR="00080A7C">
        <w:rPr/>
        <w:t xml:space="preserve"> could become more apparent</w:t>
      </w:r>
      <w:r w:rsidRPr="00080A7C" w:rsidR="00080A7C">
        <w:rPr/>
        <w:t xml:space="preserve"> </w:t>
      </w:r>
      <w:r w:rsidR="00080A7C">
        <w:fldChar w:fldCharType="begin" w:fldLock="1"/>
      </w:r>
      <w:r w:rsidR="00DF63DE">
        <w:instrText>ADDIN CSL_CITATION {"citationItems":[{"id":"ITEM-1","itemData":{"author":[{"dropping-particle":"","family":"McKendrick","given":"J.D.","non-dropping-particle":"","parse-names":false,"suffix":""},{"dropping-particle":"","family":"Batzli","given":"G.O.","non-dropping-particle":"","parse-names":false,"suffix":""},{"dropping-particle":"","family":"Everett","given":"K.R.","non-dropping-particle":"","parse-names":false,"suffix":""},{"dropping-particle":"","family":"Swanson","given":"J.C.","non-dropping-particle":"","parse-names":false,"suffix":""}],"container-title":"Arctic and Alpine Research","id":"ITEM-1","issue":"4","issued":{"date-parts":[["1980"]]},"page":"565-578","title":"Some effects of mammalian herbivores and fertilization on tundra soils and vegetation","type":"article-journal","volume":"12"},"uris":["http://www.mendeley.com/documents/?uuid=e8f31458-e356-49a8-9141-882c75cf666d","http://www.mendeley.com/documents/?uuid=1ddaa743-312c-4fd4-9e2b-7d33217b51d8"]},{"id":"ITEM-2","itemData":{"DOI":"10.1016/s0378-1127(03)00130-0","ISBN":"0378-1127","abstract":"Ungulates can profoundly alter the structure and composition of forest communities via both direct and indirect mechanisms. Individual plant species often respond in a unique way to the direct effect of herbivory as a function of their sensitivity to browse damage, ungulate food preferences, and the density of ungulates present. Sustained browsing pressure can limit the regeneration of favored and susceptible woody plants and eliminate populations of favored or susceptible herbaceous plants. These losses, in turn, give rise to indirect effects via trophic cascades or physical habitat modification. These indirect effects affect many other plant and animal populations. In the mixed conifer-hardwood forests around the Great Lakes in North America, widespread habitat modification and the extirpation of native predators and other ungulates have acted to boost populations of white-tailed deer (Odocoileus virginianus) to historically high densities. Such densities have curtailed regeneration of several important conifers (e.g. Tsuga canadensis and Thuja occidentalis) as evidenced by demographic analysis. Deer also appear to limit regeneration of Quercus and Betula in many areas. Impacts on understory herbs are harder to assess, but baseline data from 50 years ago indicate that these communities are changing in a pattern that implicates deer: grasses, sedges, and some ferns are increasing while overall herb diversity is declining. Thus, deer are playing a keystone role in these communities. We are currently assessing an additional set of questions, including: How best can we measure and represent ungulate impacts? At which densities do deer threaten forest diversity? How do impacts depend on initial plant and ungulate densities? Which species emerge as 'winners' or 'losers' in heavily-browsed landscapes? What characteristics or traits make a species susceptible to ungulate herbivory? How do ungulates affect patterns of diversity and relative abundance in ecological communities? What are the pathways by which ungulates exert indirect effects on species? and How significant are indirect effects? (C) 2003 Elsevier Science B.V. All rights reserved.","author":[{"dropping-particle":"","family":"Rooney","given":"T P","non-dropping-particle":"","parse-names":false,"suffix":""},{"dropping-particle":"","family":"Waller","given":"D M","non-dropping-particle":"","parse-names":false,"suffix":""}],"container-title":"Forest Ecology and Management","id":"ITEM-2","issue":"1-2","issued":{"date-parts":[["2003"]]},"language":"English","note":"ISI Document Delivery No.: 709PW\nTimes Cited: 168\nCited Reference Count: 79\nRooney, TP Waller, DM\nInternational Conference on Forest Dynamics and Ungulatge Herbivory\nOct 03-06, 2001\nDavos, switzerland\nElsevier science bv\nAmsterdam","page":"165-176","title":"Direct and indirect effects of white-tailed deer in forest ecosystems","type":"article-journal","volume":"181"},"uris":["http://www.mendeley.com/documents/?uuid=f0241a66-8e32-425c-ac0d-535a919f889f","http://www.mendeley.com/documents/?uuid=553e0898-8d61-4f9c-b532-387a934a9fd9"]},{"id":"ITEM-3","itemData":{"ISBN":"0003-455X","ISSN":"0003455X","abstract":"Moose and reindeer occur in large populations in the Fennoscandian boreal forests, and also roe deer occurs in dense populations in Sweden and Norway. These large herbivores affect the structure and function of the forest ecosystems. During periods of high densities discussions arise about the impact of these herbivores on e.g. economic forest trees and preservation of biodiversity. The aim of this study is to review the present knowledge of the disturbance caused by moose in the boreal forest. First, we give a quantitative estimate of the different disturbance factors (feeding, trampling, defecation and urination). Second, we discuss the ecological impact of the different disturbances.","author":[{"dropping-particle":"","family":"Persson","given":"Inga-Lill","non-dropping-particle":"","parse-names":false,"suffix":""},{"dropping-particle":"","family":"Danell","given":"Kjell","non-dropping-particle":"","parse-names":false,"suffix":""},{"dropping-particle":"","family":"Bergström","given":"Roger","non-dropping-particle":"","parse-names":false,"suffix":""}],"container-title":"Annales Zoologici Fennici","id":"ITEM-3","issue":"December","issued":{"date-parts":[["2000"]]},"page":"251-263","title":"Disturbance by large herbivores in boreal forests with special reference to moose","type":"article-journal","volume":"37"},"uris":["http://www.mendeley.com/documents/?uuid=47ca145d-db8f-486f-bada-f90acec30fa8","http://www.mendeley.com/documents/?uuid=1fc702f4-2dff-42f4-9b3a-31661a20b6ec"]}],"mendeley":{"formattedCitation":"(McKendrick et al. 1980, Persson et al. 2000, Rooney and Waller 2003)","plainTextFormattedCitation":"(McKendrick et al. 1980, Persson et al. 2000, Rooney and Waller 2003)","previouslyFormattedCitation":"(McKendrick et al. 1980, Persson et al. 2000, Rooney and Waller 2003)"},"properties":{"noteIndex":0},"schema":"https://github.com/citation-style-language/schema/raw/master/csl-citation.json"}</w:instrText>
      </w:r>
      <w:r w:rsidR="00080A7C">
        <w:fldChar w:fldCharType="separate"/>
      </w:r>
      <w:r w:rsidRPr="0050765A" w:rsidR="00080A7C">
        <w:rPr>
          <w:noProof/>
        </w:rPr>
        <w:t xml:space="preserve">(McKendrick et al. 1980, Persson </w:t>
      </w:r>
      <w:r w:rsidRPr="0050765A" w:rsidR="00080A7C">
        <w:rPr>
          <w:noProof/>
        </w:rPr>
        <w:t>et al. 2000, Rooney and Waller 2003)</w:t>
      </w:r>
      <w:r w:rsidR="00080A7C">
        <w:fldChar w:fldCharType="end"/>
      </w:r>
      <w:r w:rsidR="00080A7C">
        <w:rPr/>
        <w:t>.</w:t>
      </w:r>
      <w:r w:rsidR="00C416F7">
        <w:rPr/>
        <w:t xml:space="preserve"> </w:t>
      </w:r>
      <w:r>
        <w:rPr/>
        <w:t xml:space="preserve">For example, moose can depress soil </w:t>
      </w:r>
      <w:r w:rsidR="005962FB">
        <w:rPr/>
        <w:t>nitrogen (N)</w:t>
      </w:r>
      <w:r>
        <w:rPr/>
        <w:t xml:space="preserve"> availability through trampling </w:t>
      </w:r>
      <w:r>
        <w:fldChar w:fldCharType="begin" w:fldLock="1"/>
      </w:r>
      <w:r w:rsidR="00DF63DE">
        <w:instrText>ADDIN CSL_CITATION {"citationItems":[{"id":"ITEM-1","itemData":{"ISBN":"1051-0761","author":[{"dropping-particle":"","family":"Pastor","given":"J.","non-dropping-particle":"","parse-names":false,"suffix":""},{"dropping-particle":"","family":"Dewey","given":"B.","non-dropping-particle":"","parse-names":false,"suffix":""},{"dropping-particle":"","family":"Moen","given":"R.","non-dropping-particle":"","parse-names":false,"suffix":""},{"dropping-particle":"","family":"Mladenoff","given":"D.J.","non-dropping-particle":"","parse-names":false,"suffix":""},{"dropping-particle":"","family":"White","given":"M.","non-dropping-particle":"","parse-names":false,"suffix":""},{"dropping-particle":"","family":"Cohen","given":"Y.","non-dropping-particle":"","parse-names":false,"suffix":""}],"container-title":"Ecological Applications","id":"ITEM-1","issue":"2","issued":{"date-parts":[["1998"]]},"page":"411-424","title":"Spatial patterns in the moose–forest–soil ecosystem on Isle Royale, Michigan, Usa","type":"article-journal","volume":"8"},"uris":["http://www.mendeley.com/documents/?uuid=22e661c1-52b4-4032-8b38-e10810911f1f","http://www.mendeley.com/documents/?uuid=ca2c496a-5d05-4d0f-a185-acfdf017011b"]}],"mendeley":{"formattedCitation":"(Pastor et al. 1998)","plainTextFormattedCitation":"(Pastor et al. 1998)","previouslyFormattedCitation":"(Pastor et al. 1998)"},"properties":{"noteIndex":0},"schema":"https://github.com/citation-style-language/schema/raw/master/csl-citation.json"}</w:instrText>
      </w:r>
      <w:r>
        <w:fldChar w:fldCharType="separate"/>
      </w:r>
      <w:r w:rsidRPr="0050765A" w:rsidR="0050765A">
        <w:rPr>
          <w:noProof/>
        </w:rPr>
        <w:t>(Pastor et al. 1998)</w:t>
      </w:r>
      <w:r>
        <w:fldChar w:fldCharType="end"/>
      </w:r>
      <w:r>
        <w:rPr/>
        <w:t xml:space="preserve">, whereas the contribution of nutrients from feces and urine to plants and microbes could cause significant fertilization effects at small scales </w:t>
      </w:r>
      <w:r>
        <w:fldChar w:fldCharType="begin" w:fldLock="1"/>
      </w:r>
      <w:r w:rsidR="00DF63DE">
        <w:instrText>ADDIN CSL_CITATION {"citationItems":[{"id":"ITEM-1","itemData":{"DOI":"196.21.233.72","author":[{"dropping-particle":"","family":"Hobbs","given":"N.Thompson","non-dropping-particle":"","parse-names":false,"suffix":""}],"container-title":"The Journal of Wildlife Management","id":"ITEM-1","issue":"4","issued":{"date-parts":[["1996"]]},"page":"695-713","title":"Modification of ecosystems by ungulates","type":"article-journal","volume":"60"},"uris":["http://www.mendeley.com/documents/?uuid=6cdbc8a5-8b3b-48d8-98ac-3bcb6f5cbf5b","http://www.mendeley.com/documents/?uuid=56b3d74c-cc0b-4e7f-8336-6e71c552a297"]}],"mendeley":{"formattedCitation":"(Hobbs 1996)","plainTextFormattedCitation":"(Hobbs 1996)","previouslyFormattedCitation":"(Hobbs 1996)"},"properties":{"noteIndex":0},"schema":"https://github.com/citation-style-language/schema/raw/master/csl-citation.json"}</w:instrText>
      </w:r>
      <w:r>
        <w:fldChar w:fldCharType="separate"/>
      </w:r>
      <w:r w:rsidRPr="0050765A" w:rsidR="0050765A">
        <w:rPr>
          <w:noProof/>
        </w:rPr>
        <w:t>(Hobbs 1996)</w:t>
      </w:r>
      <w:r>
        <w:fldChar w:fldCharType="end"/>
      </w:r>
      <w:r>
        <w:rPr/>
        <w:t xml:space="preserve">. </w:t>
      </w:r>
      <w:r w:rsidR="00B97E8C">
        <w:rPr/>
        <w:t>We</w:t>
      </w:r>
      <w:r>
        <w:rPr/>
        <w:t xml:space="preserve"> did observe evidence of moose trampling in control plots as many birch saplings had broken branches. </w:t>
      </w:r>
      <w:r w:rsidR="00080A7C">
        <w:rPr/>
        <w:t xml:space="preserve">Moose and hare herbivory could also lead to an </w:t>
      </w:r>
      <w:r w:rsidR="005962FB">
        <w:rPr/>
        <w:t>i</w:t>
      </w:r>
      <w:r w:rsidR="00080A7C">
        <w:rPr/>
        <w:t>ncrease in the density of alder</w:t>
      </w:r>
      <w:r w:rsidR="002E1416">
        <w:rPr/>
        <w:t>, an unpalatable</w:t>
      </w:r>
      <w:r w:rsidR="000F4300">
        <w:rPr/>
        <w:t>,</w:t>
      </w:r>
      <w:r w:rsidR="002E1416">
        <w:rPr/>
        <w:t xml:space="preserve"> </w:t>
      </w:r>
      <w:r w:rsidR="000F4300">
        <w:rPr/>
        <w:t>N</w:t>
      </w:r>
      <w:r w:rsidRPr="00784D97" w:rsidR="000F4300">
        <w:rPr>
          <w:vertAlign w:val="subscript"/>
        </w:rPr>
        <w:t>2</w:t>
      </w:r>
      <w:r w:rsidR="000F4300">
        <w:rPr/>
        <w:t xml:space="preserve">-fixing </w:t>
      </w:r>
      <w:r w:rsidR="002E1416">
        <w:rPr/>
        <w:t xml:space="preserve">shrub </w:t>
      </w:r>
      <w:r w:rsidR="00157E1F">
        <w:rPr/>
        <w:t>present at</w:t>
      </w:r>
      <w:r w:rsidR="002526A7">
        <w:rPr/>
        <w:t xml:space="preserve"> low density at</w:t>
      </w:r>
      <w:r w:rsidR="00157E1F">
        <w:rPr/>
        <w:t xml:space="preserve"> our sites</w:t>
      </w:r>
      <w:r w:rsidR="005962FB">
        <w:rPr/>
        <w:t xml:space="preserve">, </w:t>
      </w:r>
      <w:r w:rsidR="00A21D91">
        <w:rPr/>
        <w:t>as was found on Alaskan floodplains</w:t>
      </w:r>
      <w:r w:rsidR="00157E1F">
        <w:rPr/>
        <w:t xml:space="preserve"> </w:t>
      </w:r>
      <w:r w:rsidR="00080A7C">
        <w:fldChar w:fldCharType="begin" w:fldLock="1"/>
      </w:r>
      <w:r w:rsidR="00DF63DE">
        <w:instrText>ADDIN CSL_CITATION {"citationItems":[{"id":"ITEM-1","itemData":{"author":[{"dropping-particle":"","family":"Kielland","given":"K","non-dropping-particle":"","parse-names":false,"suffix":""},{"dropping-particle":"","family":"Bryant","given":"John P","non-dropping-particle":"","parse-names":false,"suffix":""},{"dropping-particle":"","family":"Ruess","given":"RW","non-dropping-particle":"","parse-names":false,"suffix":""}],"container-title":"Alaska's Changing Boreal Forest","editor":[{"dropping-particle":"","family":"Chapin","given":"F Stuart","non-dropping-particle":"","parse-names":false,"suffix":""},{"dropping-particle":"","family":"Oswood","given":"M W","non-dropping-particle":"","parse-names":false,"suffix":""},{"dropping-particle":"","family":"Cleve","given":"K","non-dropping-particle":"Van","parse-names":false,"suffix":""},{"dropping-particle":"","family":"Viereck","given":"L A","non-dropping-particle":"","parse-names":false,"suffix":""},{"dropping-particle":"","family":"Verbyla","given":"D L","non-dropping-particle":"","parse-names":false,"suffix":""}],"id":"ITEM-1","issued":{"date-parts":[["2006"]]},"page":"211-226","publisher":"Oxford University Press","publisher-place":"New York, NY","title":"Mammalian herbivory, ecosystem engineering, and ecological cascades in taiga forests","type":"chapter"},"uris":["http://www.mendeley.com/documents/?uuid=99835410-2711-43ee-beb9-2ff4f39c8260","http://www.mendeley.com/documents/?uuid=26e2e457-71c0-4383-b64b-f3e9e1dbf474"]}],"mendeley":{"formattedCitation":"(Kielland et al. 2006)","plainTextFormattedCitation":"(Kielland et al. 2006)","previouslyFormattedCitation":"(Kielland et al. 2006)"},"properties":{"noteIndex":0},"schema":"https://github.com/citation-style-language/schema/raw/master/csl-citation.json"}</w:instrText>
      </w:r>
      <w:r w:rsidR="00080A7C">
        <w:fldChar w:fldCharType="separate"/>
      </w:r>
      <w:r w:rsidRPr="0050765A" w:rsidR="00080A7C">
        <w:rPr>
          <w:noProof/>
        </w:rPr>
        <w:t>(Kielland et al. 2006)</w:t>
      </w:r>
      <w:r w:rsidR="00080A7C">
        <w:fldChar w:fldCharType="end"/>
      </w:r>
      <w:r w:rsidR="002E1416">
        <w:rPr/>
        <w:t>.</w:t>
      </w:r>
      <w:r w:rsidR="00080A7C">
        <w:rPr/>
        <w:t xml:space="preserve"> </w:t>
      </w:r>
      <w:r w:rsidR="00064068">
        <w:rPr/>
        <w:t>Moose presence</w:t>
      </w:r>
      <w:r>
        <w:rPr/>
        <w:t xml:space="preserve"> could slow the rate of birch growth more than estimated; however, the density of birch saplings is high enough that birch will still likely dominate the canopy in 10-20 years. </w:t>
      </w:r>
    </w:p>
    <w:p w:rsidRPr="008722AE" w:rsidR="008722AE" w:rsidP="008722AE" w:rsidRDefault="008767C8" w14:paraId="4DCBCCD9" w14:textId="0B14BC68">
      <w:r>
        <w:tab/>
      </w:r>
      <w:r w:rsidRPr="00B8049E" w:rsidR="00B8049E">
        <w:t>The response of Alaskan paper birch, trembling aspen, and black spruce—three tree species with the potential for canopy dominance—in upland post-fire boreal forests was consistent with their relative biomass and browse availability.</w:t>
      </w:r>
      <w:r>
        <w:t xml:space="preserve"> Birch</w:t>
      </w:r>
      <w:r w:rsidR="00B8049E">
        <w:t xml:space="preserve">, initially </w:t>
      </w:r>
      <w:r>
        <w:t xml:space="preserve">the most dominant species </w:t>
      </w:r>
      <w:r w:rsidR="00B8049E">
        <w:t>in terms of</w:t>
      </w:r>
      <w:r>
        <w:t xml:space="preserve"> density and height, experienced the highest </w:t>
      </w:r>
      <w:r w:rsidR="00B8049E">
        <w:t>incidence</w:t>
      </w:r>
      <w:r>
        <w:t xml:space="preserve"> o</w:t>
      </w:r>
      <w:r w:rsidR="00FB5E74">
        <w:t xml:space="preserve">f past browsing, indicating </w:t>
      </w:r>
      <w:r>
        <w:t>it was</w:t>
      </w:r>
      <w:r w:rsidR="001B4233">
        <w:t xml:space="preserve"> </w:t>
      </w:r>
      <w:r w:rsidR="005962FB">
        <w:t>likely</w:t>
      </w:r>
      <w:r w:rsidR="00FB5E74">
        <w:t xml:space="preserve"> </w:t>
      </w:r>
      <w:r w:rsidR="00FA65C4">
        <w:t xml:space="preserve">the most </w:t>
      </w:r>
      <w:r w:rsidR="00B8049E">
        <w:t xml:space="preserve">readily </w:t>
      </w:r>
      <w:r w:rsidR="00FA65C4">
        <w:t>available forage</w:t>
      </w:r>
      <w:r>
        <w:t xml:space="preserve">. </w:t>
      </w:r>
      <w:r w:rsidR="00B8049E">
        <w:t>Once protected from herbivores, b</w:t>
      </w:r>
      <w:r>
        <w:t>irch responded quickly</w:t>
      </w:r>
      <w:r w:rsidR="00BB4B91">
        <w:t xml:space="preserve"> (within </w:t>
      </w:r>
      <w:r w:rsidR="005962FB">
        <w:t>4</w:t>
      </w:r>
      <w:r w:rsidR="00BB4B91">
        <w:t xml:space="preserve"> years)</w:t>
      </w:r>
      <w:r>
        <w:t xml:space="preserve"> </w:t>
      </w:r>
      <w:r w:rsidR="00BB4B91">
        <w:t>and increased height</w:t>
      </w:r>
      <w:r>
        <w:t xml:space="preserve"> at an annual rate of </w:t>
      </w:r>
      <w:r w:rsidR="00FA6CFD">
        <w:t>3</w:t>
      </w:r>
      <w:r>
        <w:t xml:space="preserve">% more than individuals in control plots. </w:t>
      </w:r>
      <w:r w:rsidR="00FA6CFD">
        <w:t>Aboveground s</w:t>
      </w:r>
      <w:r>
        <w:t xml:space="preserve">pruce growth was lower inside exclosures, potentially due to </w:t>
      </w:r>
      <w:r w:rsidR="00535CEB">
        <w:t xml:space="preserve">competition with </w:t>
      </w:r>
      <w:r w:rsidR="007D2A80">
        <w:t xml:space="preserve">birch acquiring </w:t>
      </w:r>
      <w:r>
        <w:t xml:space="preserve">more resources. </w:t>
      </w:r>
      <w:r w:rsidR="00EA0735">
        <w:t xml:space="preserve">Herbivore activity may increase the rate at which black spruce saplings can reach a co-dominant status with broadleaf species in a mixed-wood forest, although this will be dependent on whether they are browsed by snowshoe hares before they reach hare escapement height </w:t>
      </w:r>
      <w:r w:rsidR="00EA0735">
        <w:fldChar w:fldCharType="begin" w:fldLock="1"/>
      </w:r>
      <w:r w:rsidR="00EA0735">
        <w:instrText>ADDIN CSL_CITATION {"citationItems":[{"id":"ITEM-1","itemData":{"author":[{"dropping-particle":"","family":"Olnes","given":"Justin","non-dropping-particle":"","parse-names":false,"suffix":""},{"dropping-particle":"","family":"Kielland","given":"Knut","non-dropping-particle":"","parse-names":false,"suffix":""}],"container-title":"Ecosphere","id":"ITEM-1","issue":"October","issued":{"date-parts":[["2016"]]},"page":"1-8","title":"Stage-dependent effects of browsing by snowshoe hares on successional dynamics in a boreal forest ecosystem","type":"article-journal","volume":"7"},"uris":["http://www.mendeley.com/documents/?uuid=06944d43-e560-48b1-97f4-b912baca4b1d","http://www.mendeley.com/documents/?uuid=677b25ec-0345-4da3-88b3-350a9289e224"]}],"mendeley":{"formattedCitation":"(Olnes and Kielland 2016)","plainTextFormattedCitation":"(Olnes and Kielland 2016)","previouslyFormattedCitation":"(Olnes and Kielland 2016)"},"properties":{"noteIndex":0},"schema":"https://github.com/citation-style-language/schema/raw/master/csl-citation.json"}</w:instrText>
      </w:r>
      <w:r w:rsidR="00EA0735">
        <w:fldChar w:fldCharType="separate"/>
      </w:r>
      <w:r w:rsidRPr="0050765A" w:rsidR="00EA0735">
        <w:rPr>
          <w:noProof/>
        </w:rPr>
        <w:t>(Olnes and Kielland 2016)</w:t>
      </w:r>
      <w:r w:rsidR="00EA0735">
        <w:fldChar w:fldCharType="end"/>
      </w:r>
      <w:r w:rsidR="00EA0735">
        <w:t xml:space="preserve">. </w:t>
      </w:r>
      <w:r>
        <w:t xml:space="preserve">Overall, these results suggest that the natural rate of moose browsing is unlikely to switch the projected canopy dominance of birch in post-fire </w:t>
      </w:r>
      <w:r w:rsidR="00EA0735">
        <w:t>upland boreal forest sites in Interior Alaska</w:t>
      </w:r>
      <w:r>
        <w:t xml:space="preserve">. </w:t>
      </w:r>
      <w:bookmarkStart w:name="_Toc362637941" w:id="241"/>
      <w:r w:rsidR="008722AE">
        <w:br w:type="page"/>
      </w:r>
    </w:p>
    <w:p w:rsidRPr="00100A8F" w:rsidR="008767C8" w:rsidP="005B23B8" w:rsidRDefault="008767C8" w14:paraId="5C27749D" w14:textId="4957F12B">
      <w:pPr>
        <w:pStyle w:val="Heading1"/>
      </w:pPr>
      <w:r w:rsidRPr="00100A8F">
        <w:t>5</w:t>
      </w:r>
      <w:r w:rsidR="002B4C7C">
        <w:t>.0</w:t>
      </w:r>
      <w:r w:rsidRPr="00100A8F">
        <w:t xml:space="preserve"> References</w:t>
      </w:r>
      <w:bookmarkEnd w:id="241"/>
    </w:p>
    <w:p w:rsidRPr="0046230D" w:rsidR="0046230D" w:rsidP="0046230D" w:rsidRDefault="0050765A" w14:paraId="327C8197" w14:textId="67556250">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Pr="0046230D" w:rsidR="0046230D">
        <w:rPr>
          <w:noProof/>
        </w:rPr>
        <w:t>Alaska Department of Fish and Game. 201</w:t>
      </w:r>
      <w:r w:rsidR="004316B3">
        <w:rPr>
          <w:noProof/>
        </w:rPr>
        <w:t>7</w:t>
      </w:r>
      <w:r w:rsidRPr="0046230D" w:rsidR="0046230D">
        <w:rPr>
          <w:noProof/>
        </w:rPr>
        <w:t xml:space="preserve">. </w:t>
      </w:r>
      <w:r w:rsidR="004316B3">
        <w:rPr>
          <w:noProof/>
        </w:rPr>
        <w:t>RY10-RY14 Management Report</w:t>
      </w:r>
      <w:r w:rsidRPr="0046230D" w:rsidR="0046230D">
        <w:rPr>
          <w:noProof/>
        </w:rPr>
        <w:t>. Page</w:t>
      </w:r>
      <w:r w:rsidR="004316B3">
        <w:rPr>
          <w:noProof/>
        </w:rPr>
        <w:t xml:space="preserve"> 5. </w:t>
      </w:r>
      <w:r w:rsidRPr="0046230D" w:rsidR="0046230D">
        <w:rPr>
          <w:noProof/>
        </w:rPr>
        <w:t xml:space="preserve">Moose </w:t>
      </w:r>
      <w:r w:rsidR="004316B3">
        <w:rPr>
          <w:noProof/>
        </w:rPr>
        <w:t>Management Report and Plan, Game Management Unit 20A</w:t>
      </w:r>
      <w:r w:rsidRPr="0046230D" w:rsidR="0046230D">
        <w:rPr>
          <w:noProof/>
        </w:rPr>
        <w:t xml:space="preserve"> 1 July 201</w:t>
      </w:r>
      <w:r w:rsidR="004316B3">
        <w:rPr>
          <w:noProof/>
        </w:rPr>
        <w:t>0</w:t>
      </w:r>
      <w:r w:rsidRPr="0046230D" w:rsidR="0046230D">
        <w:rPr>
          <w:noProof/>
        </w:rPr>
        <w:t>-30 June 201</w:t>
      </w:r>
      <w:r w:rsidR="004316B3">
        <w:rPr>
          <w:noProof/>
        </w:rPr>
        <w:t>5</w:t>
      </w:r>
      <w:r w:rsidRPr="0046230D" w:rsidR="0046230D">
        <w:rPr>
          <w:noProof/>
        </w:rPr>
        <w:t>.</w:t>
      </w:r>
    </w:p>
    <w:p w:rsidR="0046230D" w:rsidP="0046230D" w:rsidRDefault="0046230D" w14:paraId="6D8445DC" w14:textId="77777777">
      <w:pPr>
        <w:widowControl w:val="0"/>
        <w:autoSpaceDE w:val="0"/>
        <w:autoSpaceDN w:val="0"/>
        <w:adjustRightInd w:val="0"/>
        <w:ind w:left="480" w:hanging="480"/>
        <w:rPr>
          <w:noProof/>
        </w:rPr>
      </w:pPr>
      <w:r w:rsidRPr="0046230D">
        <w:rPr>
          <w:noProof/>
        </w:rPr>
        <w:t>Balshi, M. S., A. D. McGuire, P. Duffy, M. Flannigan, J. Walsh, and J. Melillo. 2009. Assessing the response of area burned to changing climate in western boreal North America using a Multivariate Adaptive Regression Splines (MARS) approach. Global Change Biology 15:578–600.</w:t>
      </w:r>
    </w:p>
    <w:p w:rsidRPr="007F3E8B" w:rsidR="007F3E8B" w:rsidP="007F3E8B" w:rsidRDefault="007F3E8B" w14:paraId="3B139D6D" w14:textId="77777777">
      <w:pPr>
        <w:widowControl w:val="0"/>
        <w:autoSpaceDE w:val="0"/>
        <w:autoSpaceDN w:val="0"/>
        <w:adjustRightInd w:val="0"/>
        <w:ind w:left="480" w:hanging="480"/>
        <w:rPr>
          <w:noProof/>
        </w:rPr>
      </w:pPr>
      <w:r w:rsidRPr="007F3E8B">
        <w:rPr>
          <w:noProof/>
        </w:rPr>
        <w:t>Bernes, C., B. Macura, B. G. Jonsson, K. Junninen, J. Müller, J. Sandström, A. Lõhmus, and E. Macdonald. 2018. Manipulating ungulate herbivory in temperate and boreal forests: effects on vegetation and invertebrates. A systematic review. Environmental Evidence 7:13.</w:t>
      </w:r>
    </w:p>
    <w:p w:rsidR="005962FB" w:rsidP="0046230D" w:rsidRDefault="007F3E8B" w14:paraId="526B5258" w14:textId="77777777">
      <w:pPr>
        <w:widowControl w:val="0"/>
        <w:autoSpaceDE w:val="0"/>
        <w:autoSpaceDN w:val="0"/>
        <w:adjustRightInd w:val="0"/>
        <w:ind w:left="480" w:hanging="480"/>
        <w:rPr>
          <w:noProof/>
        </w:rPr>
      </w:pPr>
      <w:r w:rsidRPr="007F3E8B">
        <w:rPr>
          <w:noProof/>
        </w:rPr>
        <w:t>Boyd, M. A., X. J. Walker, J. Barnes, G. Celis, S. J. Goetz, J. F. Johnstone, N. T. Link, A. M. Melvin, L. Saperstein, and E. A. Schuur. 2023. Decadal impacts of wildfire fuel reduction treatments on ecosystem characteristics and fire behavior in alaskan boreal forests. Forest Ecology and Management 546:121347.</w:t>
      </w:r>
    </w:p>
    <w:p w:rsidR="0046230D" w:rsidP="0046230D" w:rsidRDefault="0046230D" w14:paraId="0678F81F" w14:textId="71F15589">
      <w:pPr>
        <w:widowControl w:val="0"/>
        <w:autoSpaceDE w:val="0"/>
        <w:autoSpaceDN w:val="0"/>
        <w:adjustRightInd w:val="0"/>
        <w:ind w:left="480" w:hanging="480"/>
        <w:rPr>
          <w:noProof/>
        </w:rPr>
      </w:pPr>
      <w:r w:rsidRPr="0046230D">
        <w:rPr>
          <w:noProof/>
        </w:rPr>
        <w:t>Bryant, J. P., and P. J. Kuropat. 1980. Selection of winter forage by subarctic browsing vertebrates: the role of plant chemistry. Annual Review of Ecology and Systematics 11:261–285.</w:t>
      </w:r>
    </w:p>
    <w:p w:rsidRPr="0046230D" w:rsidR="007F3E8B" w:rsidP="007F3E8B" w:rsidRDefault="007F3E8B" w14:paraId="27E0269E" w14:textId="43DF7182">
      <w:pPr>
        <w:widowControl w:val="0"/>
        <w:autoSpaceDE w:val="0"/>
        <w:autoSpaceDN w:val="0"/>
        <w:adjustRightInd w:val="0"/>
        <w:ind w:left="480" w:hanging="480"/>
        <w:rPr>
          <w:noProof/>
        </w:rPr>
      </w:pPr>
      <w:r w:rsidRPr="007F3E8B">
        <w:rPr>
          <w:noProof/>
        </w:rPr>
        <w:t>Buma, B., K. Hayes, S. Weiss, and M. Lucash. 2022. Short-interval fires increasing in the Alaskan boreal forest as fire self-regulation decays across forest types. Scientific Reports 12:4901.</w:t>
      </w:r>
    </w:p>
    <w:p w:rsidRPr="0046230D" w:rsidR="0046230D" w:rsidP="0046230D" w:rsidRDefault="0046230D" w14:paraId="69D35FA7" w14:textId="77777777">
      <w:pPr>
        <w:widowControl w:val="0"/>
        <w:autoSpaceDE w:val="0"/>
        <w:autoSpaceDN w:val="0"/>
        <w:adjustRightInd w:val="0"/>
        <w:ind w:left="480" w:hanging="480"/>
        <w:rPr>
          <w:noProof/>
        </w:rPr>
      </w:pPr>
      <w:r w:rsidRPr="0046230D">
        <w:rPr>
          <w:noProof/>
        </w:rPr>
        <w:t>Carreker, R. G. 1985. Habitat suitability index models: snowshoe hare. U.S. Fish and Wildlife Services Biological Report 82 (10.101).</w:t>
      </w:r>
    </w:p>
    <w:p w:rsidRPr="0046230D" w:rsidR="0046230D" w:rsidP="0046230D" w:rsidRDefault="0046230D" w14:paraId="6D0971D1" w14:textId="77777777">
      <w:pPr>
        <w:widowControl w:val="0"/>
        <w:autoSpaceDE w:val="0"/>
        <w:autoSpaceDN w:val="0"/>
        <w:adjustRightInd w:val="0"/>
        <w:ind w:left="480" w:hanging="480"/>
        <w:rPr>
          <w:noProof/>
        </w:rPr>
      </w:pPr>
      <w:r w:rsidRPr="0046230D">
        <w:rPr>
          <w:noProof/>
        </w:rPr>
        <w:t>Chapin, F. S., A. J. Conway, J. F. Johnstone, T. N. Hollingsworth, and J. Hollingsworth. 2016. Absence of net long-term successional facilitation by alder in a boreal Alaska floodplain. Ecology 97:2986–2997.</w:t>
      </w:r>
    </w:p>
    <w:p w:rsidRPr="0046230D" w:rsidR="0046230D" w:rsidP="0046230D" w:rsidRDefault="0046230D" w14:paraId="1E604B33" w14:textId="77777777">
      <w:pPr>
        <w:widowControl w:val="0"/>
        <w:autoSpaceDE w:val="0"/>
        <w:autoSpaceDN w:val="0"/>
        <w:adjustRightInd w:val="0"/>
        <w:ind w:left="480" w:hanging="480"/>
        <w:rPr>
          <w:noProof/>
        </w:rPr>
      </w:pPr>
      <w:r w:rsidRPr="0046230D">
        <w:rPr>
          <w:noProof/>
        </w:rPr>
        <w:t>Chouinard, A., and L. Filion. 2001. Detrimental effects of white-tailed deer browsing on balsam fir growth and recruitment in a second-growth stand on Anticosti Island, Québec. Écoscience 8:199–210.</w:t>
      </w:r>
    </w:p>
    <w:p w:rsidRPr="0046230D" w:rsidR="0046230D" w:rsidP="0046230D" w:rsidRDefault="0046230D" w14:paraId="6F31A922" w14:textId="77777777">
      <w:pPr>
        <w:widowControl w:val="0"/>
        <w:autoSpaceDE w:val="0"/>
        <w:autoSpaceDN w:val="0"/>
        <w:adjustRightInd w:val="0"/>
        <w:ind w:left="480" w:hanging="480"/>
        <w:rPr>
          <w:noProof/>
        </w:rPr>
      </w:pPr>
      <w:r w:rsidRPr="0046230D">
        <w:rPr>
          <w:noProof/>
        </w:rPr>
        <w:t xml:space="preserve">Conway, A. J., and J. F. Johnstone. 2017. Moose alter the rate but not the trajectory of </w:t>
      </w:r>
      <w:r w:rsidRPr="0046230D">
        <w:rPr>
          <w:noProof/>
        </w:rPr>
        <w:t>forest canopy succession after low and high severity fire in Alaska. Forest Ecology and Management 391:154–163.</w:t>
      </w:r>
    </w:p>
    <w:p w:rsidRPr="0046230D" w:rsidR="0046230D" w:rsidP="0046230D" w:rsidRDefault="0046230D" w14:paraId="5F3273BD" w14:textId="77777777">
      <w:pPr>
        <w:widowControl w:val="0"/>
        <w:autoSpaceDE w:val="0"/>
        <w:autoSpaceDN w:val="0"/>
        <w:adjustRightInd w:val="0"/>
        <w:ind w:left="480" w:hanging="480"/>
        <w:rPr>
          <w:noProof/>
        </w:rPr>
      </w:pPr>
      <w:r w:rsidRPr="0046230D">
        <w:rPr>
          <w:noProof/>
        </w:rPr>
        <w:t>Côté, S. D., T. P. Rooney, J. Tremblay, C. Dussault, and D. M. Waller. 2004. Ecological impacts of deer overabundance. Annual Review of Ecology, Evolution, and Systematics 35:113–147.</w:t>
      </w:r>
    </w:p>
    <w:p w:rsidRPr="0046230D" w:rsidR="0046230D" w:rsidP="0046230D" w:rsidRDefault="0046230D" w14:paraId="2D8EF333" w14:textId="77777777">
      <w:pPr>
        <w:widowControl w:val="0"/>
        <w:autoSpaceDE w:val="0"/>
        <w:autoSpaceDN w:val="0"/>
        <w:adjustRightInd w:val="0"/>
        <w:ind w:left="480" w:hanging="480"/>
        <w:rPr>
          <w:noProof/>
        </w:rPr>
      </w:pPr>
      <w:r w:rsidRPr="0046230D">
        <w:rPr>
          <w:noProof/>
        </w:rPr>
        <w:t>Davidson, D. A. 1993. The effects of herbivory and granivory on terrestrial plant succession. Oikos 68:23–35.</w:t>
      </w:r>
    </w:p>
    <w:p w:rsidRPr="0046230D" w:rsidR="0046230D" w:rsidP="0046230D" w:rsidRDefault="0046230D" w14:paraId="6014C7B0" w14:textId="77777777">
      <w:pPr>
        <w:widowControl w:val="0"/>
        <w:autoSpaceDE w:val="0"/>
        <w:autoSpaceDN w:val="0"/>
        <w:adjustRightInd w:val="0"/>
        <w:ind w:left="480" w:hanging="480"/>
        <w:rPr>
          <w:noProof/>
        </w:rPr>
      </w:pPr>
      <w:r w:rsidRPr="0046230D">
        <w:rPr>
          <w:noProof/>
        </w:rPr>
        <w:t xml:space="preserve">DuBois, S. D. 2010. Unit 20D moose. Pages 380–409 </w:t>
      </w:r>
      <w:r w:rsidRPr="0046230D">
        <w:rPr>
          <w:i/>
          <w:iCs/>
          <w:noProof/>
        </w:rPr>
        <w:t>in</w:t>
      </w:r>
      <w:r w:rsidRPr="0046230D">
        <w:rPr>
          <w:noProof/>
        </w:rPr>
        <w:t xml:space="preserve"> P. Harper, editor. Moose management report of survey-inventory activities 1 July 2007-30 June 2009. Alaska Department of Fish and Game. Project 1.0., Juneau, Alaska.</w:t>
      </w:r>
    </w:p>
    <w:p w:rsidR="0046230D" w:rsidP="0046230D" w:rsidRDefault="0046230D" w14:paraId="183D94D0" w14:textId="77777777">
      <w:pPr>
        <w:widowControl w:val="0"/>
        <w:autoSpaceDE w:val="0"/>
        <w:autoSpaceDN w:val="0"/>
        <w:adjustRightInd w:val="0"/>
        <w:ind w:left="480" w:hanging="480"/>
        <w:rPr>
          <w:noProof/>
        </w:rPr>
      </w:pPr>
      <w:r w:rsidRPr="0046230D">
        <w:rPr>
          <w:noProof/>
        </w:rPr>
        <w:t>Feierabend, D., and K. Kielland. 2015. Seasonal effects of habitat on sources and rates of snowshoe hare predation in Alaskan boreal forests. PLoS ONE 10:1–21.</w:t>
      </w:r>
    </w:p>
    <w:p w:rsidRPr="0046230D" w:rsidR="007F3E8B" w:rsidP="007F3E8B" w:rsidRDefault="007F3E8B" w14:paraId="6DAE04DE" w14:textId="766E7045">
      <w:pPr>
        <w:widowControl w:val="0"/>
        <w:autoSpaceDE w:val="0"/>
        <w:autoSpaceDN w:val="0"/>
        <w:adjustRightInd w:val="0"/>
        <w:ind w:left="480" w:hanging="480"/>
        <w:rPr>
          <w:noProof/>
        </w:rPr>
      </w:pPr>
      <w:r w:rsidRPr="007F3E8B">
        <w:rPr>
          <w:noProof/>
        </w:rPr>
        <w:t>Foster, A. C., A. H. Armstrong, J. K. Shuman, H. H. Shugart, B. M. Rogers, M. C. Mack, S. J. Goetz, and K. J. Ranson. 2019. Importance of tree- and species-level interactions with wildfire, climate, and soils in interior Alaska: Implications for forest change under a warming climate. Ecological Modelling 409:108765.</w:t>
      </w:r>
    </w:p>
    <w:p w:rsidR="0046230D" w:rsidP="0046230D" w:rsidRDefault="0046230D" w14:paraId="0D82BC4B" w14:textId="77777777">
      <w:pPr>
        <w:widowControl w:val="0"/>
        <w:autoSpaceDE w:val="0"/>
        <w:autoSpaceDN w:val="0"/>
        <w:adjustRightInd w:val="0"/>
        <w:ind w:left="480" w:hanging="480"/>
        <w:rPr>
          <w:noProof/>
        </w:rPr>
      </w:pPr>
      <w:r w:rsidRPr="0046230D">
        <w:rPr>
          <w:noProof/>
        </w:rPr>
        <w:t>Gosse, J., L. Hermanutz, B. McLaren, P. Deering, and T. Knight. 2011. Degradation of boreal forests by nonnative herbivores in Newfoundland’s national parks: recommendations for ecosystem restoration. Natural Areas Journal 31:331–339.</w:t>
      </w:r>
    </w:p>
    <w:p w:rsidRPr="0046230D" w:rsidR="007F3E8B" w:rsidP="005962FB" w:rsidRDefault="007F3E8B" w14:paraId="708E4A9E" w14:textId="56DC5536">
      <w:pPr>
        <w:spacing w:line="480" w:lineRule="auto"/>
        <w:ind w:left="450" w:hanging="450"/>
      </w:pPr>
      <w:r>
        <w:t>Hayes, K., and B. Buma. 2021. Effects of short‐interval disturbances continue to accumulate, overwhelming variability in local resilience. Ecosphere 12.</w:t>
      </w:r>
    </w:p>
    <w:p w:rsidRPr="0046230D" w:rsidR="0046230D" w:rsidP="0046230D" w:rsidRDefault="0046230D" w14:paraId="64EC56E1" w14:textId="77777777">
      <w:pPr>
        <w:widowControl w:val="0"/>
        <w:autoSpaceDE w:val="0"/>
        <w:autoSpaceDN w:val="0"/>
        <w:adjustRightInd w:val="0"/>
        <w:ind w:left="480" w:hanging="480"/>
        <w:rPr>
          <w:noProof/>
        </w:rPr>
      </w:pPr>
      <w:r w:rsidRPr="0046230D">
        <w:rPr>
          <w:noProof/>
        </w:rPr>
        <w:t>Hobbs, N. T. 1996. Modification of ecosystems by ungulates. The Journal of Wildlife Management 60:695–713.</w:t>
      </w:r>
    </w:p>
    <w:p w:rsidRPr="0046230D" w:rsidR="0046230D" w:rsidP="0046230D" w:rsidRDefault="0046230D" w14:paraId="59CDCF47" w14:textId="77777777">
      <w:pPr>
        <w:widowControl w:val="0"/>
        <w:autoSpaceDE w:val="0"/>
        <w:autoSpaceDN w:val="0"/>
        <w:adjustRightInd w:val="0"/>
        <w:ind w:left="480" w:hanging="480"/>
        <w:rPr>
          <w:noProof/>
        </w:rPr>
      </w:pPr>
      <w:r w:rsidRPr="0046230D">
        <w:rPr>
          <w:noProof/>
        </w:rPr>
        <w:t>Hollingsworth, T. N., J. F. Johnstone, E. L. Bernhardt, and F. S. Chapin. 2013. Fire severity filters regeneration traits to shape community assembly in Alaska’s boreal forest. PLoS ONE 8:1–11.</w:t>
      </w:r>
    </w:p>
    <w:p w:rsidR="0046230D" w:rsidP="0046230D" w:rsidRDefault="0046230D" w14:paraId="4795B2F4" w14:textId="77777777">
      <w:pPr>
        <w:widowControl w:val="0"/>
        <w:autoSpaceDE w:val="0"/>
        <w:autoSpaceDN w:val="0"/>
        <w:adjustRightInd w:val="0"/>
        <w:ind w:left="480" w:hanging="480"/>
        <w:rPr>
          <w:noProof/>
        </w:rPr>
      </w:pPr>
      <w:r w:rsidRPr="0046230D">
        <w:rPr>
          <w:noProof/>
        </w:rPr>
        <w:t>Johnstone, J. F., T. N. Hollingsworth, F. S. Chapin, and M. C. Mack. 2010. Changes in fire regime break the legacy lock on successional trajectories in Alaskan boreal forest. Global Change Biology 16:1281–1295.</w:t>
      </w:r>
    </w:p>
    <w:p w:rsidR="007F3E8B" w:rsidP="007F3E8B" w:rsidRDefault="007F3E8B" w14:paraId="7260FE14" w14:textId="0C04A275">
      <w:pPr>
        <w:widowControl w:val="0"/>
        <w:autoSpaceDE w:val="0"/>
        <w:autoSpaceDN w:val="0"/>
        <w:adjustRightInd w:val="0"/>
        <w:ind w:left="480" w:hanging="480"/>
        <w:rPr>
          <w:noProof/>
        </w:rPr>
      </w:pPr>
      <w:r w:rsidRPr="007F3E8B">
        <w:rPr>
          <w:noProof/>
        </w:rPr>
        <w:t xml:space="preserve">Johnstone, J. F., C. D. Allen, J. F. Franklin, L. E. Frelich, B. J. Harvey, P. E. Higuera, M. </w:t>
      </w:r>
      <w:r w:rsidRPr="007F3E8B">
        <w:rPr>
          <w:noProof/>
        </w:rPr>
        <w:t>C. Mack, R. K. Meentemeyer, M. R. Metz, G. L. Perry, T. Schoennagel, and M. G. Turner. 2016. Changing disturbance regimes, ecological memory, and forest resilience. Frontiers in Ecology and the Environment 14:369–378.</w:t>
      </w:r>
    </w:p>
    <w:p w:rsidRPr="0046230D" w:rsidR="006524C1" w:rsidP="007F3E8B" w:rsidRDefault="006524C1" w14:paraId="6339D39B" w14:textId="281F0257">
      <w:pPr>
        <w:widowControl w:val="0"/>
        <w:autoSpaceDE w:val="0"/>
        <w:autoSpaceDN w:val="0"/>
        <w:adjustRightInd w:val="0"/>
        <w:ind w:left="480" w:hanging="480"/>
        <w:rPr>
          <w:noProof/>
        </w:rPr>
      </w:pPr>
      <w:r>
        <w:rPr>
          <w:noProof/>
        </w:rPr>
        <w:t>Johnstone, J.F., G. Celis, F.S. Chapin, T.N. Hollingsworth, M. Jean, and M.C. Mack. 2020. Factors shaping alternate successional trajectories in burned black spruce forests of Alaska. Ecosphere. 11(5):e03129.</w:t>
      </w:r>
    </w:p>
    <w:p w:rsidRPr="0046230D" w:rsidR="0046230D" w:rsidP="0046230D" w:rsidRDefault="0046230D" w14:paraId="54FF2483" w14:textId="77777777">
      <w:pPr>
        <w:widowControl w:val="0"/>
        <w:autoSpaceDE w:val="0"/>
        <w:autoSpaceDN w:val="0"/>
        <w:adjustRightInd w:val="0"/>
        <w:ind w:left="480" w:hanging="480"/>
        <w:rPr>
          <w:noProof/>
        </w:rPr>
      </w:pPr>
      <w:r w:rsidRPr="0046230D">
        <w:rPr>
          <w:noProof/>
        </w:rPr>
        <w:t>Kasischke, E. S., and M. R. Turetsky. 2006. Recent changes in the fire regime across the North American boreal region: spatial and temporal patterns of burning across Canada and Alaska. Geophysical Research Letters 33:1–5.</w:t>
      </w:r>
    </w:p>
    <w:p w:rsidRPr="0046230D" w:rsidR="0046230D" w:rsidP="0046230D" w:rsidRDefault="0046230D" w14:paraId="5B28A8AE" w14:textId="77777777">
      <w:pPr>
        <w:widowControl w:val="0"/>
        <w:autoSpaceDE w:val="0"/>
        <w:autoSpaceDN w:val="0"/>
        <w:adjustRightInd w:val="0"/>
        <w:ind w:left="480" w:hanging="480"/>
        <w:rPr>
          <w:noProof/>
        </w:rPr>
      </w:pPr>
      <w:r w:rsidRPr="0046230D">
        <w:rPr>
          <w:noProof/>
        </w:rPr>
        <w:t>Keeley, J. E. 2009. Fire intensity, fire severity and burn severity: a brief review and suggested usage. International Journal of Wildland Fire 18:116–126.</w:t>
      </w:r>
    </w:p>
    <w:p w:rsidRPr="0046230D" w:rsidR="0046230D" w:rsidP="0046230D" w:rsidRDefault="0046230D" w14:paraId="41DBF50D" w14:textId="77777777">
      <w:pPr>
        <w:widowControl w:val="0"/>
        <w:autoSpaceDE w:val="0"/>
        <w:autoSpaceDN w:val="0"/>
        <w:adjustRightInd w:val="0"/>
        <w:ind w:left="480" w:hanging="480"/>
        <w:rPr>
          <w:noProof/>
        </w:rPr>
      </w:pPr>
      <w:r w:rsidRPr="0046230D">
        <w:rPr>
          <w:noProof/>
        </w:rPr>
        <w:t>Kielland, K., and C. Brown. 2015. Understanding the effects of wildfire severity on moose habitat characteristics and use in interior, Alaska. Joint Fire Science Program; Project Number: 14-3-01-44.</w:t>
      </w:r>
    </w:p>
    <w:p w:rsidRPr="0046230D" w:rsidR="0046230D" w:rsidP="0046230D" w:rsidRDefault="0046230D" w14:paraId="2E54C565" w14:textId="77777777">
      <w:pPr>
        <w:widowControl w:val="0"/>
        <w:autoSpaceDE w:val="0"/>
        <w:autoSpaceDN w:val="0"/>
        <w:adjustRightInd w:val="0"/>
        <w:ind w:left="480" w:hanging="480"/>
        <w:rPr>
          <w:noProof/>
        </w:rPr>
      </w:pPr>
      <w:r w:rsidRPr="0046230D">
        <w:rPr>
          <w:noProof/>
        </w:rPr>
        <w:t>Kielland, K., and J. P. Bryant. 1998. Moose herbivory in taiga: effects on biogeochemistry and vegetation dynamics in primary succession. Oikos 82:377–383.</w:t>
      </w:r>
    </w:p>
    <w:p w:rsidRPr="0046230D" w:rsidR="0046230D" w:rsidP="0046230D" w:rsidRDefault="0046230D" w14:paraId="05258D16" w14:textId="77777777">
      <w:pPr>
        <w:widowControl w:val="0"/>
        <w:autoSpaceDE w:val="0"/>
        <w:autoSpaceDN w:val="0"/>
        <w:adjustRightInd w:val="0"/>
        <w:ind w:left="480" w:hanging="480"/>
        <w:rPr>
          <w:noProof/>
        </w:rPr>
      </w:pPr>
      <w:r w:rsidRPr="0046230D">
        <w:rPr>
          <w:noProof/>
        </w:rPr>
        <w:t xml:space="preserve">Kielland, K., J. P. Bryant, and R. Ruess. 2006. Mammalian herbivory, ecosystem engineering, and ecological cascades in taiga forests. Pages 211–226 </w:t>
      </w:r>
      <w:r w:rsidRPr="0046230D">
        <w:rPr>
          <w:i/>
          <w:iCs/>
          <w:noProof/>
        </w:rPr>
        <w:t>in</w:t>
      </w:r>
      <w:r w:rsidRPr="0046230D">
        <w:rPr>
          <w:noProof/>
        </w:rPr>
        <w:t xml:space="preserve"> F. S. Chapin, M. W. Oswood, K. Van Cleve, L. A. Viereck, and D. L. Verbyla, editors. Alaska’s Changing Boreal Forest. Oxford University Press, New York, NY.</w:t>
      </w:r>
    </w:p>
    <w:p w:rsidRPr="0046230D" w:rsidR="0046230D" w:rsidP="0046230D" w:rsidRDefault="0046230D" w14:paraId="0CA22CDC" w14:textId="77777777">
      <w:pPr>
        <w:widowControl w:val="0"/>
        <w:autoSpaceDE w:val="0"/>
        <w:autoSpaceDN w:val="0"/>
        <w:adjustRightInd w:val="0"/>
        <w:ind w:left="480" w:hanging="480"/>
        <w:rPr>
          <w:noProof/>
        </w:rPr>
      </w:pPr>
      <w:r w:rsidRPr="0046230D">
        <w:rPr>
          <w:noProof/>
        </w:rPr>
        <w:t xml:space="preserve">Lloyd, A. H., M. E. Edwards, B. P. Finney, J. A. Lynch, V. A. Barber, and N. H. Bigelow. 2006. Holocene development of the Alaskan boreal forest. Pages 62–78 </w:t>
      </w:r>
      <w:r w:rsidRPr="0046230D">
        <w:rPr>
          <w:i/>
          <w:iCs/>
          <w:noProof/>
        </w:rPr>
        <w:t>in</w:t>
      </w:r>
      <w:r w:rsidRPr="0046230D">
        <w:rPr>
          <w:noProof/>
        </w:rPr>
        <w:t xml:space="preserve"> F. S. Chapin, M. W. Oswood, K. Van Cleve, L. A. Viereck, and D. L. Verbyla, editors. Alaska’s Changing Boreal Forest. Oxford University Press, UK.</w:t>
      </w:r>
    </w:p>
    <w:p w:rsidR="0046230D" w:rsidP="0046230D" w:rsidRDefault="0046230D" w14:paraId="449F9950" w14:textId="77777777">
      <w:pPr>
        <w:widowControl w:val="0"/>
        <w:autoSpaceDE w:val="0"/>
        <w:autoSpaceDN w:val="0"/>
        <w:adjustRightInd w:val="0"/>
        <w:ind w:left="480" w:hanging="480"/>
        <w:rPr>
          <w:noProof/>
        </w:rPr>
      </w:pPr>
      <w:r w:rsidRPr="0046230D">
        <w:rPr>
          <w:noProof/>
        </w:rPr>
        <w:t>Lord, R. E. 2008. Variabile fire severity in Alaska’s boreal forest: implications for forage production and moose utilization patterns. M.Sc. thesis, University of Alaska Fairbanks, Fairbanks, Alaska.</w:t>
      </w:r>
    </w:p>
    <w:p w:rsidRPr="0046230D" w:rsidR="002A7970" w:rsidP="0046230D" w:rsidRDefault="002A7970" w14:paraId="75446881" w14:textId="389A3D41">
      <w:pPr>
        <w:widowControl w:val="0"/>
        <w:autoSpaceDE w:val="0"/>
        <w:autoSpaceDN w:val="0"/>
        <w:adjustRightInd w:val="0"/>
        <w:ind w:left="480" w:hanging="480"/>
        <w:rPr>
          <w:noProof/>
        </w:rPr>
      </w:pPr>
      <w:r>
        <w:rPr>
          <w:noProof/>
        </w:rPr>
        <w:t>Ludecke, D., M. Ben-Shachar, I. Patil, P. Waggoner, and D. Makowski. 2021. "performance: An R package for assessment, comparison, and testing of statistical models". Journal of Open Source Software 6(60): 3139.</w:t>
      </w:r>
    </w:p>
    <w:p w:rsidRPr="0046230D" w:rsidR="0046230D" w:rsidP="0046230D" w:rsidRDefault="0046230D" w14:paraId="39C95E0A" w14:textId="77777777">
      <w:pPr>
        <w:widowControl w:val="0"/>
        <w:autoSpaceDE w:val="0"/>
        <w:autoSpaceDN w:val="0"/>
        <w:adjustRightInd w:val="0"/>
        <w:ind w:left="480" w:hanging="480"/>
        <w:rPr>
          <w:noProof/>
        </w:rPr>
      </w:pPr>
      <w:r w:rsidRPr="0046230D">
        <w:rPr>
          <w:noProof/>
        </w:rPr>
        <w:t xml:space="preserve">Maier, J. A., J. M. Ver Hoef, A. D. McGuire, R. T. Bowyer, L. Saperstein, and H. A. </w:t>
      </w:r>
      <w:r w:rsidRPr="0046230D">
        <w:rPr>
          <w:noProof/>
        </w:rPr>
        <w:t>Maier. 2005. Distribution and density of moose in relation to landscape characteristics: effects of scale. Canadian Journal of Forest Research 35:2233–2243.</w:t>
      </w:r>
    </w:p>
    <w:p w:rsidRPr="0046230D" w:rsidR="0046230D" w:rsidP="0046230D" w:rsidRDefault="0046230D" w14:paraId="7D298683" w14:textId="77777777">
      <w:pPr>
        <w:widowControl w:val="0"/>
        <w:autoSpaceDE w:val="0"/>
        <w:autoSpaceDN w:val="0"/>
        <w:adjustRightInd w:val="0"/>
        <w:ind w:left="480" w:hanging="480"/>
        <w:rPr>
          <w:noProof/>
        </w:rPr>
      </w:pPr>
      <w:r w:rsidRPr="0046230D">
        <w:rPr>
          <w:noProof/>
        </w:rPr>
        <w:t>Mann, D. H., T. S. Rupp, M. A. Olson, and P. A. Duffy. 2012. Is Alaska’s boreal forest now crossing a major ecological threshold? Arctic, Antarctic, and Alpine Research 44:319–331.</w:t>
      </w:r>
    </w:p>
    <w:p w:rsidRPr="0046230D" w:rsidR="0046230D" w:rsidP="0046230D" w:rsidRDefault="0046230D" w14:paraId="3D1A4A79" w14:textId="77777777">
      <w:pPr>
        <w:widowControl w:val="0"/>
        <w:autoSpaceDE w:val="0"/>
        <w:autoSpaceDN w:val="0"/>
        <w:adjustRightInd w:val="0"/>
        <w:ind w:left="480" w:hanging="480"/>
        <w:rPr>
          <w:noProof/>
        </w:rPr>
      </w:pPr>
      <w:r w:rsidRPr="0046230D">
        <w:rPr>
          <w:noProof/>
        </w:rPr>
        <w:t>McInnes, P. F., R. J. Naiman, J. Pastor, and Y. Cohen. 1992. Effects of moose browsing on vegetation and litter of the boreal forest, Isle Royale, Michigan, USA. Ecology 73:2059–2075.</w:t>
      </w:r>
    </w:p>
    <w:p w:rsidRPr="0046230D" w:rsidR="0046230D" w:rsidP="0046230D" w:rsidRDefault="0046230D" w14:paraId="34A7D99A" w14:textId="77777777">
      <w:pPr>
        <w:widowControl w:val="0"/>
        <w:autoSpaceDE w:val="0"/>
        <w:autoSpaceDN w:val="0"/>
        <w:adjustRightInd w:val="0"/>
        <w:ind w:left="480" w:hanging="480"/>
        <w:rPr>
          <w:noProof/>
        </w:rPr>
      </w:pPr>
      <w:r w:rsidRPr="0046230D">
        <w:rPr>
          <w:noProof/>
        </w:rPr>
        <w:t>McKendrick, J. D., G. O. Batzli, K. R. Everett, and J. C. Swanson. 1980. Some effects of mammalian herbivores and fertilization on tundra soils and vegetation. Arctic and Alpine Research 12:565–578.</w:t>
      </w:r>
    </w:p>
    <w:p w:rsidRPr="0046230D" w:rsidR="0046230D" w:rsidP="0046230D" w:rsidRDefault="0046230D" w14:paraId="2653B406" w14:textId="77777777">
      <w:pPr>
        <w:widowControl w:val="0"/>
        <w:autoSpaceDE w:val="0"/>
        <w:autoSpaceDN w:val="0"/>
        <w:adjustRightInd w:val="0"/>
        <w:ind w:left="480" w:hanging="480"/>
        <w:rPr>
          <w:noProof/>
        </w:rPr>
      </w:pPr>
      <w:r w:rsidRPr="0046230D">
        <w:rPr>
          <w:noProof/>
        </w:rPr>
        <w:t>McLaren, B. E. 1996. Plant-specific response to herbivory: simulated browsing of suppressed balsam fir on Isle Royale. Ecology 77:228–235.</w:t>
      </w:r>
    </w:p>
    <w:p w:rsidRPr="0046230D" w:rsidR="0046230D" w:rsidP="0046230D" w:rsidRDefault="0046230D" w14:paraId="742E242A" w14:textId="77777777">
      <w:pPr>
        <w:widowControl w:val="0"/>
        <w:autoSpaceDE w:val="0"/>
        <w:autoSpaceDN w:val="0"/>
        <w:adjustRightInd w:val="0"/>
        <w:ind w:left="480" w:hanging="480"/>
        <w:rPr>
          <w:noProof/>
        </w:rPr>
      </w:pPr>
      <w:r w:rsidRPr="0046230D">
        <w:rPr>
          <w:noProof/>
        </w:rPr>
        <w:t>McLaren, B., L. Hermanutz, J. Gosse, B. Collet, and C. Kasimos. 2009. Broadleaf competition interferes with balsam fir regeneration following experimental removal of moose. Forest Ecology and Management 257:1395–1404.</w:t>
      </w:r>
    </w:p>
    <w:p w:rsidRPr="0046230D" w:rsidR="0046230D" w:rsidP="0046230D" w:rsidRDefault="0046230D" w14:paraId="292E653B" w14:textId="77777777">
      <w:pPr>
        <w:widowControl w:val="0"/>
        <w:autoSpaceDE w:val="0"/>
        <w:autoSpaceDN w:val="0"/>
        <w:adjustRightInd w:val="0"/>
        <w:ind w:left="480" w:hanging="480"/>
        <w:rPr>
          <w:noProof/>
        </w:rPr>
      </w:pPr>
      <w:r w:rsidRPr="0046230D">
        <w:rPr>
          <w:noProof/>
        </w:rPr>
        <w:t>Merizon, R. A., and C. J. Carroll. 2016. Alaska small game summary 2016.</w:t>
      </w:r>
    </w:p>
    <w:p w:rsidRPr="0046230D" w:rsidR="0046230D" w:rsidP="0046230D" w:rsidRDefault="0046230D" w14:paraId="73EE5994" w14:textId="77777777">
      <w:pPr>
        <w:widowControl w:val="0"/>
        <w:autoSpaceDE w:val="0"/>
        <w:autoSpaceDN w:val="0"/>
        <w:adjustRightInd w:val="0"/>
        <w:ind w:left="480" w:hanging="480"/>
        <w:rPr>
          <w:noProof/>
        </w:rPr>
      </w:pPr>
      <w:r w:rsidRPr="0046230D">
        <w:rPr>
          <w:noProof/>
        </w:rPr>
        <w:t>Motta, R. 2003. Ungulate impact on rowan (</w:t>
      </w:r>
      <w:r w:rsidRPr="0046230D">
        <w:rPr>
          <w:i/>
          <w:iCs/>
          <w:noProof/>
        </w:rPr>
        <w:t>Sorbus aucuparia</w:t>
      </w:r>
      <w:r w:rsidRPr="0046230D">
        <w:rPr>
          <w:noProof/>
        </w:rPr>
        <w:t xml:space="preserve"> L.) and Norway spruce (</w:t>
      </w:r>
      <w:r w:rsidRPr="0046230D">
        <w:rPr>
          <w:i/>
          <w:iCs/>
          <w:noProof/>
        </w:rPr>
        <w:t>Picea abies</w:t>
      </w:r>
      <w:r w:rsidRPr="0046230D">
        <w:rPr>
          <w:noProof/>
        </w:rPr>
        <w:t xml:space="preserve"> (L.) Karst.) height structure in mountain forests in the eastern Italian Alps. Forest Ecology and Management 181:139–150.</w:t>
      </w:r>
    </w:p>
    <w:p w:rsidRPr="0046230D" w:rsidR="0046230D" w:rsidP="0046230D" w:rsidRDefault="0046230D" w14:paraId="19EF781B" w14:textId="77777777">
      <w:pPr>
        <w:widowControl w:val="0"/>
        <w:autoSpaceDE w:val="0"/>
        <w:autoSpaceDN w:val="0"/>
        <w:adjustRightInd w:val="0"/>
        <w:ind w:left="480" w:hanging="480"/>
        <w:rPr>
          <w:noProof/>
        </w:rPr>
      </w:pPr>
      <w:r w:rsidRPr="0046230D">
        <w:rPr>
          <w:noProof/>
        </w:rPr>
        <w:t>Olnes, J., and K. Kielland. 2016. Stage-dependent effects of browsing by snowshoe hares on successional dynamics in a boreal forest ecosystem. Ecosphere 7:1–8.</w:t>
      </w:r>
    </w:p>
    <w:p w:rsidRPr="0046230D" w:rsidR="0046230D" w:rsidP="0046230D" w:rsidRDefault="0046230D" w14:paraId="12DF68AC" w14:textId="77777777">
      <w:pPr>
        <w:widowControl w:val="0"/>
        <w:autoSpaceDE w:val="0"/>
        <w:autoSpaceDN w:val="0"/>
        <w:adjustRightInd w:val="0"/>
        <w:ind w:left="480" w:hanging="480"/>
        <w:rPr>
          <w:noProof/>
        </w:rPr>
      </w:pPr>
      <w:r w:rsidRPr="0046230D">
        <w:rPr>
          <w:noProof/>
        </w:rPr>
        <w:t>Onatibia, G. R., M. F. Reyes, and M. R. Aguiar. 2017. Fine-scale root community structure and below-ground responses to grazing show independence from above-ground patterns. Journal of Vegetation Science 28:1097–1106.</w:t>
      </w:r>
    </w:p>
    <w:p w:rsidRPr="0046230D" w:rsidR="0046230D" w:rsidP="0046230D" w:rsidRDefault="0046230D" w14:paraId="1FBF3F31" w14:textId="77777777">
      <w:pPr>
        <w:widowControl w:val="0"/>
        <w:autoSpaceDE w:val="0"/>
        <w:autoSpaceDN w:val="0"/>
        <w:adjustRightInd w:val="0"/>
        <w:ind w:left="480" w:hanging="480"/>
        <w:rPr>
          <w:noProof/>
        </w:rPr>
      </w:pPr>
      <w:r w:rsidRPr="0046230D">
        <w:rPr>
          <w:noProof/>
        </w:rPr>
        <w:t>Pastor, J., B. Dewey, R. Moen, D. J. Mladenoff, M. White, and Y. Cohen. 1998. Spatial patterns in the moose–forest–soil ecosystem on Isle Royale, Michigan, Usa. Ecological Applications 8:411–424.</w:t>
      </w:r>
    </w:p>
    <w:p w:rsidRPr="0046230D" w:rsidR="0046230D" w:rsidP="0046230D" w:rsidRDefault="0046230D" w14:paraId="06E7F0D4" w14:textId="77777777">
      <w:pPr>
        <w:widowControl w:val="0"/>
        <w:autoSpaceDE w:val="0"/>
        <w:autoSpaceDN w:val="0"/>
        <w:adjustRightInd w:val="0"/>
        <w:ind w:left="480" w:hanging="480"/>
        <w:rPr>
          <w:noProof/>
        </w:rPr>
      </w:pPr>
      <w:r w:rsidRPr="0046230D">
        <w:rPr>
          <w:noProof/>
        </w:rPr>
        <w:t>Persson, I.-L., K. Danell, and R. Bergström. 2000. Disturbance by large herbivores in boreal forests with special reference to moose. Annales Zoologici Fennici 37:251–263.</w:t>
      </w:r>
    </w:p>
    <w:p w:rsidRPr="0046230D" w:rsidR="0046230D" w:rsidP="0046230D" w:rsidRDefault="0046230D" w14:paraId="0B0EA712" w14:textId="77777777">
      <w:pPr>
        <w:widowControl w:val="0"/>
        <w:autoSpaceDE w:val="0"/>
        <w:autoSpaceDN w:val="0"/>
        <w:adjustRightInd w:val="0"/>
        <w:ind w:left="480" w:hanging="480"/>
        <w:rPr>
          <w:noProof/>
        </w:rPr>
      </w:pPr>
      <w:r w:rsidRPr="0046230D">
        <w:rPr>
          <w:noProof/>
        </w:rPr>
        <w:t>Persson, I.-L., J. Pastor, K. Danell, and R. Bergström. 2005. Impact of moose population density on the production and composition of litter in boreal forests. Oikos 108:297–306.</w:t>
      </w:r>
    </w:p>
    <w:p w:rsidRPr="0046230D" w:rsidR="0046230D" w:rsidP="0046230D" w:rsidRDefault="0046230D" w14:paraId="4C2C1DE7" w14:textId="77777777">
      <w:pPr>
        <w:widowControl w:val="0"/>
        <w:autoSpaceDE w:val="0"/>
        <w:autoSpaceDN w:val="0"/>
        <w:adjustRightInd w:val="0"/>
        <w:ind w:left="480" w:hanging="480"/>
        <w:rPr>
          <w:noProof/>
        </w:rPr>
      </w:pPr>
      <w:r w:rsidRPr="0046230D">
        <w:rPr>
          <w:noProof/>
        </w:rPr>
        <w:t>Pinheiro, J., D. Bates, S. DebRoy, D. Sarkar, and R Development Core Team. 2016. nlme: linear and nonlinear mixed effects models. R package version 3.1-128.</w:t>
      </w:r>
    </w:p>
    <w:p w:rsidRPr="0046230D" w:rsidR="0046230D" w:rsidP="0046230D" w:rsidRDefault="0046230D" w14:paraId="538401E1" w14:textId="77777777">
      <w:pPr>
        <w:widowControl w:val="0"/>
        <w:autoSpaceDE w:val="0"/>
        <w:autoSpaceDN w:val="0"/>
        <w:adjustRightInd w:val="0"/>
        <w:ind w:left="480" w:hanging="480"/>
        <w:rPr>
          <w:noProof/>
        </w:rPr>
      </w:pPr>
      <w:r w:rsidRPr="0046230D">
        <w:rPr>
          <w:noProof/>
        </w:rPr>
        <w:t>Post, E., and C. Pedersen. 2008. Opposing plant community responses to warming with and without herbivores. Proceedings of the National Academy of Sciences of the United States of America 105:12353–12358.</w:t>
      </w:r>
    </w:p>
    <w:p w:rsidRPr="0046230D" w:rsidR="0046230D" w:rsidP="0046230D" w:rsidRDefault="0046230D" w14:paraId="0A490236" w14:textId="29B5DCFE">
      <w:pPr>
        <w:widowControl w:val="0"/>
        <w:autoSpaceDE w:val="0"/>
        <w:autoSpaceDN w:val="0"/>
        <w:adjustRightInd w:val="0"/>
        <w:ind w:left="480" w:hanging="480"/>
        <w:rPr>
          <w:noProof/>
        </w:rPr>
      </w:pPr>
      <w:r w:rsidRPr="0046230D">
        <w:rPr>
          <w:noProof/>
        </w:rPr>
        <w:t>R Core Team. 20</w:t>
      </w:r>
      <w:r w:rsidR="00EA0735">
        <w:rPr>
          <w:noProof/>
        </w:rPr>
        <w:t>24</w:t>
      </w:r>
      <w:r w:rsidRPr="0046230D">
        <w:rPr>
          <w:noProof/>
        </w:rPr>
        <w:t>. R: a language and environment for statistical computing. R Foundation for Statistical Computing, Vienna, Austria.</w:t>
      </w:r>
    </w:p>
    <w:p w:rsidRPr="0046230D" w:rsidR="0046230D" w:rsidP="0046230D" w:rsidRDefault="0046230D" w14:paraId="2DE6938E" w14:textId="77777777">
      <w:pPr>
        <w:widowControl w:val="0"/>
        <w:autoSpaceDE w:val="0"/>
        <w:autoSpaceDN w:val="0"/>
        <w:adjustRightInd w:val="0"/>
        <w:ind w:left="480" w:hanging="480"/>
        <w:rPr>
          <w:noProof/>
        </w:rPr>
      </w:pPr>
      <w:r w:rsidRPr="0046230D">
        <w:rPr>
          <w:noProof/>
        </w:rPr>
        <w:t>Roberston, G. P., D. C. Coleman, C. S. Bledsoe, and P. Sollins. 1999. Standard soil methods for long-term ecological research. Oxford University Press, New York, NY.</w:t>
      </w:r>
    </w:p>
    <w:p w:rsidR="0046230D" w:rsidP="0046230D" w:rsidRDefault="0046230D" w14:paraId="01B7826F" w14:textId="77777777">
      <w:pPr>
        <w:widowControl w:val="0"/>
        <w:autoSpaceDE w:val="0"/>
        <w:autoSpaceDN w:val="0"/>
        <w:adjustRightInd w:val="0"/>
        <w:ind w:left="480" w:hanging="480"/>
        <w:rPr>
          <w:noProof/>
        </w:rPr>
      </w:pPr>
      <w:r w:rsidRPr="0046230D">
        <w:rPr>
          <w:noProof/>
        </w:rPr>
        <w:t>Rooney, T. P., and D. M. Waller. 2003. Direct and indirect effects of white-tailed deer in forest ecosystems. Forest Ecology and Management 181:165–176.</w:t>
      </w:r>
    </w:p>
    <w:p w:rsidRPr="0046230D" w:rsidR="00B85D54" w:rsidP="0046230D" w:rsidRDefault="00B85D54" w14:paraId="6F00FF5C" w14:textId="494585B3">
      <w:pPr>
        <w:widowControl w:val="0"/>
        <w:autoSpaceDE w:val="0"/>
        <w:autoSpaceDN w:val="0"/>
        <w:adjustRightInd w:val="0"/>
        <w:ind w:left="480" w:hanging="480"/>
        <w:rPr>
          <w:noProof/>
        </w:rPr>
      </w:pPr>
      <w:r>
        <w:rPr>
          <w:noProof/>
        </w:rPr>
        <w:t xml:space="preserve">Schielzeth, H., N.J. Dingemanse, S. Nakagawa, D.F. Westneat, H. Allegue, C. Teplitsky, D. Reale, N.A. Dochtermann, L.Z. Garamszegi, Y.G. Araya-Ajoy. 2020. Robustness of linear mixed-effects models to violations of distributional assumptions. Methods in Ecology and Evolution 11(9):1141-1152. </w:t>
      </w:r>
    </w:p>
    <w:p w:rsidRPr="0046230D" w:rsidR="0046230D" w:rsidP="0046230D" w:rsidRDefault="0046230D" w14:paraId="7813999D" w14:textId="77777777">
      <w:pPr>
        <w:widowControl w:val="0"/>
        <w:autoSpaceDE w:val="0"/>
        <w:autoSpaceDN w:val="0"/>
        <w:adjustRightInd w:val="0"/>
        <w:ind w:left="480" w:hanging="480"/>
        <w:rPr>
          <w:noProof/>
        </w:rPr>
      </w:pPr>
      <w:r w:rsidRPr="0046230D">
        <w:rPr>
          <w:noProof/>
        </w:rPr>
        <w:t xml:space="preserve">Seaton, C. T., T. F. Paragi, R. D. Boertje, K. Kielland, S. Dubois, and C. L. Fleener. 2011. Browse biomass removal and nutritional condition of moose </w:t>
      </w:r>
      <w:r w:rsidRPr="0046230D">
        <w:rPr>
          <w:i/>
          <w:iCs/>
          <w:noProof/>
        </w:rPr>
        <w:t>Alces alces</w:t>
      </w:r>
      <w:r w:rsidRPr="0046230D">
        <w:rPr>
          <w:noProof/>
        </w:rPr>
        <w:t>. Wildlife Biology 17:55–66.</w:t>
      </w:r>
    </w:p>
    <w:p w:rsidRPr="0046230D" w:rsidR="0046230D" w:rsidP="0046230D" w:rsidRDefault="0046230D" w14:paraId="22F90C35" w14:textId="77777777">
      <w:pPr>
        <w:widowControl w:val="0"/>
        <w:autoSpaceDE w:val="0"/>
        <w:autoSpaceDN w:val="0"/>
        <w:adjustRightInd w:val="0"/>
        <w:ind w:left="480" w:hanging="480"/>
        <w:rPr>
          <w:noProof/>
        </w:rPr>
      </w:pPr>
      <w:r w:rsidRPr="0046230D">
        <w:rPr>
          <w:noProof/>
        </w:rPr>
        <w:t>Simard, S. W., and D. L. Sachs. 2004. Assessment of interspecific competition using relative height and distance indices in an age sequence of seral interior cedar-hemlock forests in British Columbia. Canadian Journal of Forest Research 34:1228–1240.</w:t>
      </w:r>
    </w:p>
    <w:p w:rsidRPr="0046230D" w:rsidR="0046230D" w:rsidP="0046230D" w:rsidRDefault="0046230D" w14:paraId="47561483" w14:textId="77777777">
      <w:pPr>
        <w:widowControl w:val="0"/>
        <w:autoSpaceDE w:val="0"/>
        <w:autoSpaceDN w:val="0"/>
        <w:adjustRightInd w:val="0"/>
        <w:ind w:left="480" w:hanging="480"/>
        <w:rPr>
          <w:noProof/>
        </w:rPr>
      </w:pPr>
      <w:r w:rsidRPr="0046230D">
        <w:rPr>
          <w:noProof/>
        </w:rPr>
        <w:t>Simončič, T., A. Bončina, K. Jarni, and M. Klopcic. 2018. Assessment of the long­term impact of deer on understory vegetation in mixed temperate forests. Journal of Vegetation Science 30:108–120.</w:t>
      </w:r>
    </w:p>
    <w:p w:rsidRPr="0046230D" w:rsidR="0046230D" w:rsidP="0046230D" w:rsidRDefault="0046230D" w14:paraId="4C5DB577" w14:textId="77777777">
      <w:pPr>
        <w:widowControl w:val="0"/>
        <w:autoSpaceDE w:val="0"/>
        <w:autoSpaceDN w:val="0"/>
        <w:adjustRightInd w:val="0"/>
        <w:ind w:left="480" w:hanging="480"/>
        <w:rPr>
          <w:noProof/>
        </w:rPr>
      </w:pPr>
      <w:r w:rsidRPr="0046230D">
        <w:rPr>
          <w:noProof/>
        </w:rPr>
        <w:t>Sims, R. A., H. M. Kershaw, and G. M. Wickware. 1990. The autecology of major tree species in the north central region of Ontario. Page COFRDA report 3302.</w:t>
      </w:r>
    </w:p>
    <w:p w:rsidRPr="0046230D" w:rsidR="0046230D" w:rsidP="0046230D" w:rsidRDefault="0046230D" w14:paraId="420761D5" w14:textId="77777777">
      <w:pPr>
        <w:widowControl w:val="0"/>
        <w:autoSpaceDE w:val="0"/>
        <w:autoSpaceDN w:val="0"/>
        <w:adjustRightInd w:val="0"/>
        <w:ind w:left="480" w:hanging="480"/>
        <w:rPr>
          <w:noProof/>
        </w:rPr>
      </w:pPr>
      <w:r w:rsidRPr="0046230D">
        <w:rPr>
          <w:noProof/>
        </w:rPr>
        <w:t>Thompson, I. D., W. J. Curran, J. A. Hancock, and C. E. Butler. 1992. Influence of moose browsing on successional forest growth on black spruce sites in Newfoundland. Forest Ecology and Management 47:29–37.</w:t>
      </w:r>
    </w:p>
    <w:p w:rsidRPr="0046230D" w:rsidR="0046230D" w:rsidP="0046230D" w:rsidRDefault="0046230D" w14:paraId="30410CC9" w14:textId="77777777">
      <w:pPr>
        <w:widowControl w:val="0"/>
        <w:autoSpaceDE w:val="0"/>
        <w:autoSpaceDN w:val="0"/>
        <w:adjustRightInd w:val="0"/>
        <w:ind w:left="480" w:hanging="480"/>
        <w:rPr>
          <w:noProof/>
        </w:rPr>
      </w:pPr>
      <w:r w:rsidRPr="0046230D">
        <w:rPr>
          <w:noProof/>
        </w:rPr>
        <w:t>Tremblay, J.-P., J. Huot, and F. Potvin. 2007. Density-related effects of deer browsing on the regeneration dynamics of boreal forests. Journal of Applied Ecology 44:552–562.</w:t>
      </w:r>
    </w:p>
    <w:p w:rsidRPr="0046230D" w:rsidR="0046230D" w:rsidP="0046230D" w:rsidRDefault="0046230D" w14:paraId="4A943DC8" w14:textId="77777777">
      <w:pPr>
        <w:widowControl w:val="0"/>
        <w:autoSpaceDE w:val="0"/>
        <w:autoSpaceDN w:val="0"/>
        <w:adjustRightInd w:val="0"/>
        <w:ind w:left="480" w:hanging="480"/>
        <w:rPr>
          <w:noProof/>
        </w:rPr>
      </w:pPr>
      <w:r w:rsidRPr="0046230D">
        <w:rPr>
          <w:noProof/>
        </w:rPr>
        <w:t>Turner, M. G., W. L. Baker, C. J. Peterson, and R. K. Peet. 1998. Factors influencing succession: lessons from large, infrequent natural disturbances. Ecosystems 1:511–523.</w:t>
      </w:r>
    </w:p>
    <w:p w:rsidR="0046230D" w:rsidP="0046230D" w:rsidRDefault="0046230D" w14:paraId="3412F56D" w14:textId="77777777">
      <w:pPr>
        <w:widowControl w:val="0"/>
        <w:autoSpaceDE w:val="0"/>
        <w:autoSpaceDN w:val="0"/>
        <w:adjustRightInd w:val="0"/>
        <w:ind w:left="480" w:hanging="480"/>
        <w:rPr>
          <w:noProof/>
        </w:rPr>
      </w:pPr>
      <w:r w:rsidRPr="0046230D">
        <w:rPr>
          <w:noProof/>
        </w:rPr>
        <w:t xml:space="preserve">Vila, B., F. Torre, F. Guibal, and J.-L. Martin. 2003. Growth change of young </w:t>
      </w:r>
      <w:r w:rsidRPr="0046230D">
        <w:rPr>
          <w:i/>
          <w:iCs/>
          <w:noProof/>
        </w:rPr>
        <w:t>Picea sitchensis</w:t>
      </w:r>
      <w:r w:rsidRPr="0046230D">
        <w:rPr>
          <w:noProof/>
        </w:rPr>
        <w:t xml:space="preserve"> in response to deer browsing. Forest Ecology and Management 180:413–424.</w:t>
      </w:r>
    </w:p>
    <w:p w:rsidRPr="007F3E8B" w:rsidR="007F3E8B" w:rsidP="007F3E8B" w:rsidRDefault="007F3E8B" w14:paraId="28FC833F" w14:textId="77777777">
      <w:pPr>
        <w:widowControl w:val="0"/>
        <w:autoSpaceDE w:val="0"/>
        <w:autoSpaceDN w:val="0"/>
        <w:adjustRightInd w:val="0"/>
        <w:ind w:left="480" w:hanging="480"/>
        <w:rPr>
          <w:noProof/>
        </w:rPr>
      </w:pPr>
      <w:r w:rsidRPr="007F3E8B">
        <w:rPr>
          <w:noProof/>
        </w:rPr>
        <w:t>Walker, X. J., J. L. Baltzer, S. G. Cumming, N. J. Day, C. Ebert, S. Goetz, J. F. Johnstone, S. Potter, B. M. Rogers, E. A. G. Schuur, M. R. Turetsky, and M. C. Mack. 2019. Increasing wildfires threaten historic carbon sink of boreal forest soils. Nature 572:520–523.</w:t>
      </w:r>
    </w:p>
    <w:p w:rsidR="007F3E8B" w:rsidP="007F3E8B" w:rsidRDefault="007F3E8B" w14:paraId="0AECE813" w14:textId="309408C6">
      <w:pPr>
        <w:widowControl w:val="0"/>
        <w:autoSpaceDE w:val="0"/>
        <w:autoSpaceDN w:val="0"/>
        <w:adjustRightInd w:val="0"/>
        <w:ind w:left="480" w:hanging="480"/>
        <w:rPr>
          <w:noProof/>
        </w:rPr>
      </w:pPr>
      <w:r w:rsidRPr="007F3E8B">
        <w:rPr>
          <w:noProof/>
        </w:rPr>
        <w:t>Walker, X. J., B. M. Rogers, S. Veraverbeke, J. F. Johnstone, J. L. Baltzer, K. Barrett, L. Bourgeau-Chavez, N. J. Day, W. J. de Groot, C. M. Dieleman, S. Goetz, E. Hoy, L. K. Jenkins, E. S. Kane, M.-A. Parisien, S. Potter, E. A. G. Schuur, M. Turetsky, E. Whitman, and M. C. Mack. 2020. Fuel availability not fire weather controls boreal wildfire severity and carbon emissions. Nature Climate Change 10:1130–1136.</w:t>
      </w:r>
    </w:p>
    <w:p w:rsidRPr="0046230D" w:rsidR="004316B3" w:rsidP="0046230D" w:rsidRDefault="004316B3" w14:paraId="3EE85E81" w14:textId="1C8D2013">
      <w:pPr>
        <w:widowControl w:val="0"/>
        <w:autoSpaceDE w:val="0"/>
        <w:autoSpaceDN w:val="0"/>
        <w:adjustRightInd w:val="0"/>
        <w:ind w:left="480" w:hanging="480"/>
        <w:rPr>
          <w:noProof/>
        </w:rPr>
      </w:pPr>
      <w:r w:rsidRPr="004316B3">
        <w:rPr>
          <w:noProof/>
        </w:rPr>
        <w:t>Western Regional Climate Center. 202</w:t>
      </w:r>
      <w:r>
        <w:rPr>
          <w:noProof/>
        </w:rPr>
        <w:t>3</w:t>
      </w:r>
      <w:r w:rsidRPr="004316B3">
        <w:rPr>
          <w:noProof/>
        </w:rPr>
        <w:t xml:space="preserve">. Web. </w:t>
      </w:r>
      <w:r>
        <w:rPr>
          <w:noProof/>
        </w:rPr>
        <w:t>9</w:t>
      </w:r>
      <w:r w:rsidRPr="004316B3">
        <w:rPr>
          <w:noProof/>
        </w:rPr>
        <w:t xml:space="preserve"> </w:t>
      </w:r>
      <w:r>
        <w:rPr>
          <w:noProof/>
        </w:rPr>
        <w:t>January</w:t>
      </w:r>
      <w:r w:rsidRPr="004316B3">
        <w:rPr>
          <w:noProof/>
        </w:rPr>
        <w:t xml:space="preserve"> 202</w:t>
      </w:r>
      <w:r>
        <w:rPr>
          <w:noProof/>
        </w:rPr>
        <w:t>3</w:t>
      </w:r>
      <w:r w:rsidRPr="004316B3">
        <w:rPr>
          <w:noProof/>
        </w:rPr>
        <w:t>. https://wrcc.dri.edu/cgi-bin/cliMAIN.pl?ak2968</w:t>
      </w:r>
    </w:p>
    <w:p w:rsidRPr="0046230D" w:rsidR="0046230D" w:rsidP="0046230D" w:rsidRDefault="0046230D" w14:paraId="565E3348" w14:textId="77777777">
      <w:pPr>
        <w:widowControl w:val="0"/>
        <w:autoSpaceDE w:val="0"/>
        <w:autoSpaceDN w:val="0"/>
        <w:adjustRightInd w:val="0"/>
        <w:ind w:left="480" w:hanging="480"/>
        <w:rPr>
          <w:noProof/>
        </w:rPr>
      </w:pPr>
      <w:r w:rsidRPr="0046230D">
        <w:rPr>
          <w:noProof/>
        </w:rPr>
        <w:t>Wisdom, M. J., M. Vavra, J. M. Boyd, M. Hemstrom, A. A. Ager, and B. K. Johnson. 2006. Understanding ungulate herbivory–episodic disturbance effects on vegetation dynamics: knowledge gaps and management needs. Wildlife Society Bulletin 34:283–292.</w:t>
      </w:r>
    </w:p>
    <w:p w:rsidRPr="0046230D" w:rsidR="0046230D" w:rsidP="0046230D" w:rsidRDefault="0046230D" w14:paraId="76E24571" w14:textId="77777777">
      <w:pPr>
        <w:widowControl w:val="0"/>
        <w:autoSpaceDE w:val="0"/>
        <w:autoSpaceDN w:val="0"/>
        <w:adjustRightInd w:val="0"/>
        <w:ind w:left="480" w:hanging="480"/>
        <w:rPr>
          <w:noProof/>
        </w:rPr>
      </w:pPr>
      <w:r w:rsidRPr="0046230D">
        <w:rPr>
          <w:noProof/>
        </w:rPr>
        <w:t>Wolff, J. O. 1978. Food habits of snowshoe hares in interior Alaska. The Journal of Wildlife Management 42:148–153.</w:t>
      </w:r>
    </w:p>
    <w:p w:rsidRPr="0046230D" w:rsidR="0046230D" w:rsidP="0046230D" w:rsidRDefault="0046230D" w14:paraId="618EFCA8" w14:textId="77777777">
      <w:pPr>
        <w:widowControl w:val="0"/>
        <w:autoSpaceDE w:val="0"/>
        <w:autoSpaceDN w:val="0"/>
        <w:adjustRightInd w:val="0"/>
        <w:ind w:left="480" w:hanging="480"/>
        <w:rPr>
          <w:noProof/>
        </w:rPr>
      </w:pPr>
      <w:r w:rsidRPr="0046230D">
        <w:rPr>
          <w:noProof/>
        </w:rPr>
        <w:t xml:space="preserve">Wright, E. F., C. D. Canham, and K. D. Coates. 2000. Effects of suppression and release on sapling growth for 11 tree species of northern, interior British Columbia. </w:t>
      </w:r>
      <w:r w:rsidRPr="0046230D">
        <w:rPr>
          <w:noProof/>
        </w:rPr>
        <w:t>Canadian Journal of Forest Research 30:1571–1580.</w:t>
      </w:r>
    </w:p>
    <w:p w:rsidRPr="0046230D" w:rsidR="0046230D" w:rsidP="0046230D" w:rsidRDefault="0046230D" w14:paraId="457F9591" w14:textId="77777777">
      <w:pPr>
        <w:widowControl w:val="0"/>
        <w:autoSpaceDE w:val="0"/>
        <w:autoSpaceDN w:val="0"/>
        <w:adjustRightInd w:val="0"/>
        <w:ind w:left="480" w:hanging="480"/>
        <w:rPr>
          <w:noProof/>
        </w:rPr>
      </w:pPr>
      <w:r w:rsidRPr="0046230D">
        <w:rPr>
          <w:noProof/>
        </w:rPr>
        <w:t>Yarie, J. 1981. Forest fire cycles and life tables: a case study from interior Alaska. Canadian Journal of Forest Research 11:554–562.</w:t>
      </w:r>
    </w:p>
    <w:p w:rsidR="00340394" w:rsidP="008722AE" w:rsidRDefault="0050765A" w14:paraId="6C9CCD76" w14:textId="3EB3C864">
      <w:pPr>
        <w:widowControl w:val="0"/>
        <w:autoSpaceDE w:val="0"/>
        <w:autoSpaceDN w:val="0"/>
        <w:adjustRightInd w:val="0"/>
      </w:pPr>
      <w:r>
        <w:fldChar w:fldCharType="end"/>
      </w:r>
    </w:p>
    <w:sectPr w:rsidR="00340394" w:rsidSect="00084778">
      <w:headerReference w:type="default" r:id="rId23"/>
      <w:footerReference w:type="even" r:id="rId24"/>
      <w:footerReference w:type="default" r:id="rId25"/>
      <w:pgSz w:w="12240" w:h="15840" w:orient="portrait"/>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nitials="JJ" w:author="Jill Johnstone" w:date="2024-04-26T11:26:00Z" w:id="102">
    <w:p w:rsidR="00F82C65" w:rsidP="00F82C65" w:rsidRDefault="00F82C65" w14:paraId="1683A269" w14:textId="77777777">
      <w:r>
        <w:rPr>
          <w:rStyle w:val="CommentReference"/>
        </w:rPr>
        <w:annotationRef/>
      </w:r>
      <w:r>
        <w:rPr>
          <w:rFonts w:eastAsia="MS Mincho"/>
          <w:color w:val="000000"/>
        </w:rPr>
        <w:t>If you’re needing to cut refs, remove the Yarie ref here and replace phrasing to …”with frequent fire disturbance.”</w:t>
      </w:r>
    </w:p>
  </w:comment>
  <w:comment w:initials="JJ" w:author="Jill Johnstone" w:date="2024-04-26T11:29:00Z" w:id="103">
    <w:p w:rsidR="00F82C65" w:rsidP="00F82C65" w:rsidRDefault="00F82C65" w14:paraId="50A84B5D" w14:textId="77777777">
      <w:r>
        <w:rPr>
          <w:rStyle w:val="CommentReference"/>
        </w:rPr>
        <w:annotationRef/>
      </w:r>
      <w:r>
        <w:rPr>
          <w:rFonts w:eastAsia="MS Mincho"/>
          <w:color w:val="000000"/>
        </w:rPr>
        <w:t>Looks like this is the only citation of the Hollingsworth paper here. Could also remove and change phrasing: “…patterns of tree recruitment and growth have been monitored since 2005”</w:t>
      </w:r>
    </w:p>
  </w:comment>
  <w:comment w:initials="JJ" w:author="Jill Johnstone" w:date="2024-04-26T11:55:00Z" w:id="126">
    <w:p w:rsidR="00033A4C" w:rsidP="00033A4C" w:rsidRDefault="00033A4C" w14:paraId="56EB5C1A" w14:textId="77777777">
      <w:r>
        <w:rPr>
          <w:rStyle w:val="CommentReference"/>
        </w:rPr>
        <w:annotationRef/>
      </w:r>
      <w:r>
        <w:rPr>
          <w:rFonts w:eastAsia="MS Mincho"/>
          <w:color w:val="000000"/>
        </w:rPr>
        <w:t>Is this presented anywhere? Seems like important information to include, maybe as a table. Possibly a second table formatted like Table 1, or just expand Table 1 (and rotate the orientation) to include densities with the environmental data.</w:t>
      </w:r>
    </w:p>
  </w:comment>
  <w:comment w:initials="JJ" w:author="Jill Johnstone" w:date="2024-04-26T11:55:00Z" w:id="127">
    <w:p w:rsidR="00033A4C" w:rsidP="00033A4C" w:rsidRDefault="00033A4C" w14:paraId="19DDDF07" w14:textId="77777777">
      <w:r>
        <w:rPr>
          <w:rStyle w:val="CommentReference"/>
        </w:rPr>
        <w:annotationRef/>
      </w:r>
      <w:r>
        <w:rPr>
          <w:rFonts w:eastAsia="MS Mincho"/>
          <w:color w:val="000000"/>
        </w:rPr>
        <w:t>OK, now I see it is included in supplementary material. I think it should be in the main ms.</w:t>
      </w:r>
    </w:p>
  </w:comment>
  <w:comment w:initials="JJ" w:author="Jill Johnstone" w:date="2024-04-26T11:59:00Z" w:id="133">
    <w:p w:rsidR="00033A4C" w:rsidP="00033A4C" w:rsidRDefault="00033A4C" w14:paraId="0ACDDDB7" w14:textId="77777777">
      <w:r>
        <w:rPr>
          <w:rStyle w:val="CommentReference"/>
        </w:rPr>
        <w:annotationRef/>
      </w:r>
      <w:r>
        <w:rPr>
          <w:rFonts w:eastAsia="MS Mincho"/>
          <w:color w:val="000000"/>
        </w:rPr>
        <w:t>not sure this is needed, possibly give values here if you decide to keep it</w:t>
      </w:r>
    </w:p>
  </w:comment>
  <w:comment w:initials="JJ" w:author="Jill Johnstone" w:date="2024-04-26T12:00:00Z" w:id="134">
    <w:p w:rsidR="00033A4C" w:rsidP="00033A4C" w:rsidRDefault="00033A4C" w14:paraId="220286E0" w14:textId="77777777">
      <w:r>
        <w:rPr>
          <w:rStyle w:val="CommentReference"/>
        </w:rPr>
        <w:annotationRef/>
      </w:r>
      <w:r>
        <w:rPr>
          <w:rFonts w:eastAsia="MS Mincho"/>
          <w:color w:val="000000"/>
        </w:rPr>
        <w:t>Interp, probably cut from results</w:t>
      </w:r>
    </w:p>
  </w:comment>
  <w:comment w:initials="JJ" w:author="Jill Johnstone" w:date="2024-04-26T12:04:00Z" w:id="135">
    <w:p w:rsidR="0050735A" w:rsidP="0050735A" w:rsidRDefault="0050735A" w14:paraId="07D27199" w14:textId="77777777">
      <w:r>
        <w:rPr>
          <w:rStyle w:val="CommentReference"/>
        </w:rPr>
        <w:annotationRef/>
      </w:r>
      <w:r>
        <w:rPr>
          <w:rFonts w:eastAsia="MS Mincho"/>
          <w:color w:val="000000"/>
        </w:rPr>
        <w:t>My general suggestion would be to collapse the information about control and exclosure plots (without replication, there’s not much we can do with this information) and instead just present means for each site. This will reduce the number of lines and then you can possibly add in the information on seedling densities. Then the table becomes a summary of how sites vary.</w:t>
      </w:r>
    </w:p>
  </w:comment>
  <w:comment w:initials="AC" w:author="Alexandra Conway" w:date="2024-04-23T15:20:00Z" w:id="151">
    <w:p w:rsidR="00BB2D19" w:rsidP="00BB2D19" w:rsidRDefault="00BB2D19" w14:paraId="385A5F0E" w14:textId="472523F6">
      <w:pPr>
        <w:pStyle w:val="CommentText"/>
      </w:pPr>
      <w:r>
        <w:rPr>
          <w:rStyle w:val="CommentReference"/>
        </w:rPr>
        <w:annotationRef/>
      </w:r>
      <w:r>
        <w:t>Figure 3 for now as I’m assuming the figure Kate is making will be Figure 2.</w:t>
      </w:r>
    </w:p>
  </w:comment>
  <w:comment w:initials="JJ" w:author="Jill Johnstone" w:date="2024-04-26T13:52:00Z" w:id="164">
    <w:p w:rsidR="00CC26C8" w:rsidP="00CC26C8" w:rsidRDefault="00CC26C8" w14:paraId="777FAC6F" w14:textId="77777777">
      <w:r>
        <w:rPr>
          <w:rStyle w:val="CommentReference"/>
        </w:rPr>
        <w:annotationRef/>
      </w:r>
      <w:r>
        <w:rPr>
          <w:rFonts w:eastAsia="MS Mincho"/>
        </w:rPr>
        <w:t>If we look at height as proportional change, are aspen and birch similar? I’ve added text where you can add in the proportional change (i.e. % height increase for exclosures relative to controls, or however you want to calculate it)</w:t>
      </w:r>
    </w:p>
  </w:comment>
  <w:comment w:initials="JJ" w:author="Jill Johnstone" w:date="2024-04-26T12:18:00Z" w:id="176">
    <w:p w:rsidR="00D83930" w:rsidP="00D83930" w:rsidRDefault="00D83930" w14:paraId="28F96669" w14:textId="3DE1E007">
      <w:r>
        <w:rPr>
          <w:rStyle w:val="CommentReference"/>
        </w:rPr>
        <w:annotationRef/>
      </w:r>
      <w:r>
        <w:rPr>
          <w:rFonts w:eastAsia="MS Mincho"/>
          <w:color w:val="000000"/>
        </w:rPr>
        <w:t>I added some shading to the table to make it a bit easier to read.</w:t>
      </w:r>
    </w:p>
  </w:comment>
  <w:comment w:initials="AC" w:author="Alexandra Conway" w:date="2024-04-23T15:20:00Z" w:id="177">
    <w:p w:rsidR="00BB2D19" w:rsidP="00BB2D19" w:rsidRDefault="00BB2D19" w14:paraId="05A4B9D5" w14:textId="0B25AAA2">
      <w:pPr>
        <w:pStyle w:val="CommentText"/>
      </w:pPr>
      <w:r>
        <w:rPr>
          <w:rStyle w:val="CommentReference"/>
        </w:rPr>
        <w:annotationRef/>
      </w:r>
      <w:r>
        <w:t>Figure 2 will have description of boxplot (median, outliers, etc)</w:t>
      </w:r>
    </w:p>
  </w:comment>
  <w:comment w:initials="JJ" w:author="Jill Johnstone" w:date="2024-10-02T13:51:08" w:id="467993428">
    <w:p w:rsidR="40696336" w:rsidRDefault="40696336" w14:paraId="0677D360" w14:textId="4F2C93F7">
      <w:pPr>
        <w:pStyle w:val="CommentText"/>
      </w:pPr>
      <w:r w:rsidR="40696336">
        <w:rPr/>
        <w:t xml:space="preserve">Need to revisit this paragraph to make sure it sets up the additional modeling objectives appropriately. </w:t>
      </w:r>
      <w:r>
        <w:rPr>
          <w:rStyle w:val="CommentReference"/>
        </w:rPr>
        <w:annotationRef/>
      </w:r>
    </w:p>
  </w:comment>
  <w:comment w:initials="JJ" w:author="Jill Johnstone" w:date="2024-10-02T13:51:44" w:id="1650173750">
    <w:p w:rsidR="40696336" w:rsidRDefault="40696336" w14:paraId="394A78D3" w14:textId="5A70D6A3">
      <w:pPr>
        <w:pStyle w:val="CommentText"/>
      </w:pPr>
      <w:r w:rsidR="40696336">
        <w:rPr/>
        <w:t>Could cut or consolidate these two sentences to reduce length</w:t>
      </w:r>
      <w:r>
        <w:rPr>
          <w:rStyle w:val="CommentReference"/>
        </w:rPr>
        <w:annotationRef/>
      </w:r>
    </w:p>
  </w:comment>
  <w:comment w:initials="JJ" w:author="Jill Johnstone" w:date="2024-10-02T14:36:05" w:id="1890681987">
    <w:p w:rsidR="40696336" w:rsidRDefault="40696336" w14:paraId="4CF0F8C9" w14:textId="53CC1279">
      <w:pPr>
        <w:pStyle w:val="CommentText"/>
      </w:pPr>
      <w:r w:rsidR="40696336">
        <w:rPr/>
        <w:t>Kate: to do</w:t>
      </w:r>
      <w:r>
        <w:rPr>
          <w:rStyle w:val="CommentReference"/>
        </w:rPr>
        <w:annotationRef/>
      </w:r>
    </w:p>
  </w:comment>
  <w:comment w:initials="JJ" w:author="Jill Johnstone" w:date="2024-10-02T15:06:47" w:id="373372392">
    <w:p w:rsidR="40696336" w:rsidRDefault="40696336" w14:paraId="5408A710" w14:textId="7F640DC2">
      <w:pPr>
        <w:pStyle w:val="CommentText"/>
      </w:pPr>
      <w:r w:rsidR="40696336">
        <w:rPr/>
        <w:t>Remember to add in modeling component to abstract</w:t>
      </w:r>
      <w:r>
        <w:rPr>
          <w:rStyle w:val="CommentReference"/>
        </w:rPr>
        <w:annotationRef/>
      </w:r>
    </w:p>
  </w:comment>
  <w:comment w:initials="JJ" w:author="Jill Johnstone" w:date="2024-10-02T15:07:29" w:id="678945836">
    <w:p w:rsidR="40696336" w:rsidRDefault="40696336" w14:paraId="083C8771" w14:textId="7809B5D0">
      <w:pPr>
        <w:pStyle w:val="CommentText"/>
      </w:pPr>
      <w:r w:rsidR="40696336">
        <w:rPr/>
        <w:t>Probably change title to make broader, now that we are adding some modelling</w:t>
      </w:r>
      <w:r>
        <w:rPr>
          <w:rStyle w:val="CommentReference"/>
        </w:rPr>
        <w:annotationRef/>
      </w:r>
    </w:p>
  </w:comment>
  <w:comment w:initials="JJ" w:author="Jill Johnstone" w:date="2024-10-02T15:35:10" w:id="1462409415">
    <w:p w:rsidR="40696336" w:rsidRDefault="40696336" w14:paraId="5A78E7EC" w14:textId="465884C9">
      <w:pPr>
        <w:pStyle w:val="CommentText"/>
      </w:pPr>
      <w:r w:rsidR="40696336">
        <w:rPr/>
        <w:t>I've substantially modified the intro paragraph to broaden the scope</w:t>
      </w:r>
      <w:r>
        <w:rPr>
          <w:rStyle w:val="CommentReference"/>
        </w:rPr>
        <w:annotationRef/>
      </w:r>
    </w:p>
  </w:comment>
  <w:comment w:initials="JJ" w:author="Jill Johnstone" w:date="2024-10-02T15:53:35" w:id="238150396">
    <w:p w:rsidR="40696336" w:rsidRDefault="40696336" w14:paraId="0991E645" w14:textId="0EE94319">
      <w:pPr>
        <w:pStyle w:val="CommentText"/>
      </w:pPr>
      <w:r w:rsidR="40696336">
        <w:rPr/>
        <w:t xml:space="preserve">Change refs here: </w:t>
      </w:r>
      <w:r>
        <w:rPr>
          <w:rStyle w:val="CommentReference"/>
        </w:rPr>
        <w:annotationRef/>
      </w:r>
    </w:p>
    <w:p w:rsidR="40696336" w:rsidRDefault="40696336" w14:paraId="006AB759" w14:textId="6C49EAE0">
      <w:pPr>
        <w:pStyle w:val="CommentText"/>
      </w:pPr>
      <w:r w:rsidR="40696336">
        <w:rPr/>
        <w:t>Johnstone et al. 2010</w:t>
      </w:r>
    </w:p>
    <w:p w:rsidR="40696336" w:rsidRDefault="40696336" w14:paraId="1053CD34" w14:textId="3CB261BC">
      <w:pPr>
        <w:pStyle w:val="CommentText"/>
      </w:pPr>
      <w:r w:rsidR="40696336">
        <w:rPr/>
        <w:t>Hayes and Buma 2021</w:t>
      </w:r>
    </w:p>
    <w:p w:rsidR="40696336" w:rsidRDefault="40696336" w14:paraId="12C8D106" w14:textId="6DC98B7A">
      <w:pPr>
        <w:pStyle w:val="CommentText"/>
      </w:pPr>
      <w:r w:rsidR="40696336">
        <w:rPr/>
        <w:t>Baltzer et al. 2021</w:t>
      </w:r>
    </w:p>
  </w:comment>
  <w:comment w:initials="JJ" w:author="Jill Johnstone" w:date="2024-10-02T16:05:43" w:id="403204463">
    <w:p w:rsidR="40696336" w:rsidRDefault="40696336" w14:paraId="6F505302" w14:textId="79E05FC2">
      <w:pPr>
        <w:pStyle w:val="CommentText"/>
      </w:pPr>
      <w:r w:rsidR="40696336">
        <w:rPr/>
        <w:t>Is this an essential statement to make? Seems like we are just getting fussy here.</w:t>
      </w:r>
      <w:r>
        <w:rPr>
          <w:rStyle w:val="CommentReference"/>
        </w:rPr>
        <w:annotationRef/>
      </w:r>
    </w:p>
  </w:comment>
  <w:comment w:initials="JJ" w:author="Jill Johnstone" w:date="2024-10-02T16:08:40" w:id="1301039821">
    <w:p w:rsidR="40696336" w:rsidRDefault="40696336" w14:paraId="15B2EBA1" w14:textId="59B927F5">
      <w:pPr>
        <w:pStyle w:val="CommentText"/>
      </w:pPr>
      <w:r w:rsidR="40696336">
        <w:rPr/>
        <w:t>Kate - this is the section where we should add in discussion of the modeling results.</w:t>
      </w:r>
      <w:r>
        <w:rPr>
          <w:rStyle w:val="CommentReference"/>
        </w:rPr>
        <w:annotationRef/>
      </w:r>
    </w:p>
    <w:p w:rsidR="40696336" w:rsidRDefault="40696336" w14:paraId="36C45956" w14:textId="23D2079A">
      <w:pPr>
        <w:pStyle w:val="CommentText"/>
      </w:pPr>
      <w:r w:rsidR="40696336">
        <w:rPr/>
        <w:t>Most of the text below will need to be deleted.</w:t>
      </w:r>
    </w:p>
  </w:comment>
  <w:comment w:initials="JJ" w:author="Jill Johnstone" w:date="2024-10-02T16:09:42" w:id="1101186650">
    <w:p w:rsidR="40696336" w:rsidRDefault="40696336" w14:paraId="1DE7E7CB" w14:textId="2173C30C">
      <w:pPr>
        <w:pStyle w:val="CommentText"/>
      </w:pPr>
      <w:r w:rsidR="40696336">
        <w:rPr/>
        <w:t>Bring in modeling results here</w:t>
      </w:r>
      <w:r>
        <w:rPr>
          <w:rStyle w:val="CommentReference"/>
        </w:rPr>
        <w:annotationRef/>
      </w:r>
    </w:p>
  </w:comment>
</w:comments>
</file>

<file path=word/commentsExtended.xml><?xml version="1.0" encoding="utf-8"?>
<w15:commentsEx xmlns:mc="http://schemas.openxmlformats.org/markup-compatibility/2006" xmlns:w15="http://schemas.microsoft.com/office/word/2012/wordml" mc:Ignorable="w15">
  <w15:commentEx w15:done="0" w15:paraId="1683A269"/>
  <w15:commentEx w15:done="0" w15:paraId="50A84B5D"/>
  <w15:commentEx w15:done="0" w15:paraId="56EB5C1A"/>
  <w15:commentEx w15:done="0" w15:paraId="19DDDF07" w15:paraIdParent="56EB5C1A"/>
  <w15:commentEx w15:done="0" w15:paraId="0ACDDDB7"/>
  <w15:commentEx w15:done="0" w15:paraId="220286E0"/>
  <w15:commentEx w15:done="0" w15:paraId="07D27199"/>
  <w15:commentEx w15:done="0" w15:paraId="385A5F0E"/>
  <w15:commentEx w15:done="0" w15:paraId="777FAC6F"/>
  <w15:commentEx w15:done="0" w15:paraId="28F96669"/>
  <w15:commentEx w15:done="0" w15:paraId="05A4B9D5"/>
  <w15:commentEx w15:done="0" w15:paraId="0677D360"/>
  <w15:commentEx w15:done="0" w15:paraId="394A78D3"/>
  <w15:commentEx w15:done="0" w15:paraId="4CF0F8C9"/>
  <w15:commentEx w15:done="0" w15:paraId="5408A710"/>
  <w15:commentEx w15:done="0" w15:paraId="083C8771"/>
  <w15:commentEx w15:done="0" w15:paraId="5A78E7EC"/>
  <w15:commentEx w15:done="0" w15:paraId="12C8D106"/>
  <w15:commentEx w15:done="0" w15:paraId="6F505302"/>
  <w15:commentEx w15:done="0" w15:paraId="36C45956"/>
  <w15:commentEx w15:done="0" w15:paraId="1DE7E7CB"/>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4A59650C" w16cex:dateUtc="2024-10-02T22:06:47.814Z"/>
  <w16cex:commentExtensible w16cex:durableId="23843EC8" w16cex:dateUtc="2024-10-02T21:36:05.061Z"/>
  <w16cex:commentExtensible w16cex:durableId="7F051038" w16cex:dateUtc="2024-04-26T18:26:00Z"/>
  <w16cex:commentExtensible w16cex:durableId="76527EEE" w16cex:dateUtc="2024-04-26T18:29:00Z"/>
  <w16cex:commentExtensible w16cex:durableId="5C5BAB59" w16cex:dateUtc="2024-04-26T18:55:00Z"/>
  <w16cex:commentExtensible w16cex:durableId="7BEE0BE3" w16cex:dateUtc="2024-04-26T18:55:00Z"/>
  <w16cex:commentExtensible w16cex:durableId="6AC1D3E1" w16cex:dateUtc="2024-04-26T18:59:00Z"/>
  <w16cex:commentExtensible w16cex:durableId="678F1375" w16cex:dateUtc="2024-04-26T19:00:00Z"/>
  <w16cex:commentExtensible w16cex:durableId="4CE2C541" w16cex:dateUtc="2024-04-26T19:04:00Z"/>
  <w16cex:commentExtensible w16cex:durableId="43FE2C93" w16cex:dateUtc="2024-04-23T21:20:00Z"/>
  <w16cex:commentExtensible w16cex:durableId="67BA26C0" w16cex:dateUtc="2024-04-26T20:52:00Z"/>
  <w16cex:commentExtensible w16cex:durableId="2B1D44AB" w16cex:dateUtc="2024-04-26T19:18:00Z"/>
  <w16cex:commentExtensible w16cex:durableId="0AA0F1F3" w16cex:dateUtc="2024-04-23T21:20:00Z"/>
  <w16cex:commentExtensible w16cex:durableId="325331F3" w16cex:dateUtc="2024-10-02T20:51:44.529Z"/>
  <w16cex:commentExtensible w16cex:durableId="320D98C5" w16cex:dateUtc="2024-10-02T20:51:08.066Z"/>
  <w16cex:commentExtensible w16cex:durableId="1826F4DD" w16cex:dateUtc="2024-10-02T22:07:29.959Z"/>
  <w16cex:commentExtensible w16cex:durableId="788F9D6E" w16cex:dateUtc="2024-10-02T22:35:10.085Z"/>
  <w16cex:commentExtensible w16cex:durableId="25EBF9D7" w16cex:dateUtc="2024-10-02T22:53:35.579Z"/>
  <w16cex:commentExtensible w16cex:durableId="77AE4B21" w16cex:dateUtc="2024-10-02T23:05:43.258Z"/>
  <w16cex:commentExtensible w16cex:durableId="085BF01E" w16cex:dateUtc="2024-10-02T23:08:40.6Z"/>
  <w16cex:commentExtensible w16cex:durableId="393F612E" w16cex:dateUtc="2024-10-02T23:09:42.103Z"/>
</w16cex:commentsExtensible>
</file>

<file path=word/commentsIds.xml><?xml version="1.0" encoding="utf-8"?>
<w16cid:commentsIds xmlns:mc="http://schemas.openxmlformats.org/markup-compatibility/2006" xmlns:w16cid="http://schemas.microsoft.com/office/word/2016/wordml/cid" mc:Ignorable="w16cid">
  <w16cid:commentId w16cid:paraId="1683A269" w16cid:durableId="7F051038"/>
  <w16cid:commentId w16cid:paraId="50A84B5D" w16cid:durableId="76527EEE"/>
  <w16cid:commentId w16cid:paraId="56EB5C1A" w16cid:durableId="5C5BAB59"/>
  <w16cid:commentId w16cid:paraId="19DDDF07" w16cid:durableId="7BEE0BE3"/>
  <w16cid:commentId w16cid:paraId="0ACDDDB7" w16cid:durableId="6AC1D3E1"/>
  <w16cid:commentId w16cid:paraId="220286E0" w16cid:durableId="678F1375"/>
  <w16cid:commentId w16cid:paraId="07D27199" w16cid:durableId="4CE2C541"/>
  <w16cid:commentId w16cid:paraId="385A5F0E" w16cid:durableId="43FE2C93"/>
  <w16cid:commentId w16cid:paraId="777FAC6F" w16cid:durableId="67BA26C0"/>
  <w16cid:commentId w16cid:paraId="28F96669" w16cid:durableId="2B1D44AB"/>
  <w16cid:commentId w16cid:paraId="05A4B9D5" w16cid:durableId="0AA0F1F3"/>
  <w16cid:commentId w16cid:paraId="0677D360" w16cid:durableId="320D98C5"/>
  <w16cid:commentId w16cid:paraId="394A78D3" w16cid:durableId="325331F3"/>
  <w16cid:commentId w16cid:paraId="4CF0F8C9" w16cid:durableId="23843EC8"/>
  <w16cid:commentId w16cid:paraId="5408A710" w16cid:durableId="4A59650C"/>
  <w16cid:commentId w16cid:paraId="083C8771" w16cid:durableId="1826F4DD"/>
  <w16cid:commentId w16cid:paraId="5A78E7EC" w16cid:durableId="788F9D6E"/>
  <w16cid:commentId w16cid:paraId="12C8D106" w16cid:durableId="25EBF9D7"/>
  <w16cid:commentId w16cid:paraId="6F505302" w16cid:durableId="77AE4B21"/>
  <w16cid:commentId w16cid:paraId="36C45956" w16cid:durableId="085BF01E"/>
  <w16cid:commentId w16cid:paraId="1DE7E7CB" w16cid:durableId="393F61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084778" w:rsidP="00B702ED" w:rsidRDefault="00084778" w14:paraId="2477B475" w14:textId="77777777">
      <w:r>
        <w:separator/>
      </w:r>
    </w:p>
  </w:endnote>
  <w:endnote w:type="continuationSeparator" w:id="0">
    <w:p w:rsidR="00084778" w:rsidP="00B702ED" w:rsidRDefault="00084778" w14:paraId="40BEC71F" w14:textId="77777777">
      <w:r>
        <w:continuationSeparator/>
      </w:r>
    </w:p>
  </w:endnote>
  <w:endnote w:type="continuationNotice" w:id="1">
    <w:p w:rsidR="00084778" w:rsidRDefault="00084778" w14:paraId="31657455" w14:textId="7777777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Adobe Garamond Pro">
    <w:altName w:val="Garamond"/>
    <w:panose1 w:val="02020502060506020403"/>
    <w:charset w:val="4D"/>
    <w:family w:val="roman"/>
    <w:pitch w:val="variable"/>
    <w:sig w:usb0="00000007" w:usb1="00000001" w:usb2="00000000" w:usb3="00000000" w:csb0="00000093"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78166478"/>
      <w:docPartObj>
        <w:docPartGallery w:val="Page Numbers (Bottom of Page)"/>
        <w:docPartUnique/>
      </w:docPartObj>
    </w:sdtPr>
    <w:sdtContent>
      <w:p w:rsidR="000F03B3" w:rsidP="00077253" w:rsidRDefault="000F03B3" w14:paraId="76E437D9" w14:textId="1B8CE61B">
        <w:pPr>
          <w:pStyle w:val="Footer"/>
          <w:framePr w:wrap="none" w:hAnchor="margin" w:vAnchor="text"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EndPr>
      <w:rPr>
        <w:rStyle w:val="PageNumber"/>
      </w:rPr>
    </w:sdtEndPr>
  </w:sdt>
  <w:p w:rsidR="000F03B3" w:rsidP="00B702ED" w:rsidRDefault="000F03B3" w14:paraId="78D3F829" w14:textId="7777777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02513727"/>
      <w:docPartObj>
        <w:docPartGallery w:val="Page Numbers (Bottom of Page)"/>
        <w:docPartUnique/>
      </w:docPartObj>
    </w:sdtPr>
    <w:sdtContent>
      <w:p w:rsidR="000F03B3" w:rsidP="00077253" w:rsidRDefault="000F03B3" w14:paraId="33ABDDFD" w14:textId="55CACFF3">
        <w:pPr>
          <w:pStyle w:val="Footer"/>
          <w:framePr w:wrap="none" w:hAnchor="margin" w:v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7</w:t>
        </w:r>
        <w:r>
          <w:rPr>
            <w:rStyle w:val="PageNumber"/>
          </w:rPr>
          <w:fldChar w:fldCharType="end"/>
        </w:r>
      </w:p>
    </w:sdtContent>
    <w:sdtEndPr>
      <w:rPr>
        <w:rStyle w:val="PageNumber"/>
      </w:rPr>
    </w:sdtEndPr>
  </w:sdt>
  <w:p w:rsidR="000F03B3" w:rsidP="00B702ED" w:rsidRDefault="000F03B3" w14:paraId="34DA3EE6" w14:textId="7777777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084778" w:rsidP="00B702ED" w:rsidRDefault="00084778" w14:paraId="7747DDB5" w14:textId="77777777">
      <w:r>
        <w:separator/>
      </w:r>
    </w:p>
  </w:footnote>
  <w:footnote w:type="continuationSeparator" w:id="0">
    <w:p w:rsidR="00084778" w:rsidP="00B702ED" w:rsidRDefault="00084778" w14:paraId="06C34771" w14:textId="77777777">
      <w:r>
        <w:continuationSeparator/>
      </w:r>
    </w:p>
  </w:footnote>
  <w:footnote w:type="continuationNotice" w:id="1">
    <w:p w:rsidR="00084778" w:rsidRDefault="00084778" w14:paraId="512FA8E0" w14:textId="77777777">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9B74E9" w:rsidRDefault="009B74E9" w14:paraId="05E87653"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62A0D"/>
    <w:multiLevelType w:val="hybridMultilevel"/>
    <w:tmpl w:val="BC8003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DD2213"/>
    <w:multiLevelType w:val="hybridMultilevel"/>
    <w:tmpl w:val="E1A879E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2" w15:restartNumberingAfterBreak="0">
    <w:nsid w:val="05F66F81"/>
    <w:multiLevelType w:val="hybridMultilevel"/>
    <w:tmpl w:val="0666C19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3" w15:restartNumberingAfterBreak="0">
    <w:nsid w:val="066F052D"/>
    <w:multiLevelType w:val="hybridMultilevel"/>
    <w:tmpl w:val="FE965034"/>
    <w:lvl w:ilvl="0" w:tplc="C6D8E31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ADC5E41"/>
    <w:multiLevelType w:val="hybridMultilevel"/>
    <w:tmpl w:val="35044B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BB13C3"/>
    <w:multiLevelType w:val="hybridMultilevel"/>
    <w:tmpl w:val="91C22F1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6" w15:restartNumberingAfterBreak="0">
    <w:nsid w:val="0E436355"/>
    <w:multiLevelType w:val="hybridMultilevel"/>
    <w:tmpl w:val="16AE4E6E"/>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7" w15:restartNumberingAfterBreak="0">
    <w:nsid w:val="12270EFF"/>
    <w:multiLevelType w:val="multilevel"/>
    <w:tmpl w:val="F9A49776"/>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13391864"/>
    <w:multiLevelType w:val="hybridMultilevel"/>
    <w:tmpl w:val="C22A56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923130"/>
    <w:multiLevelType w:val="hybridMultilevel"/>
    <w:tmpl w:val="CE2C22A6"/>
    <w:lvl w:ilvl="0" w:tplc="1CA65AFC">
      <w:start w:val="1"/>
      <w:numFmt w:val="decimal"/>
      <w:lvlText w:val="%1)"/>
      <w:lvlJc w:val="left"/>
      <w:pPr>
        <w:ind w:left="360" w:hanging="360"/>
      </w:pPr>
      <w:rPr>
        <w:rFonts w:hint="default"/>
        <w:b/>
      </w:rPr>
    </w:lvl>
    <w:lvl w:ilvl="1" w:tplc="04090001">
      <w:start w:val="1"/>
      <w:numFmt w:val="bullet"/>
      <w:lvlText w:val=""/>
      <w:lvlJc w:val="left"/>
      <w:pPr>
        <w:ind w:left="1080" w:hanging="360"/>
      </w:pPr>
      <w:rPr>
        <w:rFonts w:hint="default" w:ascii="Symbol" w:hAnsi="Symbol"/>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D3B104D"/>
    <w:multiLevelType w:val="hybridMultilevel"/>
    <w:tmpl w:val="178216C6"/>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11" w15:restartNumberingAfterBreak="0">
    <w:nsid w:val="272B696E"/>
    <w:multiLevelType w:val="hybridMultilevel"/>
    <w:tmpl w:val="CE88ABE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12" w15:restartNumberingAfterBreak="0">
    <w:nsid w:val="28BD1BAB"/>
    <w:multiLevelType w:val="hybridMultilevel"/>
    <w:tmpl w:val="419C919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13" w15:restartNumberingAfterBreak="0">
    <w:nsid w:val="2FCF49A2"/>
    <w:multiLevelType w:val="hybridMultilevel"/>
    <w:tmpl w:val="FE965034"/>
    <w:lvl w:ilvl="0" w:tplc="C6D8E3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25B0DD5"/>
    <w:multiLevelType w:val="hybridMultilevel"/>
    <w:tmpl w:val="E29C3B94"/>
    <w:lvl w:ilvl="0" w:tplc="DCB6F4AA">
      <w:numFmt w:val="bullet"/>
      <w:lvlText w:val=""/>
      <w:lvlJc w:val="left"/>
      <w:pPr>
        <w:ind w:left="720" w:hanging="360"/>
      </w:pPr>
      <w:rPr>
        <w:rFonts w:hint="default" w:ascii="Symbol" w:hAnsi="Symbol" w:cs="Times New Roman" w:eastAsiaTheme="minorEastAsia"/>
      </w:rPr>
    </w:lvl>
    <w:lvl w:ilvl="1" w:tplc="10090003" w:tentative="1">
      <w:start w:val="1"/>
      <w:numFmt w:val="bullet"/>
      <w:lvlText w:val="o"/>
      <w:lvlJc w:val="left"/>
      <w:pPr>
        <w:ind w:left="1440" w:hanging="360"/>
      </w:pPr>
      <w:rPr>
        <w:rFonts w:hint="default" w:ascii="Courier New" w:hAnsi="Courier New" w:cs="Courier New"/>
      </w:rPr>
    </w:lvl>
    <w:lvl w:ilvl="2" w:tplc="10090005" w:tentative="1">
      <w:start w:val="1"/>
      <w:numFmt w:val="bullet"/>
      <w:lvlText w:val=""/>
      <w:lvlJc w:val="left"/>
      <w:pPr>
        <w:ind w:left="2160" w:hanging="360"/>
      </w:pPr>
      <w:rPr>
        <w:rFonts w:hint="default" w:ascii="Wingdings" w:hAnsi="Wingdings"/>
      </w:rPr>
    </w:lvl>
    <w:lvl w:ilvl="3" w:tplc="10090001" w:tentative="1">
      <w:start w:val="1"/>
      <w:numFmt w:val="bullet"/>
      <w:lvlText w:val=""/>
      <w:lvlJc w:val="left"/>
      <w:pPr>
        <w:ind w:left="2880" w:hanging="360"/>
      </w:pPr>
      <w:rPr>
        <w:rFonts w:hint="default" w:ascii="Symbol" w:hAnsi="Symbol"/>
      </w:rPr>
    </w:lvl>
    <w:lvl w:ilvl="4" w:tplc="10090003" w:tentative="1">
      <w:start w:val="1"/>
      <w:numFmt w:val="bullet"/>
      <w:lvlText w:val="o"/>
      <w:lvlJc w:val="left"/>
      <w:pPr>
        <w:ind w:left="3600" w:hanging="360"/>
      </w:pPr>
      <w:rPr>
        <w:rFonts w:hint="default" w:ascii="Courier New" w:hAnsi="Courier New" w:cs="Courier New"/>
      </w:rPr>
    </w:lvl>
    <w:lvl w:ilvl="5" w:tplc="10090005" w:tentative="1">
      <w:start w:val="1"/>
      <w:numFmt w:val="bullet"/>
      <w:lvlText w:val=""/>
      <w:lvlJc w:val="left"/>
      <w:pPr>
        <w:ind w:left="4320" w:hanging="360"/>
      </w:pPr>
      <w:rPr>
        <w:rFonts w:hint="default" w:ascii="Wingdings" w:hAnsi="Wingdings"/>
      </w:rPr>
    </w:lvl>
    <w:lvl w:ilvl="6" w:tplc="10090001" w:tentative="1">
      <w:start w:val="1"/>
      <w:numFmt w:val="bullet"/>
      <w:lvlText w:val=""/>
      <w:lvlJc w:val="left"/>
      <w:pPr>
        <w:ind w:left="5040" w:hanging="360"/>
      </w:pPr>
      <w:rPr>
        <w:rFonts w:hint="default" w:ascii="Symbol" w:hAnsi="Symbol"/>
      </w:rPr>
    </w:lvl>
    <w:lvl w:ilvl="7" w:tplc="10090003" w:tentative="1">
      <w:start w:val="1"/>
      <w:numFmt w:val="bullet"/>
      <w:lvlText w:val="o"/>
      <w:lvlJc w:val="left"/>
      <w:pPr>
        <w:ind w:left="5760" w:hanging="360"/>
      </w:pPr>
      <w:rPr>
        <w:rFonts w:hint="default" w:ascii="Courier New" w:hAnsi="Courier New" w:cs="Courier New"/>
      </w:rPr>
    </w:lvl>
    <w:lvl w:ilvl="8" w:tplc="10090005" w:tentative="1">
      <w:start w:val="1"/>
      <w:numFmt w:val="bullet"/>
      <w:lvlText w:val=""/>
      <w:lvlJc w:val="left"/>
      <w:pPr>
        <w:ind w:left="6480" w:hanging="360"/>
      </w:pPr>
      <w:rPr>
        <w:rFonts w:hint="default" w:ascii="Wingdings" w:hAnsi="Wingdings"/>
      </w:rPr>
    </w:lvl>
  </w:abstractNum>
  <w:abstractNum w:abstractNumId="15" w15:restartNumberingAfterBreak="0">
    <w:nsid w:val="331573E1"/>
    <w:multiLevelType w:val="hybridMultilevel"/>
    <w:tmpl w:val="F6BC2732"/>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16" w15:restartNumberingAfterBreak="0">
    <w:nsid w:val="35930D9E"/>
    <w:multiLevelType w:val="hybridMultilevel"/>
    <w:tmpl w:val="DBCEF612"/>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17" w15:restartNumberingAfterBreak="0">
    <w:nsid w:val="37F74743"/>
    <w:multiLevelType w:val="hybridMultilevel"/>
    <w:tmpl w:val="372AAEB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18" w15:restartNumberingAfterBreak="0">
    <w:nsid w:val="3AF20669"/>
    <w:multiLevelType w:val="hybridMultilevel"/>
    <w:tmpl w:val="D85E3C16"/>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19" w15:restartNumberingAfterBreak="0">
    <w:nsid w:val="3F1D77F7"/>
    <w:multiLevelType w:val="hybridMultilevel"/>
    <w:tmpl w:val="1B4ECA76"/>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20" w15:restartNumberingAfterBreak="0">
    <w:nsid w:val="460C7CBD"/>
    <w:multiLevelType w:val="hybridMultilevel"/>
    <w:tmpl w:val="7D9AF11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21" w15:restartNumberingAfterBreak="0">
    <w:nsid w:val="4BC05BBC"/>
    <w:multiLevelType w:val="multilevel"/>
    <w:tmpl w:val="015EC6EE"/>
    <w:lvl w:ilvl="0">
      <w:start w:val="5"/>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2" w15:restartNumberingAfterBreak="0">
    <w:nsid w:val="509476F1"/>
    <w:multiLevelType w:val="hybridMultilevel"/>
    <w:tmpl w:val="F0DE1CBE"/>
    <w:lvl w:ilvl="0" w:tplc="519081B8">
      <w:numFmt w:val="bullet"/>
      <w:lvlText w:val="-"/>
      <w:lvlJc w:val="left"/>
      <w:pPr>
        <w:ind w:left="720" w:hanging="360"/>
      </w:pPr>
      <w:rPr>
        <w:rFonts w:hint="default" w:ascii="Cambria" w:hAnsi="Cambria" w:eastAsiaTheme="minorHAnsi" w:cstheme="minorBidi"/>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23" w15:restartNumberingAfterBreak="0">
    <w:nsid w:val="56DC7C0C"/>
    <w:multiLevelType w:val="hybridMultilevel"/>
    <w:tmpl w:val="33A80D5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24" w15:restartNumberingAfterBreak="0">
    <w:nsid w:val="598A5069"/>
    <w:multiLevelType w:val="hybridMultilevel"/>
    <w:tmpl w:val="04A2F46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25" w15:restartNumberingAfterBreak="0">
    <w:nsid w:val="5B243194"/>
    <w:multiLevelType w:val="hybridMultilevel"/>
    <w:tmpl w:val="82FC9AD6"/>
    <w:lvl w:ilvl="0" w:tplc="04090001">
      <w:start w:val="1"/>
      <w:numFmt w:val="bullet"/>
      <w:lvlText w:val=""/>
      <w:lvlJc w:val="left"/>
      <w:pPr>
        <w:ind w:left="1429" w:hanging="360"/>
      </w:pPr>
      <w:rPr>
        <w:rFonts w:hint="default" w:ascii="Symbol" w:hAnsi="Symbol"/>
      </w:rPr>
    </w:lvl>
    <w:lvl w:ilvl="1" w:tplc="04090003" w:tentative="1">
      <w:start w:val="1"/>
      <w:numFmt w:val="bullet"/>
      <w:lvlText w:val="o"/>
      <w:lvlJc w:val="left"/>
      <w:pPr>
        <w:ind w:left="2149" w:hanging="360"/>
      </w:pPr>
      <w:rPr>
        <w:rFonts w:hint="default" w:ascii="Courier New" w:hAnsi="Courier New"/>
      </w:rPr>
    </w:lvl>
    <w:lvl w:ilvl="2" w:tplc="04090005" w:tentative="1">
      <w:start w:val="1"/>
      <w:numFmt w:val="bullet"/>
      <w:lvlText w:val=""/>
      <w:lvlJc w:val="left"/>
      <w:pPr>
        <w:ind w:left="2869" w:hanging="360"/>
      </w:pPr>
      <w:rPr>
        <w:rFonts w:hint="default" w:ascii="Wingdings" w:hAnsi="Wingdings"/>
      </w:rPr>
    </w:lvl>
    <w:lvl w:ilvl="3" w:tplc="04090001" w:tentative="1">
      <w:start w:val="1"/>
      <w:numFmt w:val="bullet"/>
      <w:lvlText w:val=""/>
      <w:lvlJc w:val="left"/>
      <w:pPr>
        <w:ind w:left="3589" w:hanging="360"/>
      </w:pPr>
      <w:rPr>
        <w:rFonts w:hint="default" w:ascii="Symbol" w:hAnsi="Symbol"/>
      </w:rPr>
    </w:lvl>
    <w:lvl w:ilvl="4" w:tplc="04090003" w:tentative="1">
      <w:start w:val="1"/>
      <w:numFmt w:val="bullet"/>
      <w:lvlText w:val="o"/>
      <w:lvlJc w:val="left"/>
      <w:pPr>
        <w:ind w:left="4309" w:hanging="360"/>
      </w:pPr>
      <w:rPr>
        <w:rFonts w:hint="default" w:ascii="Courier New" w:hAnsi="Courier New"/>
      </w:rPr>
    </w:lvl>
    <w:lvl w:ilvl="5" w:tplc="04090005" w:tentative="1">
      <w:start w:val="1"/>
      <w:numFmt w:val="bullet"/>
      <w:lvlText w:val=""/>
      <w:lvlJc w:val="left"/>
      <w:pPr>
        <w:ind w:left="5029" w:hanging="360"/>
      </w:pPr>
      <w:rPr>
        <w:rFonts w:hint="default" w:ascii="Wingdings" w:hAnsi="Wingdings"/>
      </w:rPr>
    </w:lvl>
    <w:lvl w:ilvl="6" w:tplc="04090001" w:tentative="1">
      <w:start w:val="1"/>
      <w:numFmt w:val="bullet"/>
      <w:lvlText w:val=""/>
      <w:lvlJc w:val="left"/>
      <w:pPr>
        <w:ind w:left="5749" w:hanging="360"/>
      </w:pPr>
      <w:rPr>
        <w:rFonts w:hint="default" w:ascii="Symbol" w:hAnsi="Symbol"/>
      </w:rPr>
    </w:lvl>
    <w:lvl w:ilvl="7" w:tplc="04090003" w:tentative="1">
      <w:start w:val="1"/>
      <w:numFmt w:val="bullet"/>
      <w:lvlText w:val="o"/>
      <w:lvlJc w:val="left"/>
      <w:pPr>
        <w:ind w:left="6469" w:hanging="360"/>
      </w:pPr>
      <w:rPr>
        <w:rFonts w:hint="default" w:ascii="Courier New" w:hAnsi="Courier New"/>
      </w:rPr>
    </w:lvl>
    <w:lvl w:ilvl="8" w:tplc="04090005" w:tentative="1">
      <w:start w:val="1"/>
      <w:numFmt w:val="bullet"/>
      <w:lvlText w:val=""/>
      <w:lvlJc w:val="left"/>
      <w:pPr>
        <w:ind w:left="7189" w:hanging="360"/>
      </w:pPr>
      <w:rPr>
        <w:rFonts w:hint="default" w:ascii="Wingdings" w:hAnsi="Wingdings"/>
      </w:rPr>
    </w:lvl>
  </w:abstractNum>
  <w:abstractNum w:abstractNumId="26" w15:restartNumberingAfterBreak="0">
    <w:nsid w:val="6B9A3C78"/>
    <w:multiLevelType w:val="hybridMultilevel"/>
    <w:tmpl w:val="A43ACE4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27" w15:restartNumberingAfterBreak="0">
    <w:nsid w:val="6CF4130F"/>
    <w:multiLevelType w:val="hybridMultilevel"/>
    <w:tmpl w:val="74EE6DE0"/>
    <w:lvl w:ilvl="0" w:tplc="0AACD184">
      <w:start w:val="300"/>
      <w:numFmt w:val="bullet"/>
      <w:lvlText w:val="-"/>
      <w:lvlJc w:val="left"/>
      <w:pPr>
        <w:ind w:left="720" w:hanging="360"/>
      </w:pPr>
      <w:rPr>
        <w:rFonts w:hint="default" w:ascii="Times New Roman" w:hAnsi="Times New Roman" w:eastAsia="MS Mincho" w:cs="Times New Roman"/>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8" w15:restartNumberingAfterBreak="0">
    <w:nsid w:val="73AD16D8"/>
    <w:multiLevelType w:val="hybridMultilevel"/>
    <w:tmpl w:val="740C65F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29" w15:restartNumberingAfterBreak="0">
    <w:nsid w:val="75B31894"/>
    <w:multiLevelType w:val="hybridMultilevel"/>
    <w:tmpl w:val="E5B8549C"/>
    <w:lvl w:ilvl="0" w:tplc="7A5A358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75E80901"/>
    <w:multiLevelType w:val="hybridMultilevel"/>
    <w:tmpl w:val="8C16C7EE"/>
    <w:lvl w:ilvl="0" w:tplc="56BE2CD0">
      <w:start w:val="112"/>
      <w:numFmt w:val="bullet"/>
      <w:lvlText w:val="-"/>
      <w:lvlJc w:val="left"/>
      <w:pPr>
        <w:ind w:left="360" w:hanging="360"/>
      </w:pPr>
      <w:rPr>
        <w:rFonts w:hint="default" w:ascii="Times New Roman" w:hAnsi="Times New Roman" w:cs="Times New Roman" w:eastAsiaTheme="minorEastAsia"/>
      </w:rPr>
    </w:lvl>
    <w:lvl w:ilvl="1" w:tplc="04090003">
      <w:start w:val="1"/>
      <w:numFmt w:val="bullet"/>
      <w:lvlText w:val="o"/>
      <w:lvlJc w:val="left"/>
      <w:pPr>
        <w:ind w:left="1080" w:hanging="360"/>
      </w:pPr>
      <w:rPr>
        <w:rFonts w:hint="default" w:ascii="Courier New" w:hAnsi="Courier New"/>
      </w:rPr>
    </w:lvl>
    <w:lvl w:ilvl="2" w:tplc="04090005" w:tentative="1">
      <w:start w:val="1"/>
      <w:numFmt w:val="bullet"/>
      <w:lvlText w:val=""/>
      <w:lvlJc w:val="left"/>
      <w:pPr>
        <w:ind w:left="1800" w:hanging="360"/>
      </w:pPr>
      <w:rPr>
        <w:rFonts w:hint="default" w:ascii="Wingdings" w:hAnsi="Wingdings"/>
      </w:rPr>
    </w:lvl>
    <w:lvl w:ilvl="3" w:tplc="04090001" w:tentative="1">
      <w:start w:val="1"/>
      <w:numFmt w:val="bullet"/>
      <w:lvlText w:val=""/>
      <w:lvlJc w:val="left"/>
      <w:pPr>
        <w:ind w:left="2520" w:hanging="360"/>
      </w:pPr>
      <w:rPr>
        <w:rFonts w:hint="default" w:ascii="Symbol" w:hAnsi="Symbol"/>
      </w:rPr>
    </w:lvl>
    <w:lvl w:ilvl="4" w:tplc="04090003" w:tentative="1">
      <w:start w:val="1"/>
      <w:numFmt w:val="bullet"/>
      <w:lvlText w:val="o"/>
      <w:lvlJc w:val="left"/>
      <w:pPr>
        <w:ind w:left="3240" w:hanging="360"/>
      </w:pPr>
      <w:rPr>
        <w:rFonts w:hint="default" w:ascii="Courier New" w:hAnsi="Courier New"/>
      </w:rPr>
    </w:lvl>
    <w:lvl w:ilvl="5" w:tplc="04090005" w:tentative="1">
      <w:start w:val="1"/>
      <w:numFmt w:val="bullet"/>
      <w:lvlText w:val=""/>
      <w:lvlJc w:val="left"/>
      <w:pPr>
        <w:ind w:left="3960" w:hanging="360"/>
      </w:pPr>
      <w:rPr>
        <w:rFonts w:hint="default" w:ascii="Wingdings" w:hAnsi="Wingdings"/>
      </w:rPr>
    </w:lvl>
    <w:lvl w:ilvl="6" w:tplc="04090001" w:tentative="1">
      <w:start w:val="1"/>
      <w:numFmt w:val="bullet"/>
      <w:lvlText w:val=""/>
      <w:lvlJc w:val="left"/>
      <w:pPr>
        <w:ind w:left="4680" w:hanging="360"/>
      </w:pPr>
      <w:rPr>
        <w:rFonts w:hint="default" w:ascii="Symbol" w:hAnsi="Symbol"/>
      </w:rPr>
    </w:lvl>
    <w:lvl w:ilvl="7" w:tplc="04090003" w:tentative="1">
      <w:start w:val="1"/>
      <w:numFmt w:val="bullet"/>
      <w:lvlText w:val="o"/>
      <w:lvlJc w:val="left"/>
      <w:pPr>
        <w:ind w:left="5400" w:hanging="360"/>
      </w:pPr>
      <w:rPr>
        <w:rFonts w:hint="default" w:ascii="Courier New" w:hAnsi="Courier New"/>
      </w:rPr>
    </w:lvl>
    <w:lvl w:ilvl="8" w:tplc="04090005" w:tentative="1">
      <w:start w:val="1"/>
      <w:numFmt w:val="bullet"/>
      <w:lvlText w:val=""/>
      <w:lvlJc w:val="left"/>
      <w:pPr>
        <w:ind w:left="6120" w:hanging="360"/>
      </w:pPr>
      <w:rPr>
        <w:rFonts w:hint="default" w:ascii="Wingdings" w:hAnsi="Wingdings"/>
      </w:rPr>
    </w:lvl>
  </w:abstractNum>
  <w:abstractNum w:abstractNumId="31" w15:restartNumberingAfterBreak="0">
    <w:nsid w:val="76655A85"/>
    <w:multiLevelType w:val="hybridMultilevel"/>
    <w:tmpl w:val="ECE801E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abstractNum w:abstractNumId="32" w15:restartNumberingAfterBreak="0">
    <w:nsid w:val="7F663B7F"/>
    <w:multiLevelType w:val="hybridMultilevel"/>
    <w:tmpl w:val="7FF8A9D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rPr>
    </w:lvl>
    <w:lvl w:ilvl="8" w:tplc="04090005" w:tentative="1">
      <w:start w:val="1"/>
      <w:numFmt w:val="bullet"/>
      <w:lvlText w:val=""/>
      <w:lvlJc w:val="left"/>
      <w:pPr>
        <w:ind w:left="6480" w:hanging="360"/>
      </w:pPr>
      <w:rPr>
        <w:rFonts w:hint="default" w:ascii="Wingdings" w:hAnsi="Wingdings"/>
      </w:rPr>
    </w:lvl>
  </w:abstractNum>
  <w:num w:numId="1" w16cid:durableId="821041643">
    <w:abstractNumId w:val="30"/>
  </w:num>
  <w:num w:numId="2" w16cid:durableId="1496799304">
    <w:abstractNumId w:val="16"/>
  </w:num>
  <w:num w:numId="3" w16cid:durableId="1147090612">
    <w:abstractNumId w:val="28"/>
  </w:num>
  <w:num w:numId="4" w16cid:durableId="1150973968">
    <w:abstractNumId w:val="11"/>
  </w:num>
  <w:num w:numId="5" w16cid:durableId="1555703422">
    <w:abstractNumId w:val="29"/>
  </w:num>
  <w:num w:numId="6" w16cid:durableId="1656564732">
    <w:abstractNumId w:val="9"/>
  </w:num>
  <w:num w:numId="7" w16cid:durableId="1698969780">
    <w:abstractNumId w:val="18"/>
  </w:num>
  <w:num w:numId="8" w16cid:durableId="1223440860">
    <w:abstractNumId w:val="3"/>
  </w:num>
  <w:num w:numId="9" w16cid:durableId="1631013969">
    <w:abstractNumId w:val="13"/>
  </w:num>
  <w:num w:numId="10" w16cid:durableId="352339588">
    <w:abstractNumId w:val="12"/>
  </w:num>
  <w:num w:numId="11" w16cid:durableId="1222401374">
    <w:abstractNumId w:val="20"/>
  </w:num>
  <w:num w:numId="12" w16cid:durableId="1912999499">
    <w:abstractNumId w:val="10"/>
  </w:num>
  <w:num w:numId="13" w16cid:durableId="1126848727">
    <w:abstractNumId w:val="5"/>
  </w:num>
  <w:num w:numId="14" w16cid:durableId="236018739">
    <w:abstractNumId w:val="23"/>
  </w:num>
  <w:num w:numId="15" w16cid:durableId="1820997910">
    <w:abstractNumId w:val="7"/>
  </w:num>
  <w:num w:numId="16" w16cid:durableId="287007577">
    <w:abstractNumId w:val="17"/>
  </w:num>
  <w:num w:numId="17" w16cid:durableId="1055815940">
    <w:abstractNumId w:val="24"/>
  </w:num>
  <w:num w:numId="18" w16cid:durableId="410811362">
    <w:abstractNumId w:val="32"/>
  </w:num>
  <w:num w:numId="19" w16cid:durableId="1361784198">
    <w:abstractNumId w:val="22"/>
  </w:num>
  <w:num w:numId="20" w16cid:durableId="1825974406">
    <w:abstractNumId w:val="15"/>
  </w:num>
  <w:num w:numId="21" w16cid:durableId="1250121249">
    <w:abstractNumId w:val="26"/>
  </w:num>
  <w:num w:numId="22" w16cid:durableId="1077434205">
    <w:abstractNumId w:val="8"/>
  </w:num>
  <w:num w:numId="23" w16cid:durableId="203641203">
    <w:abstractNumId w:val="19"/>
  </w:num>
  <w:num w:numId="24" w16cid:durableId="940573255">
    <w:abstractNumId w:val="6"/>
  </w:num>
  <w:num w:numId="25" w16cid:durableId="1468935523">
    <w:abstractNumId w:val="1"/>
  </w:num>
  <w:num w:numId="26" w16cid:durableId="1451364375">
    <w:abstractNumId w:val="2"/>
  </w:num>
  <w:num w:numId="27" w16cid:durableId="302663644">
    <w:abstractNumId w:val="25"/>
  </w:num>
  <w:num w:numId="28" w16cid:durableId="1289895016">
    <w:abstractNumId w:val="31"/>
  </w:num>
  <w:num w:numId="29" w16cid:durableId="366758773">
    <w:abstractNumId w:val="4"/>
  </w:num>
  <w:num w:numId="30" w16cid:durableId="756899414">
    <w:abstractNumId w:val="0"/>
  </w:num>
  <w:num w:numId="31" w16cid:durableId="1831367597">
    <w:abstractNumId w:val="21"/>
  </w:num>
  <w:num w:numId="32" w16cid:durableId="1741757556">
    <w:abstractNumId w:val="27"/>
  </w:num>
  <w:num w:numId="33" w16cid:durableId="1954752480">
    <w:abstractNumId w:val="14"/>
  </w:num>
</w:numbering>
</file>

<file path=word/people.xml><?xml version="1.0" encoding="utf-8"?>
<w15:people xmlns:mc="http://schemas.openxmlformats.org/markup-compatibility/2006" xmlns:w15="http://schemas.microsoft.com/office/word/2012/wordml" mc:Ignorable="w15">
  <w15:person w15:author="Jill Johnstone">
    <w15:presenceInfo w15:providerId="" w15:userId=""/>
  </w15:person>
  <w15:person w15:author="Alexandra Conway">
    <w15:presenceInfo w15:providerId="AD" w15:userId="S::Alexandra.Conway@cannorth.com::ccba0952-982a-45fc-aeb2-77349f427c93"/>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40"/>
  <w:trackRevisions w:val="false"/>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67C8"/>
    <w:rsid w:val="00001398"/>
    <w:rsid w:val="00003337"/>
    <w:rsid w:val="0000778E"/>
    <w:rsid w:val="00011FA0"/>
    <w:rsid w:val="0001205C"/>
    <w:rsid w:val="000145C8"/>
    <w:rsid w:val="000172A1"/>
    <w:rsid w:val="00033A4C"/>
    <w:rsid w:val="0004104D"/>
    <w:rsid w:val="000559D2"/>
    <w:rsid w:val="00064068"/>
    <w:rsid w:val="00073173"/>
    <w:rsid w:val="00077253"/>
    <w:rsid w:val="00080A7C"/>
    <w:rsid w:val="00082445"/>
    <w:rsid w:val="00083FEE"/>
    <w:rsid w:val="00084778"/>
    <w:rsid w:val="00087CBD"/>
    <w:rsid w:val="00091282"/>
    <w:rsid w:val="00093E98"/>
    <w:rsid w:val="0009568F"/>
    <w:rsid w:val="000A2DCE"/>
    <w:rsid w:val="000B043D"/>
    <w:rsid w:val="000B1AFC"/>
    <w:rsid w:val="000C090C"/>
    <w:rsid w:val="000C5061"/>
    <w:rsid w:val="000E2FBA"/>
    <w:rsid w:val="000E67F7"/>
    <w:rsid w:val="000F03B3"/>
    <w:rsid w:val="000F4300"/>
    <w:rsid w:val="000F61F6"/>
    <w:rsid w:val="000F6F66"/>
    <w:rsid w:val="0012215F"/>
    <w:rsid w:val="00122E33"/>
    <w:rsid w:val="00123A28"/>
    <w:rsid w:val="00123E1B"/>
    <w:rsid w:val="001249AC"/>
    <w:rsid w:val="0013192E"/>
    <w:rsid w:val="00132943"/>
    <w:rsid w:val="00132DCA"/>
    <w:rsid w:val="0013363F"/>
    <w:rsid w:val="00147F4E"/>
    <w:rsid w:val="0015659D"/>
    <w:rsid w:val="00156D4E"/>
    <w:rsid w:val="00157E1F"/>
    <w:rsid w:val="00160327"/>
    <w:rsid w:val="00170700"/>
    <w:rsid w:val="00176046"/>
    <w:rsid w:val="0019002E"/>
    <w:rsid w:val="001A17E3"/>
    <w:rsid w:val="001B4233"/>
    <w:rsid w:val="001C04D5"/>
    <w:rsid w:val="001C1956"/>
    <w:rsid w:val="001C430D"/>
    <w:rsid w:val="001C4DAA"/>
    <w:rsid w:val="001C6321"/>
    <w:rsid w:val="001D27B7"/>
    <w:rsid w:val="001D3C92"/>
    <w:rsid w:val="001D6C93"/>
    <w:rsid w:val="001E1E20"/>
    <w:rsid w:val="001F0F1E"/>
    <w:rsid w:val="001F4923"/>
    <w:rsid w:val="001F56E5"/>
    <w:rsid w:val="001F6FD5"/>
    <w:rsid w:val="002019E7"/>
    <w:rsid w:val="00216297"/>
    <w:rsid w:val="0021734D"/>
    <w:rsid w:val="00225315"/>
    <w:rsid w:val="00231541"/>
    <w:rsid w:val="00242495"/>
    <w:rsid w:val="00242B19"/>
    <w:rsid w:val="002476D0"/>
    <w:rsid w:val="002526A7"/>
    <w:rsid w:val="002579D0"/>
    <w:rsid w:val="00272A45"/>
    <w:rsid w:val="002768EC"/>
    <w:rsid w:val="00277147"/>
    <w:rsid w:val="00281BC7"/>
    <w:rsid w:val="002860BE"/>
    <w:rsid w:val="00292A92"/>
    <w:rsid w:val="002951BF"/>
    <w:rsid w:val="00296FAD"/>
    <w:rsid w:val="002976EC"/>
    <w:rsid w:val="002A1006"/>
    <w:rsid w:val="002A1EB1"/>
    <w:rsid w:val="002A1ED7"/>
    <w:rsid w:val="002A30FD"/>
    <w:rsid w:val="002A5086"/>
    <w:rsid w:val="002A7970"/>
    <w:rsid w:val="002B4C7C"/>
    <w:rsid w:val="002B4E2E"/>
    <w:rsid w:val="002D1C94"/>
    <w:rsid w:val="002D2C9C"/>
    <w:rsid w:val="002D45B9"/>
    <w:rsid w:val="002E1416"/>
    <w:rsid w:val="002E4CF9"/>
    <w:rsid w:val="002E4F2C"/>
    <w:rsid w:val="002E71BB"/>
    <w:rsid w:val="002F3B9C"/>
    <w:rsid w:val="002F5F6F"/>
    <w:rsid w:val="002F705D"/>
    <w:rsid w:val="0030414A"/>
    <w:rsid w:val="0030448D"/>
    <w:rsid w:val="003145E8"/>
    <w:rsid w:val="00320511"/>
    <w:rsid w:val="003240F0"/>
    <w:rsid w:val="00324DEA"/>
    <w:rsid w:val="0032568F"/>
    <w:rsid w:val="00326610"/>
    <w:rsid w:val="00331A03"/>
    <w:rsid w:val="00334526"/>
    <w:rsid w:val="00335270"/>
    <w:rsid w:val="00340394"/>
    <w:rsid w:val="003413E3"/>
    <w:rsid w:val="00367A3B"/>
    <w:rsid w:val="00373B5C"/>
    <w:rsid w:val="00374A23"/>
    <w:rsid w:val="003919D0"/>
    <w:rsid w:val="00392AF6"/>
    <w:rsid w:val="00393F1A"/>
    <w:rsid w:val="00394D36"/>
    <w:rsid w:val="003A5EFC"/>
    <w:rsid w:val="003B3316"/>
    <w:rsid w:val="003C0AC2"/>
    <w:rsid w:val="003C1117"/>
    <w:rsid w:val="003C3062"/>
    <w:rsid w:val="003C67DD"/>
    <w:rsid w:val="003D0F93"/>
    <w:rsid w:val="003D46B8"/>
    <w:rsid w:val="003E07ED"/>
    <w:rsid w:val="003F4896"/>
    <w:rsid w:val="003F55F5"/>
    <w:rsid w:val="004316B3"/>
    <w:rsid w:val="00431C23"/>
    <w:rsid w:val="00432090"/>
    <w:rsid w:val="00437DAA"/>
    <w:rsid w:val="004411B6"/>
    <w:rsid w:val="0044688F"/>
    <w:rsid w:val="00447375"/>
    <w:rsid w:val="00447C9F"/>
    <w:rsid w:val="00453927"/>
    <w:rsid w:val="0046230D"/>
    <w:rsid w:val="004679A7"/>
    <w:rsid w:val="004709DF"/>
    <w:rsid w:val="004767D3"/>
    <w:rsid w:val="00481639"/>
    <w:rsid w:val="004818D1"/>
    <w:rsid w:val="004A0859"/>
    <w:rsid w:val="004A0B1C"/>
    <w:rsid w:val="004A4FDF"/>
    <w:rsid w:val="004B09EF"/>
    <w:rsid w:val="004B437B"/>
    <w:rsid w:val="004B7152"/>
    <w:rsid w:val="004C2E8B"/>
    <w:rsid w:val="004D4B99"/>
    <w:rsid w:val="004E27B3"/>
    <w:rsid w:val="004E2FBB"/>
    <w:rsid w:val="004E383A"/>
    <w:rsid w:val="004E3D1E"/>
    <w:rsid w:val="004E48B9"/>
    <w:rsid w:val="004F50AE"/>
    <w:rsid w:val="00502848"/>
    <w:rsid w:val="00503438"/>
    <w:rsid w:val="0050535D"/>
    <w:rsid w:val="0050735A"/>
    <w:rsid w:val="0050765A"/>
    <w:rsid w:val="005174B5"/>
    <w:rsid w:val="005247AB"/>
    <w:rsid w:val="00535CEB"/>
    <w:rsid w:val="00536FD6"/>
    <w:rsid w:val="00546CA8"/>
    <w:rsid w:val="00547926"/>
    <w:rsid w:val="00550B68"/>
    <w:rsid w:val="00563B02"/>
    <w:rsid w:val="005742E2"/>
    <w:rsid w:val="00590A35"/>
    <w:rsid w:val="00594C7A"/>
    <w:rsid w:val="005962FB"/>
    <w:rsid w:val="005A1AB7"/>
    <w:rsid w:val="005A3439"/>
    <w:rsid w:val="005B23B8"/>
    <w:rsid w:val="005B2A12"/>
    <w:rsid w:val="005B315D"/>
    <w:rsid w:val="005C5CAC"/>
    <w:rsid w:val="005C7838"/>
    <w:rsid w:val="005D190F"/>
    <w:rsid w:val="005D678B"/>
    <w:rsid w:val="005D6E5A"/>
    <w:rsid w:val="005E6ACB"/>
    <w:rsid w:val="005E735C"/>
    <w:rsid w:val="005E78A8"/>
    <w:rsid w:val="005F6C79"/>
    <w:rsid w:val="005F75B3"/>
    <w:rsid w:val="00600940"/>
    <w:rsid w:val="00604F99"/>
    <w:rsid w:val="00607143"/>
    <w:rsid w:val="00607DA1"/>
    <w:rsid w:val="00610D19"/>
    <w:rsid w:val="00610E38"/>
    <w:rsid w:val="0061303B"/>
    <w:rsid w:val="00616BB5"/>
    <w:rsid w:val="00617677"/>
    <w:rsid w:val="00617D40"/>
    <w:rsid w:val="00626EDC"/>
    <w:rsid w:val="00627729"/>
    <w:rsid w:val="006307AA"/>
    <w:rsid w:val="006365FA"/>
    <w:rsid w:val="006434FC"/>
    <w:rsid w:val="006524C1"/>
    <w:rsid w:val="00661963"/>
    <w:rsid w:val="00662D05"/>
    <w:rsid w:val="00665BDA"/>
    <w:rsid w:val="00670EBB"/>
    <w:rsid w:val="006777B7"/>
    <w:rsid w:val="00680998"/>
    <w:rsid w:val="00684CC2"/>
    <w:rsid w:val="006961FA"/>
    <w:rsid w:val="00696463"/>
    <w:rsid w:val="0069715F"/>
    <w:rsid w:val="006A0C33"/>
    <w:rsid w:val="006A12F3"/>
    <w:rsid w:val="006A1EA7"/>
    <w:rsid w:val="006A2A47"/>
    <w:rsid w:val="006A591B"/>
    <w:rsid w:val="006A5FF3"/>
    <w:rsid w:val="006B239C"/>
    <w:rsid w:val="006C686A"/>
    <w:rsid w:val="006C6D90"/>
    <w:rsid w:val="006D1359"/>
    <w:rsid w:val="006E605F"/>
    <w:rsid w:val="00700507"/>
    <w:rsid w:val="00700E5C"/>
    <w:rsid w:val="00701B3D"/>
    <w:rsid w:val="00702F82"/>
    <w:rsid w:val="00711DC4"/>
    <w:rsid w:val="00713706"/>
    <w:rsid w:val="00722DA4"/>
    <w:rsid w:val="0073612C"/>
    <w:rsid w:val="00741183"/>
    <w:rsid w:val="00743526"/>
    <w:rsid w:val="00743699"/>
    <w:rsid w:val="00743937"/>
    <w:rsid w:val="0074503D"/>
    <w:rsid w:val="007466DF"/>
    <w:rsid w:val="007529F2"/>
    <w:rsid w:val="00757798"/>
    <w:rsid w:val="00762CBA"/>
    <w:rsid w:val="00765871"/>
    <w:rsid w:val="00766C7A"/>
    <w:rsid w:val="0077326D"/>
    <w:rsid w:val="007760D2"/>
    <w:rsid w:val="0077784B"/>
    <w:rsid w:val="00782828"/>
    <w:rsid w:val="00783E3E"/>
    <w:rsid w:val="00783EAB"/>
    <w:rsid w:val="00784D97"/>
    <w:rsid w:val="00784DF3"/>
    <w:rsid w:val="007879FE"/>
    <w:rsid w:val="00791800"/>
    <w:rsid w:val="00795F85"/>
    <w:rsid w:val="00796A5C"/>
    <w:rsid w:val="007A11B9"/>
    <w:rsid w:val="007A3039"/>
    <w:rsid w:val="007A45FE"/>
    <w:rsid w:val="007A5AA9"/>
    <w:rsid w:val="007A6D8D"/>
    <w:rsid w:val="007B1118"/>
    <w:rsid w:val="007B111E"/>
    <w:rsid w:val="007B1A61"/>
    <w:rsid w:val="007B3B92"/>
    <w:rsid w:val="007C0358"/>
    <w:rsid w:val="007C08A6"/>
    <w:rsid w:val="007C1747"/>
    <w:rsid w:val="007C4595"/>
    <w:rsid w:val="007C5C6D"/>
    <w:rsid w:val="007D0C7C"/>
    <w:rsid w:val="007D1D5D"/>
    <w:rsid w:val="007D2A80"/>
    <w:rsid w:val="007D3FAD"/>
    <w:rsid w:val="007D65DE"/>
    <w:rsid w:val="007E1441"/>
    <w:rsid w:val="007F1A80"/>
    <w:rsid w:val="007F393F"/>
    <w:rsid w:val="007F3E8B"/>
    <w:rsid w:val="00801DB1"/>
    <w:rsid w:val="00810037"/>
    <w:rsid w:val="00825280"/>
    <w:rsid w:val="008258C5"/>
    <w:rsid w:val="00834028"/>
    <w:rsid w:val="00835DBB"/>
    <w:rsid w:val="0084033D"/>
    <w:rsid w:val="00846E4E"/>
    <w:rsid w:val="00851F43"/>
    <w:rsid w:val="008606CB"/>
    <w:rsid w:val="00860AE1"/>
    <w:rsid w:val="00860BCF"/>
    <w:rsid w:val="00866FFA"/>
    <w:rsid w:val="008701E6"/>
    <w:rsid w:val="00870350"/>
    <w:rsid w:val="008722AE"/>
    <w:rsid w:val="00874742"/>
    <w:rsid w:val="0087479E"/>
    <w:rsid w:val="00875C8F"/>
    <w:rsid w:val="008767C8"/>
    <w:rsid w:val="00880C98"/>
    <w:rsid w:val="00883ACF"/>
    <w:rsid w:val="00892595"/>
    <w:rsid w:val="008A03E4"/>
    <w:rsid w:val="008A1E11"/>
    <w:rsid w:val="008A2304"/>
    <w:rsid w:val="008A43FB"/>
    <w:rsid w:val="008A4431"/>
    <w:rsid w:val="008A53E2"/>
    <w:rsid w:val="008A5907"/>
    <w:rsid w:val="008A5D1C"/>
    <w:rsid w:val="008B2B91"/>
    <w:rsid w:val="008B697A"/>
    <w:rsid w:val="008C75AD"/>
    <w:rsid w:val="008E0044"/>
    <w:rsid w:val="008E3D3E"/>
    <w:rsid w:val="008E45B8"/>
    <w:rsid w:val="008E6440"/>
    <w:rsid w:val="008F45F2"/>
    <w:rsid w:val="00905DEE"/>
    <w:rsid w:val="00927A54"/>
    <w:rsid w:val="009336E9"/>
    <w:rsid w:val="0093719D"/>
    <w:rsid w:val="00942D93"/>
    <w:rsid w:val="009465F5"/>
    <w:rsid w:val="00952C88"/>
    <w:rsid w:val="00953C76"/>
    <w:rsid w:val="00953DEB"/>
    <w:rsid w:val="0095489D"/>
    <w:rsid w:val="009556A6"/>
    <w:rsid w:val="009637EC"/>
    <w:rsid w:val="00963BCB"/>
    <w:rsid w:val="00970905"/>
    <w:rsid w:val="00972F68"/>
    <w:rsid w:val="00975FF1"/>
    <w:rsid w:val="00987775"/>
    <w:rsid w:val="00995406"/>
    <w:rsid w:val="009B138D"/>
    <w:rsid w:val="009B16A8"/>
    <w:rsid w:val="009B56C0"/>
    <w:rsid w:val="009B74E9"/>
    <w:rsid w:val="009C3A6D"/>
    <w:rsid w:val="009E0530"/>
    <w:rsid w:val="009E7BE8"/>
    <w:rsid w:val="009F0944"/>
    <w:rsid w:val="009F17BD"/>
    <w:rsid w:val="009F40B9"/>
    <w:rsid w:val="009F48CD"/>
    <w:rsid w:val="009F78AE"/>
    <w:rsid w:val="009F7A7A"/>
    <w:rsid w:val="00A013CF"/>
    <w:rsid w:val="00A05504"/>
    <w:rsid w:val="00A13585"/>
    <w:rsid w:val="00A14EB2"/>
    <w:rsid w:val="00A161F7"/>
    <w:rsid w:val="00A17607"/>
    <w:rsid w:val="00A21D91"/>
    <w:rsid w:val="00A259DB"/>
    <w:rsid w:val="00A25C97"/>
    <w:rsid w:val="00A36A94"/>
    <w:rsid w:val="00A40264"/>
    <w:rsid w:val="00A50F54"/>
    <w:rsid w:val="00A523D2"/>
    <w:rsid w:val="00A548B5"/>
    <w:rsid w:val="00A561E2"/>
    <w:rsid w:val="00A619DB"/>
    <w:rsid w:val="00A65F4E"/>
    <w:rsid w:val="00A71F45"/>
    <w:rsid w:val="00A814F0"/>
    <w:rsid w:val="00A91928"/>
    <w:rsid w:val="00A92A7A"/>
    <w:rsid w:val="00A94176"/>
    <w:rsid w:val="00A945A3"/>
    <w:rsid w:val="00AA15CE"/>
    <w:rsid w:val="00AA1E6A"/>
    <w:rsid w:val="00AA619F"/>
    <w:rsid w:val="00AB66E2"/>
    <w:rsid w:val="00AC2DAF"/>
    <w:rsid w:val="00AC56D6"/>
    <w:rsid w:val="00AC7E07"/>
    <w:rsid w:val="00AD3936"/>
    <w:rsid w:val="00AF61B4"/>
    <w:rsid w:val="00B07085"/>
    <w:rsid w:val="00B07A79"/>
    <w:rsid w:val="00B23BFA"/>
    <w:rsid w:val="00B251A3"/>
    <w:rsid w:val="00B261C2"/>
    <w:rsid w:val="00B363AD"/>
    <w:rsid w:val="00B44A67"/>
    <w:rsid w:val="00B54E83"/>
    <w:rsid w:val="00B55879"/>
    <w:rsid w:val="00B63686"/>
    <w:rsid w:val="00B65B42"/>
    <w:rsid w:val="00B702ED"/>
    <w:rsid w:val="00B721D0"/>
    <w:rsid w:val="00B76900"/>
    <w:rsid w:val="00B77185"/>
    <w:rsid w:val="00B77AC0"/>
    <w:rsid w:val="00B8049E"/>
    <w:rsid w:val="00B8250E"/>
    <w:rsid w:val="00B858FC"/>
    <w:rsid w:val="00B85D54"/>
    <w:rsid w:val="00B96F0A"/>
    <w:rsid w:val="00B97E8C"/>
    <w:rsid w:val="00BA61D5"/>
    <w:rsid w:val="00BA6B42"/>
    <w:rsid w:val="00BB2D19"/>
    <w:rsid w:val="00BB40B1"/>
    <w:rsid w:val="00BB4B91"/>
    <w:rsid w:val="00BB55B2"/>
    <w:rsid w:val="00BC13E1"/>
    <w:rsid w:val="00BD5801"/>
    <w:rsid w:val="00BE54DA"/>
    <w:rsid w:val="00BE5A6F"/>
    <w:rsid w:val="00BE5E1B"/>
    <w:rsid w:val="00BF0DFB"/>
    <w:rsid w:val="00BF0E6B"/>
    <w:rsid w:val="00C10535"/>
    <w:rsid w:val="00C11817"/>
    <w:rsid w:val="00C13F07"/>
    <w:rsid w:val="00C152FD"/>
    <w:rsid w:val="00C259FE"/>
    <w:rsid w:val="00C3379A"/>
    <w:rsid w:val="00C416F7"/>
    <w:rsid w:val="00C44164"/>
    <w:rsid w:val="00C5335C"/>
    <w:rsid w:val="00C55642"/>
    <w:rsid w:val="00C620AD"/>
    <w:rsid w:val="00C67BD6"/>
    <w:rsid w:val="00C7021B"/>
    <w:rsid w:val="00C73364"/>
    <w:rsid w:val="00C73D0D"/>
    <w:rsid w:val="00C762B6"/>
    <w:rsid w:val="00C864FE"/>
    <w:rsid w:val="00C87028"/>
    <w:rsid w:val="00C9057B"/>
    <w:rsid w:val="00C928EE"/>
    <w:rsid w:val="00C9678D"/>
    <w:rsid w:val="00CA5F08"/>
    <w:rsid w:val="00CB339D"/>
    <w:rsid w:val="00CB3603"/>
    <w:rsid w:val="00CC1401"/>
    <w:rsid w:val="00CC26C8"/>
    <w:rsid w:val="00CD2368"/>
    <w:rsid w:val="00CD2CF9"/>
    <w:rsid w:val="00CE3130"/>
    <w:rsid w:val="00CF06FE"/>
    <w:rsid w:val="00CF1555"/>
    <w:rsid w:val="00CF230D"/>
    <w:rsid w:val="00CF7E0F"/>
    <w:rsid w:val="00D14F7F"/>
    <w:rsid w:val="00D17FA4"/>
    <w:rsid w:val="00D23680"/>
    <w:rsid w:val="00D23D47"/>
    <w:rsid w:val="00D255CC"/>
    <w:rsid w:val="00D27F06"/>
    <w:rsid w:val="00D31BDD"/>
    <w:rsid w:val="00D36F46"/>
    <w:rsid w:val="00D4047B"/>
    <w:rsid w:val="00D43764"/>
    <w:rsid w:val="00D5243E"/>
    <w:rsid w:val="00D52CED"/>
    <w:rsid w:val="00D54B4B"/>
    <w:rsid w:val="00D572EB"/>
    <w:rsid w:val="00D62DEE"/>
    <w:rsid w:val="00D637AE"/>
    <w:rsid w:val="00D63A0F"/>
    <w:rsid w:val="00D677F0"/>
    <w:rsid w:val="00D7479A"/>
    <w:rsid w:val="00D75B25"/>
    <w:rsid w:val="00D80E4E"/>
    <w:rsid w:val="00D81205"/>
    <w:rsid w:val="00D83930"/>
    <w:rsid w:val="00D84677"/>
    <w:rsid w:val="00D90133"/>
    <w:rsid w:val="00DA0CCE"/>
    <w:rsid w:val="00DA33E9"/>
    <w:rsid w:val="00DA519D"/>
    <w:rsid w:val="00DC300E"/>
    <w:rsid w:val="00DD118A"/>
    <w:rsid w:val="00DD5B71"/>
    <w:rsid w:val="00DD7685"/>
    <w:rsid w:val="00DE2925"/>
    <w:rsid w:val="00DF0FF1"/>
    <w:rsid w:val="00DF25B1"/>
    <w:rsid w:val="00DF31E5"/>
    <w:rsid w:val="00DF63DE"/>
    <w:rsid w:val="00E054B8"/>
    <w:rsid w:val="00E117AD"/>
    <w:rsid w:val="00E122EC"/>
    <w:rsid w:val="00E249BC"/>
    <w:rsid w:val="00E25636"/>
    <w:rsid w:val="00E25713"/>
    <w:rsid w:val="00E30D47"/>
    <w:rsid w:val="00E344AA"/>
    <w:rsid w:val="00E36465"/>
    <w:rsid w:val="00E36D20"/>
    <w:rsid w:val="00E424A0"/>
    <w:rsid w:val="00E45EC1"/>
    <w:rsid w:val="00E51A1E"/>
    <w:rsid w:val="00E567B1"/>
    <w:rsid w:val="00E610D2"/>
    <w:rsid w:val="00E62E0C"/>
    <w:rsid w:val="00E94A19"/>
    <w:rsid w:val="00EA0735"/>
    <w:rsid w:val="00EB72FB"/>
    <w:rsid w:val="00EC0CB3"/>
    <w:rsid w:val="00EC3806"/>
    <w:rsid w:val="00ED1C0F"/>
    <w:rsid w:val="00EF1DC8"/>
    <w:rsid w:val="00EF2EBE"/>
    <w:rsid w:val="00EF3CED"/>
    <w:rsid w:val="00EF3DFF"/>
    <w:rsid w:val="00F0077C"/>
    <w:rsid w:val="00F02880"/>
    <w:rsid w:val="00F035A1"/>
    <w:rsid w:val="00F03869"/>
    <w:rsid w:val="00F06FCB"/>
    <w:rsid w:val="00F13C0B"/>
    <w:rsid w:val="00F2062E"/>
    <w:rsid w:val="00F20B24"/>
    <w:rsid w:val="00F21EAA"/>
    <w:rsid w:val="00F26808"/>
    <w:rsid w:val="00F330AF"/>
    <w:rsid w:val="00F35F82"/>
    <w:rsid w:val="00F3636F"/>
    <w:rsid w:val="00F36D49"/>
    <w:rsid w:val="00F51BF4"/>
    <w:rsid w:val="00F52D22"/>
    <w:rsid w:val="00F6320A"/>
    <w:rsid w:val="00F73FBC"/>
    <w:rsid w:val="00F82C65"/>
    <w:rsid w:val="00F8376A"/>
    <w:rsid w:val="00F87C3D"/>
    <w:rsid w:val="00F92B69"/>
    <w:rsid w:val="00F97381"/>
    <w:rsid w:val="00FA3707"/>
    <w:rsid w:val="00FA65C4"/>
    <w:rsid w:val="00FA6CFD"/>
    <w:rsid w:val="00FB2309"/>
    <w:rsid w:val="00FB52AC"/>
    <w:rsid w:val="00FB5E74"/>
    <w:rsid w:val="00FB79D5"/>
    <w:rsid w:val="00FC41D2"/>
    <w:rsid w:val="00FD42C8"/>
    <w:rsid w:val="00FD47C3"/>
    <w:rsid w:val="00FD7634"/>
    <w:rsid w:val="00FE040E"/>
    <w:rsid w:val="00FE43C7"/>
    <w:rsid w:val="4069633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3290328"/>
  <w15:docId w15:val="{8F99876D-12DA-274D-9F32-A8E5251E0C32}"/>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imes New Roman" w:hAnsi="Times New Roman" w:cs="Times New Roman" w:eastAsiaTheme="minorEastAsia"/>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8722AE"/>
    <w:pPr>
      <w:spacing w:line="360" w:lineRule="auto"/>
    </w:pPr>
  </w:style>
  <w:style w:type="paragraph" w:styleId="Heading1">
    <w:name w:val="heading 1"/>
    <w:basedOn w:val="Normal"/>
    <w:next w:val="Normal"/>
    <w:link w:val="Heading1Char"/>
    <w:autoRedefine/>
    <w:uiPriority w:val="9"/>
    <w:qFormat/>
    <w:rsid w:val="005B23B8"/>
    <w:pPr>
      <w:keepNext/>
      <w:keepLines/>
      <w:outlineLvl w:val="0"/>
    </w:pPr>
    <w:rPr>
      <w:rFonts w:eastAsiaTheme="majorEastAsia" w:cstheme="majorBidi"/>
      <w:b/>
      <w:color w:val="000000" w:themeColor="text1"/>
      <w:szCs w:val="32"/>
    </w:rPr>
  </w:style>
  <w:style w:type="paragraph" w:styleId="Heading2">
    <w:name w:val="heading 2"/>
    <w:basedOn w:val="Normal"/>
    <w:next w:val="Normal"/>
    <w:link w:val="Heading2Char"/>
    <w:autoRedefine/>
    <w:uiPriority w:val="9"/>
    <w:unhideWhenUsed/>
    <w:qFormat/>
    <w:rsid w:val="00D75B25"/>
    <w:pPr>
      <w:keepNext/>
      <w:keepLines/>
      <w:outlineLvl w:val="1"/>
    </w:pPr>
    <w:rPr>
      <w:rFonts w:eastAsiaTheme="majorEastAsia" w:cstheme="majorBidi"/>
      <w:b/>
      <w:i/>
      <w:color w:val="000000" w:themeColor="text1"/>
      <w:szCs w:val="26"/>
    </w:rPr>
  </w:style>
  <w:style w:type="paragraph" w:styleId="Heading3">
    <w:name w:val="heading 3"/>
    <w:basedOn w:val="Normal"/>
    <w:next w:val="Normal"/>
    <w:link w:val="Heading3Char"/>
    <w:autoRedefine/>
    <w:uiPriority w:val="9"/>
    <w:semiHidden/>
    <w:unhideWhenUsed/>
    <w:qFormat/>
    <w:rsid w:val="008722AE"/>
    <w:pPr>
      <w:keepNext/>
      <w:keepLines/>
      <w:spacing w:before="40"/>
      <w:outlineLvl w:val="2"/>
    </w:pPr>
    <w:rPr>
      <w:rFonts w:eastAsiaTheme="majorEastAsia" w:cstheme="majorBidi"/>
      <w:i/>
      <w:color w:val="000000" w:themeColor="text1"/>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ThesisHeading" w:customStyle="1">
    <w:name w:val="ThesisHeading"/>
    <w:basedOn w:val="Normal"/>
    <w:autoRedefine/>
    <w:qFormat/>
    <w:rsid w:val="003F55F5"/>
    <w:rPr>
      <w:rFonts w:cstheme="minorBidi"/>
      <w:b/>
      <w:bCs/>
    </w:rPr>
  </w:style>
  <w:style w:type="paragraph" w:styleId="ThesisSubHeading" w:customStyle="1">
    <w:name w:val="ThesisSubHeading"/>
    <w:basedOn w:val="Normal"/>
    <w:autoRedefine/>
    <w:qFormat/>
    <w:rsid w:val="008722AE"/>
    <w:pPr>
      <w:outlineLvl w:val="0"/>
    </w:pPr>
    <w:rPr>
      <w:b/>
      <w:i/>
    </w:rPr>
  </w:style>
  <w:style w:type="character" w:styleId="CommentReference">
    <w:name w:val="annotation reference"/>
    <w:uiPriority w:val="99"/>
    <w:semiHidden/>
    <w:unhideWhenUsed/>
    <w:rsid w:val="008767C8"/>
    <w:rPr>
      <w:sz w:val="18"/>
      <w:szCs w:val="18"/>
    </w:rPr>
  </w:style>
  <w:style w:type="paragraph" w:styleId="CommentText">
    <w:name w:val="annotation text"/>
    <w:basedOn w:val="Normal"/>
    <w:link w:val="CommentTextChar"/>
    <w:uiPriority w:val="99"/>
    <w:unhideWhenUsed/>
    <w:rsid w:val="008767C8"/>
    <w:rPr>
      <w:rFonts w:eastAsia="MS Mincho"/>
    </w:rPr>
  </w:style>
  <w:style w:type="character" w:styleId="CommentTextChar" w:customStyle="1">
    <w:name w:val="Comment Text Char"/>
    <w:basedOn w:val="DefaultParagraphFont"/>
    <w:link w:val="CommentText"/>
    <w:uiPriority w:val="99"/>
    <w:rsid w:val="008767C8"/>
    <w:rPr>
      <w:rFonts w:eastAsia="MS Mincho"/>
    </w:rPr>
  </w:style>
  <w:style w:type="paragraph" w:styleId="BalloonText">
    <w:name w:val="Balloon Text"/>
    <w:basedOn w:val="Normal"/>
    <w:link w:val="BalloonTextChar"/>
    <w:uiPriority w:val="99"/>
    <w:semiHidden/>
    <w:unhideWhenUsed/>
    <w:rsid w:val="008767C8"/>
    <w:rPr>
      <w:rFonts w:ascii="Lucida Grande" w:hAnsi="Lucida Grande" w:eastAsia="MS Mincho" w:cs="Lucida Grande"/>
      <w:sz w:val="18"/>
      <w:szCs w:val="18"/>
    </w:rPr>
  </w:style>
  <w:style w:type="character" w:styleId="BalloonTextChar" w:customStyle="1">
    <w:name w:val="Balloon Text Char"/>
    <w:basedOn w:val="DefaultParagraphFont"/>
    <w:link w:val="BalloonText"/>
    <w:uiPriority w:val="99"/>
    <w:semiHidden/>
    <w:rsid w:val="008767C8"/>
    <w:rPr>
      <w:rFonts w:ascii="Lucida Grande" w:hAnsi="Lucida Grande" w:eastAsia="MS Mincho" w:cs="Lucida Grande"/>
      <w:sz w:val="18"/>
      <w:szCs w:val="18"/>
    </w:rPr>
  </w:style>
  <w:style w:type="paragraph" w:styleId="CommentSubject">
    <w:name w:val="annotation subject"/>
    <w:basedOn w:val="CommentText"/>
    <w:next w:val="CommentText"/>
    <w:link w:val="CommentSubjectChar"/>
    <w:uiPriority w:val="99"/>
    <w:semiHidden/>
    <w:unhideWhenUsed/>
    <w:rsid w:val="008767C8"/>
    <w:rPr>
      <w:b/>
      <w:bCs/>
      <w:sz w:val="20"/>
      <w:szCs w:val="20"/>
    </w:rPr>
  </w:style>
  <w:style w:type="character" w:styleId="CommentSubjectChar" w:customStyle="1">
    <w:name w:val="Comment Subject Char"/>
    <w:basedOn w:val="CommentTextChar"/>
    <w:link w:val="CommentSubject"/>
    <w:uiPriority w:val="99"/>
    <w:semiHidden/>
    <w:rsid w:val="008767C8"/>
    <w:rPr>
      <w:rFonts w:eastAsia="MS Mincho"/>
      <w:b/>
      <w:bCs/>
      <w:sz w:val="20"/>
      <w:szCs w:val="20"/>
    </w:rPr>
  </w:style>
  <w:style w:type="paragraph" w:styleId="Footer">
    <w:name w:val="footer"/>
    <w:basedOn w:val="Normal"/>
    <w:link w:val="FooterChar"/>
    <w:uiPriority w:val="99"/>
    <w:unhideWhenUsed/>
    <w:rsid w:val="008767C8"/>
    <w:pPr>
      <w:tabs>
        <w:tab w:val="center" w:pos="4320"/>
        <w:tab w:val="right" w:pos="8640"/>
      </w:tabs>
    </w:pPr>
    <w:rPr>
      <w:rFonts w:eastAsia="MS Mincho"/>
    </w:rPr>
  </w:style>
  <w:style w:type="character" w:styleId="FooterChar" w:customStyle="1">
    <w:name w:val="Footer Char"/>
    <w:basedOn w:val="DefaultParagraphFont"/>
    <w:link w:val="Footer"/>
    <w:uiPriority w:val="99"/>
    <w:rsid w:val="008767C8"/>
    <w:rPr>
      <w:rFonts w:eastAsia="MS Mincho"/>
    </w:rPr>
  </w:style>
  <w:style w:type="character" w:styleId="PageNumber">
    <w:name w:val="page number"/>
    <w:basedOn w:val="DefaultParagraphFont"/>
    <w:uiPriority w:val="99"/>
    <w:semiHidden/>
    <w:unhideWhenUsed/>
    <w:rsid w:val="008767C8"/>
  </w:style>
  <w:style w:type="paragraph" w:styleId="ListParagraph">
    <w:name w:val="List Paragraph"/>
    <w:basedOn w:val="Normal"/>
    <w:uiPriority w:val="34"/>
    <w:qFormat/>
    <w:rsid w:val="008767C8"/>
    <w:pPr>
      <w:ind w:left="720"/>
      <w:contextualSpacing/>
    </w:pPr>
    <w:rPr>
      <w:rFonts w:eastAsia="MS Mincho"/>
    </w:rPr>
  </w:style>
  <w:style w:type="paragraph" w:styleId="Revision">
    <w:name w:val="Revision"/>
    <w:hidden/>
    <w:uiPriority w:val="99"/>
    <w:semiHidden/>
    <w:rsid w:val="008767C8"/>
    <w:rPr>
      <w:rFonts w:eastAsia="MS Mincho"/>
    </w:rPr>
  </w:style>
  <w:style w:type="character" w:styleId="Hyperlink">
    <w:name w:val="Hyperlink"/>
    <w:uiPriority w:val="99"/>
    <w:unhideWhenUsed/>
    <w:rsid w:val="008767C8"/>
    <w:rPr>
      <w:color w:val="0000FF"/>
      <w:u w:val="single"/>
    </w:rPr>
  </w:style>
  <w:style w:type="character" w:styleId="LineNumber">
    <w:name w:val="line number"/>
    <w:basedOn w:val="DefaultParagraphFont"/>
    <w:uiPriority w:val="99"/>
    <w:unhideWhenUsed/>
    <w:rsid w:val="008767C8"/>
  </w:style>
  <w:style w:type="paragraph" w:styleId="Header">
    <w:name w:val="header"/>
    <w:basedOn w:val="Normal"/>
    <w:link w:val="HeaderChar"/>
    <w:uiPriority w:val="99"/>
    <w:unhideWhenUsed/>
    <w:rsid w:val="008767C8"/>
    <w:pPr>
      <w:tabs>
        <w:tab w:val="center" w:pos="4680"/>
        <w:tab w:val="right" w:pos="9360"/>
      </w:tabs>
    </w:pPr>
    <w:rPr>
      <w:rFonts w:eastAsia="MS Mincho"/>
    </w:rPr>
  </w:style>
  <w:style w:type="character" w:styleId="HeaderChar" w:customStyle="1">
    <w:name w:val="Header Char"/>
    <w:basedOn w:val="DefaultParagraphFont"/>
    <w:link w:val="Header"/>
    <w:uiPriority w:val="99"/>
    <w:rsid w:val="008767C8"/>
    <w:rPr>
      <w:rFonts w:eastAsia="MS Mincho"/>
    </w:rPr>
  </w:style>
  <w:style w:type="character" w:styleId="FollowedHyperlink">
    <w:name w:val="FollowedHyperlink"/>
    <w:uiPriority w:val="99"/>
    <w:semiHidden/>
    <w:unhideWhenUsed/>
    <w:rsid w:val="008767C8"/>
    <w:rPr>
      <w:color w:val="800080"/>
      <w:u w:val="single"/>
    </w:rPr>
  </w:style>
  <w:style w:type="paragraph" w:styleId="Caption">
    <w:name w:val="caption"/>
    <w:basedOn w:val="Normal"/>
    <w:next w:val="Normal"/>
    <w:uiPriority w:val="35"/>
    <w:unhideWhenUsed/>
    <w:qFormat/>
    <w:rsid w:val="008767C8"/>
    <w:pPr>
      <w:spacing w:after="200"/>
    </w:pPr>
    <w:rPr>
      <w:rFonts w:eastAsia="MS Mincho"/>
      <w:b/>
      <w:bCs/>
      <w:color w:val="4F81BD"/>
      <w:sz w:val="18"/>
      <w:szCs w:val="18"/>
    </w:rPr>
  </w:style>
  <w:style w:type="table" w:styleId="TableGrid">
    <w:name w:val="Table Grid"/>
    <w:basedOn w:val="TableNormal"/>
    <w:uiPriority w:val="39"/>
    <w:rsid w:val="008767C8"/>
    <w:rPr>
      <w:rFonts w:eastAsia="MS Mincho"/>
      <w:sz w:val="20"/>
      <w:szCs w:val="20"/>
      <w:lang w:val="en-CA"/>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Strong">
    <w:name w:val="Strong"/>
    <w:basedOn w:val="DefaultParagraphFont"/>
    <w:uiPriority w:val="22"/>
    <w:qFormat/>
    <w:rsid w:val="008767C8"/>
    <w:rPr>
      <w:b/>
      <w:bCs/>
    </w:rPr>
  </w:style>
  <w:style w:type="character" w:styleId="apple-converted-space" w:customStyle="1">
    <w:name w:val="apple-converted-space"/>
    <w:basedOn w:val="DefaultParagraphFont"/>
    <w:rsid w:val="008767C8"/>
  </w:style>
  <w:style w:type="paragraph" w:styleId="BodyText">
    <w:name w:val="Body Text"/>
    <w:basedOn w:val="Normal"/>
    <w:link w:val="BodyTextChar"/>
    <w:uiPriority w:val="99"/>
    <w:rsid w:val="008767C8"/>
    <w:pPr>
      <w:spacing w:line="480" w:lineRule="auto"/>
      <w:ind w:firstLine="720"/>
    </w:pPr>
    <w:rPr>
      <w:rFonts w:eastAsia="Times New Roman"/>
      <w:szCs w:val="20"/>
    </w:rPr>
  </w:style>
  <w:style w:type="character" w:styleId="BodyTextChar" w:customStyle="1">
    <w:name w:val="Body Text Char"/>
    <w:basedOn w:val="DefaultParagraphFont"/>
    <w:link w:val="BodyText"/>
    <w:uiPriority w:val="99"/>
    <w:rsid w:val="008767C8"/>
    <w:rPr>
      <w:rFonts w:eastAsia="Times New Roman"/>
      <w:szCs w:val="20"/>
    </w:rPr>
  </w:style>
  <w:style w:type="paragraph" w:styleId="NormalWeb">
    <w:name w:val="Normal (Web)"/>
    <w:basedOn w:val="Normal"/>
    <w:uiPriority w:val="99"/>
    <w:semiHidden/>
    <w:unhideWhenUsed/>
    <w:rsid w:val="008767C8"/>
    <w:pPr>
      <w:spacing w:before="100" w:beforeAutospacing="1" w:after="100" w:afterAutospacing="1"/>
    </w:pPr>
    <w:rPr>
      <w:rFonts w:ascii="Times" w:hAnsi="Times"/>
      <w:sz w:val="20"/>
      <w:szCs w:val="20"/>
      <w:lang w:val="en-CA"/>
    </w:rPr>
  </w:style>
  <w:style w:type="paragraph" w:styleId="TOC1">
    <w:name w:val="toc 1"/>
    <w:basedOn w:val="Normal"/>
    <w:next w:val="Normal"/>
    <w:autoRedefine/>
    <w:uiPriority w:val="39"/>
    <w:unhideWhenUsed/>
    <w:rsid w:val="008767C8"/>
    <w:pPr>
      <w:tabs>
        <w:tab w:val="right" w:leader="dot" w:pos="8630"/>
      </w:tabs>
    </w:pPr>
  </w:style>
  <w:style w:type="paragraph" w:styleId="TOC2">
    <w:name w:val="toc 2"/>
    <w:basedOn w:val="Normal"/>
    <w:next w:val="Normal"/>
    <w:autoRedefine/>
    <w:uiPriority w:val="39"/>
    <w:unhideWhenUsed/>
    <w:rsid w:val="008767C8"/>
    <w:pPr>
      <w:ind w:left="240"/>
    </w:pPr>
  </w:style>
  <w:style w:type="paragraph" w:styleId="TOC3">
    <w:name w:val="toc 3"/>
    <w:basedOn w:val="Normal"/>
    <w:next w:val="Normal"/>
    <w:autoRedefine/>
    <w:uiPriority w:val="39"/>
    <w:unhideWhenUsed/>
    <w:rsid w:val="008767C8"/>
    <w:pPr>
      <w:ind w:left="480"/>
    </w:pPr>
  </w:style>
  <w:style w:type="paragraph" w:styleId="TOC4">
    <w:name w:val="toc 4"/>
    <w:basedOn w:val="Normal"/>
    <w:next w:val="Normal"/>
    <w:autoRedefine/>
    <w:uiPriority w:val="39"/>
    <w:unhideWhenUsed/>
    <w:rsid w:val="008767C8"/>
    <w:pPr>
      <w:ind w:left="720"/>
    </w:pPr>
  </w:style>
  <w:style w:type="paragraph" w:styleId="TOC5">
    <w:name w:val="toc 5"/>
    <w:basedOn w:val="Normal"/>
    <w:next w:val="Normal"/>
    <w:autoRedefine/>
    <w:uiPriority w:val="39"/>
    <w:unhideWhenUsed/>
    <w:rsid w:val="008767C8"/>
    <w:pPr>
      <w:ind w:left="960"/>
    </w:pPr>
  </w:style>
  <w:style w:type="paragraph" w:styleId="TOC6">
    <w:name w:val="toc 6"/>
    <w:basedOn w:val="Normal"/>
    <w:next w:val="Normal"/>
    <w:autoRedefine/>
    <w:uiPriority w:val="39"/>
    <w:unhideWhenUsed/>
    <w:rsid w:val="008767C8"/>
    <w:pPr>
      <w:ind w:left="1200"/>
    </w:pPr>
  </w:style>
  <w:style w:type="paragraph" w:styleId="TOC7">
    <w:name w:val="toc 7"/>
    <w:basedOn w:val="Normal"/>
    <w:next w:val="Normal"/>
    <w:autoRedefine/>
    <w:uiPriority w:val="39"/>
    <w:unhideWhenUsed/>
    <w:rsid w:val="008767C8"/>
    <w:pPr>
      <w:ind w:left="1440"/>
    </w:pPr>
  </w:style>
  <w:style w:type="paragraph" w:styleId="TOC8">
    <w:name w:val="toc 8"/>
    <w:basedOn w:val="Normal"/>
    <w:next w:val="Normal"/>
    <w:autoRedefine/>
    <w:uiPriority w:val="39"/>
    <w:unhideWhenUsed/>
    <w:rsid w:val="008767C8"/>
    <w:pPr>
      <w:ind w:left="1680"/>
    </w:pPr>
  </w:style>
  <w:style w:type="paragraph" w:styleId="TOC9">
    <w:name w:val="toc 9"/>
    <w:basedOn w:val="Normal"/>
    <w:next w:val="Normal"/>
    <w:autoRedefine/>
    <w:uiPriority w:val="39"/>
    <w:unhideWhenUsed/>
    <w:rsid w:val="008767C8"/>
    <w:pPr>
      <w:ind w:left="1920"/>
    </w:pPr>
  </w:style>
  <w:style w:type="paragraph" w:styleId="Chaptertitle" w:customStyle="1">
    <w:name w:val="Chapter title"/>
    <w:basedOn w:val="ListParagraph"/>
    <w:qFormat/>
    <w:rsid w:val="008767C8"/>
    <w:pPr>
      <w:ind w:left="360"/>
    </w:pPr>
  </w:style>
  <w:style w:type="paragraph" w:styleId="ThesisSubSubHeading" w:customStyle="1">
    <w:name w:val="ThesisSubSubHeading"/>
    <w:basedOn w:val="ThesisSubHeading"/>
    <w:qFormat/>
    <w:rsid w:val="008722AE"/>
    <w:rPr>
      <w:b w:val="0"/>
    </w:rPr>
  </w:style>
  <w:style w:type="character" w:styleId="Heading1Char" w:customStyle="1">
    <w:name w:val="Heading 1 Char"/>
    <w:basedOn w:val="DefaultParagraphFont"/>
    <w:link w:val="Heading1"/>
    <w:uiPriority w:val="9"/>
    <w:rsid w:val="005B23B8"/>
    <w:rPr>
      <w:rFonts w:eastAsiaTheme="majorEastAsia" w:cstheme="majorBidi"/>
      <w:b/>
      <w:color w:val="000000" w:themeColor="text1"/>
      <w:szCs w:val="32"/>
    </w:rPr>
  </w:style>
  <w:style w:type="character" w:styleId="Heading2Char" w:customStyle="1">
    <w:name w:val="Heading 2 Char"/>
    <w:basedOn w:val="DefaultParagraphFont"/>
    <w:link w:val="Heading2"/>
    <w:uiPriority w:val="9"/>
    <w:rsid w:val="00D75B25"/>
    <w:rPr>
      <w:rFonts w:eastAsiaTheme="majorEastAsia" w:cstheme="majorBidi"/>
      <w:b/>
      <w:i/>
      <w:color w:val="000000" w:themeColor="text1"/>
      <w:szCs w:val="26"/>
    </w:rPr>
  </w:style>
  <w:style w:type="character" w:styleId="Heading3Char" w:customStyle="1">
    <w:name w:val="Heading 3 Char"/>
    <w:basedOn w:val="DefaultParagraphFont"/>
    <w:link w:val="Heading3"/>
    <w:uiPriority w:val="9"/>
    <w:semiHidden/>
    <w:rsid w:val="008722AE"/>
    <w:rPr>
      <w:rFonts w:eastAsiaTheme="majorEastAsia" w:cstheme="majorBidi"/>
      <w:i/>
      <w:color w:val="000000" w:themeColor="text1"/>
    </w:rPr>
  </w:style>
  <w:style w:type="character" w:styleId="UnresolvedMention">
    <w:name w:val="Unresolved Mention"/>
    <w:basedOn w:val="DefaultParagraphFont"/>
    <w:uiPriority w:val="99"/>
    <w:semiHidden/>
    <w:unhideWhenUsed/>
    <w:rsid w:val="004316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29209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65279;<?xml version="1.0" encoding="utf-8"?><Relationships xmlns="http://schemas.openxmlformats.org/package/2006/relationships"><Relationship Type="http://schemas.openxmlformats.org/officeDocument/2006/relationships/hyperlink" Target="mailto:alix.conway@usask.ca" TargetMode="External" Id="rId8" /><Relationship Type="http://schemas.openxmlformats.org/officeDocument/2006/relationships/image" Target="media/image1.jpeg" Id="rId13" /><Relationship Type="http://schemas.openxmlformats.org/officeDocument/2006/relationships/image" Target="media/image4.tiff" Id="rId18" /><Relationship Type="http://schemas.openxmlformats.org/officeDocument/2006/relationships/fontTable" Target="fontTable.xml" Id="rId26" /><Relationship Type="http://schemas.openxmlformats.org/officeDocument/2006/relationships/styles" Target="styles.xml" Id="rId3" /><Relationship Type="http://schemas.openxmlformats.org/officeDocument/2006/relationships/image" Target="media/image8.png" Id="rId21" /><Relationship Type="http://schemas.openxmlformats.org/officeDocument/2006/relationships/endnotes" Target="endnotes.xml" Id="rId7" /><Relationship Type="http://schemas.microsoft.com/office/2018/08/relationships/commentsExtensible" Target="commentsExtensible.xml" Id="rId12" /><Relationship Type="http://schemas.openxmlformats.org/officeDocument/2006/relationships/image" Target="media/image3.tiff" Id="rId17" /><Relationship Type="http://schemas.openxmlformats.org/officeDocument/2006/relationships/footer" Target="footer2.xml" Id="rId25" /><Relationship Type="http://schemas.openxmlformats.org/officeDocument/2006/relationships/numbering" Target="numbering.xml" Id="rId2" /><Relationship Type="http://schemas.openxmlformats.org/officeDocument/2006/relationships/image" Target="media/image4.jpeg" Id="rId16" /><Relationship Type="http://schemas.openxmlformats.org/officeDocument/2006/relationships/image" Target="media/image7.png" Id="rId20" /><Relationship Type="http://schemas.openxmlformats.org/officeDocument/2006/relationships/customXml" Target="../customXml/item1.xml" Id="rId1" /><Relationship Type="http://schemas.openxmlformats.org/officeDocument/2006/relationships/footnotes" Target="footnotes.xml" Id="rId6" /><Relationship Type="http://schemas.microsoft.com/office/2016/09/relationships/commentsIds" Target="commentsIds.xml" Id="rId11" /><Relationship Type="http://schemas.openxmlformats.org/officeDocument/2006/relationships/footer" Target="footer1.xml" Id="rId24" /><Relationship Type="http://schemas.openxmlformats.org/officeDocument/2006/relationships/webSettings" Target="webSettings.xml" Id="rId5" /><Relationship Type="http://schemas.openxmlformats.org/officeDocument/2006/relationships/image" Target="media/image3.jpeg" Id="rId15" /><Relationship Type="http://schemas.openxmlformats.org/officeDocument/2006/relationships/header" Target="header1.xml" Id="rId23" /><Relationship Type="http://schemas.openxmlformats.org/officeDocument/2006/relationships/theme" Target="theme/theme1.xml" Id="rId28" /><Relationship Type="http://schemas.microsoft.com/office/2011/relationships/commentsExtended" Target="commentsExtended.xml" Id="rId10" /><Relationship Type="http://schemas.openxmlformats.org/officeDocument/2006/relationships/settings" Target="settings.xml" Id="rId4" /><Relationship Type="http://schemas.openxmlformats.org/officeDocument/2006/relationships/comments" Target="comments.xml" Id="rId9" /><Relationship Type="http://schemas.openxmlformats.org/officeDocument/2006/relationships/image" Target="media/image2.jpeg" Id="rId14" /><Relationship Type="http://schemas.openxmlformats.org/officeDocument/2006/relationships/image" Target="media/image5.jpeg" Id="rId22" /><Relationship Type="http://schemas.microsoft.com/office/2011/relationships/people" Target="people.xml" Id="rId27" /><Relationship Type="http://schemas.openxmlformats.org/officeDocument/2006/relationships/image" Target="/media/image3.png" Id="R40c455aa28584670"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D95208-4E8F-439D-A915-59E6229A0719}">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Queen's University</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Alix Conway</dc:creator>
  <keywords/>
  <dc:description/>
  <lastModifiedBy>Jill Johnstone</lastModifiedBy>
  <revision>36</revision>
  <dcterms:created xsi:type="dcterms:W3CDTF">2023-12-18T18:14:00.0000000Z</dcterms:created>
  <dcterms:modified xsi:type="dcterms:W3CDTF">2024-10-02T23:32:24.3851261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a0c02f0-eafd-3163-90c7-d5f4ab25d1f5</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anadian-journal-of-soil-science</vt:lpwstr>
  </property>
  <property fmtid="{D5CDD505-2E9C-101B-9397-08002B2CF9AE}" pid="14" name="Mendeley Recent Style Name 4_1">
    <vt:lpwstr>Canadian Journal of Soil Science</vt:lpwstr>
  </property>
  <property fmtid="{D5CDD505-2E9C-101B-9397-08002B2CF9AE}" pid="15" name="Mendeley Recent Style Id 5_1">
    <vt:lpwstr>http://www.zotero.org/styles/ecology</vt:lpwstr>
  </property>
  <property fmtid="{D5CDD505-2E9C-101B-9397-08002B2CF9AE}" pid="16" name="Mendeley Recent Style Name 5_1">
    <vt:lpwstr>Ecology</vt:lpwstr>
  </property>
  <property fmtid="{D5CDD505-2E9C-101B-9397-08002B2CF9AE}" pid="17" name="Mendeley Recent Style Id 6_1">
    <vt:lpwstr>http://www.zotero.org/styles/forest-ecology-and-management</vt:lpwstr>
  </property>
  <property fmtid="{D5CDD505-2E9C-101B-9397-08002B2CF9AE}" pid="18" name="Mendeley Recent Style Name 6_1">
    <vt:lpwstr>Forest Ecology and Management</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